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1D26" w:rsidRPr="003143C1" w:rsidRDefault="00721D26" w:rsidP="002050E5">
      <w:pPr>
        <w:widowControl/>
        <w:spacing w:line="360" w:lineRule="auto"/>
        <w:rPr>
          <w:rFonts w:ascii="Book Antiqua" w:hAnsi="Book Antiqua"/>
          <w:b/>
          <w:kern w:val="0"/>
          <w:lang w:eastAsia="en-US"/>
        </w:rPr>
      </w:pPr>
      <w:r w:rsidRPr="003143C1">
        <w:rPr>
          <w:rFonts w:ascii="Book Antiqua" w:hAnsi="Book Antiqua"/>
          <w:b/>
          <w:kern w:val="0"/>
          <w:lang w:eastAsia="en-US"/>
        </w:rPr>
        <w:t>Name of journal: World Journal of Hepatology</w:t>
      </w:r>
    </w:p>
    <w:p w:rsidR="00721D26" w:rsidRPr="003143C1" w:rsidRDefault="00721D26" w:rsidP="002050E5">
      <w:pPr>
        <w:widowControl/>
        <w:spacing w:line="360" w:lineRule="auto"/>
        <w:rPr>
          <w:rFonts w:ascii="Book Antiqua" w:hAnsi="Book Antiqua"/>
          <w:b/>
          <w:kern w:val="0"/>
          <w:lang w:eastAsia="en-US"/>
        </w:rPr>
      </w:pPr>
      <w:r w:rsidRPr="003143C1">
        <w:rPr>
          <w:rFonts w:ascii="Book Antiqua" w:hAnsi="Book Antiqua"/>
          <w:b/>
          <w:kern w:val="0"/>
          <w:lang w:eastAsia="en-US"/>
        </w:rPr>
        <w:t>ESPS Manuscript NO: 13764</w:t>
      </w:r>
    </w:p>
    <w:p w:rsidR="00721D26" w:rsidRPr="003143C1" w:rsidRDefault="00721D26" w:rsidP="002050E5">
      <w:pPr>
        <w:widowControl/>
        <w:spacing w:line="360" w:lineRule="auto"/>
        <w:rPr>
          <w:rFonts w:ascii="Book Antiqua" w:eastAsia="宋体" w:hAnsi="Book Antiqua"/>
          <w:b/>
          <w:kern w:val="0"/>
          <w:lang w:eastAsia="zh-CN"/>
        </w:rPr>
      </w:pPr>
      <w:r w:rsidRPr="003143C1">
        <w:rPr>
          <w:rFonts w:ascii="Book Antiqua" w:hAnsi="Book Antiqua"/>
          <w:b/>
          <w:kern w:val="0"/>
          <w:lang w:eastAsia="en-US"/>
        </w:rPr>
        <w:t>Columns: Topic Highlights</w:t>
      </w:r>
    </w:p>
    <w:p w:rsidR="00721D26" w:rsidRPr="003143C1" w:rsidRDefault="00721D26" w:rsidP="002050E5">
      <w:pPr>
        <w:widowControl/>
        <w:spacing w:line="360" w:lineRule="auto"/>
        <w:rPr>
          <w:rFonts w:ascii="Book Antiqua" w:eastAsia="宋体" w:hAnsi="Book Antiqua"/>
          <w:b/>
          <w:kern w:val="0"/>
          <w:lang w:eastAsia="zh-CN"/>
        </w:rPr>
      </w:pPr>
    </w:p>
    <w:p w:rsidR="00721D26" w:rsidRPr="003143C1" w:rsidRDefault="00721D26" w:rsidP="00245B10">
      <w:pPr>
        <w:widowControl/>
        <w:autoSpaceDE w:val="0"/>
        <w:autoSpaceDN w:val="0"/>
        <w:adjustRightInd w:val="0"/>
        <w:spacing w:line="360" w:lineRule="auto"/>
        <w:rPr>
          <w:rFonts w:ascii="Book Antiqua" w:eastAsia="宋体" w:hAnsi="Book Antiqua"/>
          <w:kern w:val="0"/>
          <w:lang w:eastAsia="zh-CN"/>
        </w:rPr>
      </w:pPr>
      <w:r w:rsidRPr="003143C1">
        <w:rPr>
          <w:rFonts w:ascii="Book Antiqua" w:hAnsi="Book Antiqua"/>
          <w:kern w:val="0"/>
          <w:lang w:eastAsia="en-US"/>
        </w:rPr>
        <w:t>WJH 6</w:t>
      </w:r>
      <w:r w:rsidRPr="003143C1">
        <w:rPr>
          <w:rFonts w:ascii="Book Antiqua" w:hAnsi="Book Antiqua"/>
          <w:kern w:val="0"/>
          <w:vertAlign w:val="superscript"/>
          <w:lang w:eastAsia="en-US"/>
        </w:rPr>
        <w:t>th</w:t>
      </w:r>
      <w:r w:rsidRPr="003143C1">
        <w:rPr>
          <w:rFonts w:ascii="Book Antiqua" w:hAnsi="Book Antiqua"/>
          <w:kern w:val="0"/>
          <w:lang w:eastAsia="en-US"/>
        </w:rPr>
        <w:t xml:space="preserve"> Anniversary Special Issues (4): Cirrhosis</w:t>
      </w:r>
    </w:p>
    <w:p w:rsidR="00721D26" w:rsidRPr="003143C1" w:rsidRDefault="00721D26" w:rsidP="00245B10">
      <w:pPr>
        <w:widowControl/>
        <w:autoSpaceDE w:val="0"/>
        <w:autoSpaceDN w:val="0"/>
        <w:adjustRightInd w:val="0"/>
        <w:spacing w:line="360" w:lineRule="auto"/>
        <w:rPr>
          <w:rFonts w:ascii="Book Antiqua" w:eastAsia="宋体" w:hAnsi="Book Antiqua"/>
          <w:kern w:val="0"/>
          <w:lang w:eastAsia="zh-CN"/>
        </w:rPr>
      </w:pPr>
    </w:p>
    <w:p w:rsidR="00721D26" w:rsidRPr="003143C1" w:rsidRDefault="00721D26" w:rsidP="002050E5">
      <w:pPr>
        <w:spacing w:line="360" w:lineRule="auto"/>
        <w:rPr>
          <w:rFonts w:ascii="Book Antiqua" w:eastAsia="宋体" w:hAnsi="Book Antiqua"/>
          <w:b/>
          <w:kern w:val="0"/>
          <w:lang w:eastAsia="zh-CN"/>
        </w:rPr>
      </w:pPr>
      <w:r w:rsidRPr="003143C1">
        <w:rPr>
          <w:rFonts w:ascii="Book Antiqua" w:hAnsi="Book Antiqua"/>
          <w:b/>
          <w:kern w:val="0"/>
          <w:lang w:eastAsia="en-US"/>
        </w:rPr>
        <w:t>Gut-liver axis in liver cirrhosis: How to manage leaky gut and endotoxemia</w:t>
      </w:r>
    </w:p>
    <w:p w:rsidR="003143C1" w:rsidRPr="004077F3" w:rsidRDefault="003143C1" w:rsidP="003143C1">
      <w:pPr>
        <w:pStyle w:val="CommentText"/>
        <w:spacing w:before="0" w:after="0" w:line="360" w:lineRule="auto"/>
        <w:jc w:val="both"/>
        <w:rPr>
          <w:rFonts w:ascii="Book Antiqua" w:eastAsia="宋体" w:hAnsi="Book Antiqua"/>
          <w:sz w:val="24"/>
          <w:szCs w:val="24"/>
          <w:lang w:eastAsia="zh-CN"/>
        </w:rPr>
      </w:pPr>
    </w:p>
    <w:p w:rsidR="003143C1" w:rsidRPr="003143C1" w:rsidRDefault="003143C1" w:rsidP="003143C1">
      <w:pPr>
        <w:pStyle w:val="CommentText"/>
        <w:spacing w:before="0" w:after="0" w:line="360" w:lineRule="auto"/>
        <w:jc w:val="both"/>
        <w:rPr>
          <w:rFonts w:ascii="Book Antiqua" w:hAnsi="Book Antiqua"/>
          <w:sz w:val="24"/>
          <w:szCs w:val="24"/>
          <w:lang w:eastAsia="zh-CN"/>
        </w:rPr>
      </w:pPr>
      <w:r w:rsidRPr="003143C1">
        <w:rPr>
          <w:rFonts w:ascii="Book Antiqua" w:hAnsi="Book Antiqua"/>
          <w:sz w:val="24"/>
          <w:szCs w:val="24"/>
          <w:lang w:eastAsia="en-US"/>
        </w:rPr>
        <w:t>Fukui</w:t>
      </w:r>
      <w:r w:rsidRPr="003143C1">
        <w:rPr>
          <w:rFonts w:ascii="Book Antiqua" w:eastAsia="宋体" w:hAnsi="Book Antiqua"/>
          <w:sz w:val="24"/>
          <w:szCs w:val="24"/>
          <w:lang w:eastAsia="zh-CN"/>
        </w:rPr>
        <w:t xml:space="preserve"> H.</w:t>
      </w:r>
      <w:r w:rsidRPr="003143C1">
        <w:rPr>
          <w:rFonts w:ascii="Book Antiqua" w:hAnsi="Book Antiqua"/>
          <w:b/>
          <w:sz w:val="24"/>
          <w:szCs w:val="24"/>
          <w:lang w:eastAsia="en-US"/>
        </w:rPr>
        <w:t xml:space="preserve"> </w:t>
      </w:r>
      <w:r w:rsidRPr="003143C1">
        <w:rPr>
          <w:rFonts w:ascii="Book Antiqua" w:hAnsi="Book Antiqua"/>
          <w:sz w:val="24"/>
          <w:szCs w:val="24"/>
          <w:lang w:eastAsia="en-US"/>
        </w:rPr>
        <w:t>Leaky gut and endotoxemia in cirrhosis</w:t>
      </w:r>
    </w:p>
    <w:p w:rsidR="00721D26" w:rsidRPr="003143C1" w:rsidRDefault="00721D26" w:rsidP="002050E5">
      <w:pPr>
        <w:spacing w:line="360" w:lineRule="auto"/>
        <w:rPr>
          <w:rFonts w:ascii="Book Antiqua" w:eastAsia="宋体" w:hAnsi="Book Antiqua"/>
          <w:b/>
          <w:kern w:val="0"/>
          <w:lang w:eastAsia="zh-CN"/>
        </w:rPr>
      </w:pPr>
    </w:p>
    <w:p w:rsidR="00721D26" w:rsidRPr="003143C1" w:rsidRDefault="00721D26" w:rsidP="002050E5">
      <w:pPr>
        <w:spacing w:line="360" w:lineRule="auto"/>
        <w:rPr>
          <w:rFonts w:ascii="Book Antiqua" w:eastAsia="宋体" w:hAnsi="Book Antiqua"/>
          <w:kern w:val="0"/>
          <w:lang w:eastAsia="zh-CN"/>
        </w:rPr>
      </w:pPr>
      <w:r w:rsidRPr="003143C1">
        <w:rPr>
          <w:rFonts w:ascii="Book Antiqua" w:hAnsi="Book Antiqua"/>
          <w:kern w:val="0"/>
          <w:lang w:eastAsia="en-US"/>
        </w:rPr>
        <w:t>Hiroshi Fukui</w:t>
      </w:r>
    </w:p>
    <w:p w:rsidR="00721D26" w:rsidRPr="003143C1" w:rsidRDefault="00721D26" w:rsidP="002050E5">
      <w:pPr>
        <w:spacing w:line="360" w:lineRule="auto"/>
        <w:rPr>
          <w:rFonts w:ascii="Book Antiqua" w:eastAsia="宋体" w:hAnsi="Book Antiqua"/>
          <w:kern w:val="0"/>
          <w:lang w:eastAsia="zh-CN"/>
        </w:rPr>
      </w:pPr>
    </w:p>
    <w:p w:rsidR="00721D26" w:rsidRPr="003143C1" w:rsidRDefault="00721D26" w:rsidP="002050E5">
      <w:pPr>
        <w:widowControl/>
        <w:autoSpaceDE w:val="0"/>
        <w:autoSpaceDN w:val="0"/>
        <w:adjustRightInd w:val="0"/>
        <w:spacing w:line="360" w:lineRule="auto"/>
        <w:rPr>
          <w:rFonts w:ascii="Book Antiqua" w:eastAsia="宋体" w:hAnsi="Book Antiqua"/>
          <w:kern w:val="0"/>
          <w:lang w:eastAsia="zh-CN"/>
        </w:rPr>
      </w:pPr>
      <w:r w:rsidRPr="003143C1">
        <w:rPr>
          <w:rFonts w:ascii="Book Antiqua" w:hAnsi="Book Antiqua"/>
          <w:b/>
          <w:kern w:val="0"/>
          <w:lang w:eastAsia="en-US"/>
        </w:rPr>
        <w:t>Hiroshi Fukui</w:t>
      </w:r>
      <w:r w:rsidRPr="003143C1">
        <w:rPr>
          <w:rFonts w:ascii="Book Antiqua" w:eastAsia="宋体" w:hAnsi="Book Antiqua"/>
          <w:kern w:val="0"/>
          <w:lang w:eastAsia="zh-CN"/>
        </w:rPr>
        <w:t xml:space="preserve">, </w:t>
      </w:r>
      <w:r w:rsidRPr="003143C1">
        <w:rPr>
          <w:rFonts w:ascii="Book Antiqua" w:hAnsi="Book Antiqua"/>
          <w:kern w:val="0"/>
          <w:lang w:eastAsia="en-US"/>
        </w:rPr>
        <w:t xml:space="preserve">Department of </w:t>
      </w:r>
      <w:r w:rsidRPr="003143C1">
        <w:rPr>
          <w:rFonts w:ascii="Book Antiqua" w:hAnsi="Book Antiqua"/>
          <w:kern w:val="0"/>
        </w:rPr>
        <w:t>G</w:t>
      </w:r>
      <w:r w:rsidRPr="003143C1">
        <w:rPr>
          <w:rFonts w:ascii="Book Antiqua" w:hAnsi="Book Antiqua"/>
          <w:kern w:val="0"/>
          <w:lang w:eastAsia="en-US"/>
        </w:rPr>
        <w:t>astroenterology, Endocrinology and Metabolism</w:t>
      </w:r>
      <w:r w:rsidRPr="003143C1">
        <w:rPr>
          <w:rFonts w:ascii="Book Antiqua" w:eastAsia="宋体" w:hAnsi="Book Antiqua"/>
          <w:kern w:val="0"/>
          <w:lang w:eastAsia="zh-CN"/>
        </w:rPr>
        <w:t xml:space="preserve">, </w:t>
      </w:r>
      <w:r w:rsidRPr="003143C1">
        <w:rPr>
          <w:rFonts w:ascii="Book Antiqua" w:hAnsi="Book Antiqua"/>
          <w:kern w:val="0"/>
          <w:lang w:eastAsia="en-US"/>
        </w:rPr>
        <w:t>Nara Medical University, Kashihara, Nara</w:t>
      </w:r>
      <w:r w:rsidRPr="003143C1">
        <w:rPr>
          <w:rFonts w:ascii="Book Antiqua" w:eastAsia="宋体" w:hAnsi="Book Antiqua"/>
          <w:kern w:val="0"/>
          <w:lang w:eastAsia="zh-CN"/>
        </w:rPr>
        <w:t xml:space="preserve"> </w:t>
      </w:r>
      <w:r w:rsidRPr="003143C1">
        <w:rPr>
          <w:rFonts w:ascii="Book Antiqua" w:hAnsi="Book Antiqua"/>
          <w:kern w:val="0"/>
          <w:lang w:eastAsia="en-US"/>
        </w:rPr>
        <w:t>634-8522, Japan</w:t>
      </w:r>
    </w:p>
    <w:p w:rsidR="00721D26" w:rsidRPr="003143C1" w:rsidRDefault="00721D26" w:rsidP="002050E5">
      <w:pPr>
        <w:widowControl/>
        <w:autoSpaceDE w:val="0"/>
        <w:autoSpaceDN w:val="0"/>
        <w:adjustRightInd w:val="0"/>
        <w:spacing w:line="360" w:lineRule="auto"/>
        <w:rPr>
          <w:rFonts w:ascii="Book Antiqua" w:eastAsia="宋体" w:hAnsi="Book Antiqua"/>
          <w:kern w:val="0"/>
          <w:lang w:eastAsia="zh-CN"/>
        </w:rPr>
      </w:pPr>
    </w:p>
    <w:p w:rsidR="00721D26" w:rsidRPr="003143C1" w:rsidRDefault="00721D26" w:rsidP="003B1D28">
      <w:pPr>
        <w:widowControl/>
        <w:autoSpaceDE w:val="0"/>
        <w:autoSpaceDN w:val="0"/>
        <w:adjustRightInd w:val="0"/>
        <w:spacing w:line="360" w:lineRule="auto"/>
        <w:rPr>
          <w:rFonts w:ascii="Book Antiqua" w:eastAsia="宋体" w:hAnsi="Book Antiqua"/>
          <w:kern w:val="0"/>
          <w:lang w:eastAsia="zh-CN"/>
        </w:rPr>
      </w:pPr>
      <w:r w:rsidRPr="003143C1">
        <w:rPr>
          <w:rFonts w:ascii="Book Antiqua" w:hAnsi="Book Antiqua"/>
          <w:b/>
        </w:rPr>
        <w:t>Author contributions:</w:t>
      </w:r>
      <w:r w:rsidRPr="003143C1">
        <w:rPr>
          <w:rFonts w:ascii="Book Antiqua" w:hAnsi="Book Antiqua"/>
          <w:kern w:val="0"/>
          <w:lang w:eastAsia="en-US"/>
        </w:rPr>
        <w:t xml:space="preserve"> Fukui</w:t>
      </w:r>
      <w:r w:rsidRPr="003143C1">
        <w:rPr>
          <w:rFonts w:ascii="Book Antiqua" w:eastAsia="宋体" w:hAnsi="Book Antiqua"/>
          <w:kern w:val="0"/>
          <w:lang w:eastAsia="zh-CN"/>
        </w:rPr>
        <w:t xml:space="preserve"> H</w:t>
      </w:r>
      <w:r w:rsidRPr="003143C1">
        <w:rPr>
          <w:rFonts w:ascii="Book Antiqua" w:hAnsi="Book Antiqua"/>
          <w:kern w:val="0"/>
          <w:lang w:eastAsia="en-US"/>
        </w:rPr>
        <w:t xml:space="preserve"> wrote this review</w:t>
      </w:r>
      <w:r w:rsidRPr="003143C1">
        <w:rPr>
          <w:rFonts w:ascii="Book Antiqua" w:eastAsia="宋体" w:hAnsi="Book Antiqua"/>
          <w:kern w:val="0"/>
          <w:lang w:eastAsia="zh-CN"/>
        </w:rPr>
        <w:t>.</w:t>
      </w:r>
    </w:p>
    <w:p w:rsidR="00721D26" w:rsidRPr="003143C1" w:rsidRDefault="00721D26" w:rsidP="002050E5">
      <w:pPr>
        <w:pStyle w:val="CommentText"/>
        <w:spacing w:before="0" w:after="0" w:line="360" w:lineRule="auto"/>
        <w:jc w:val="both"/>
        <w:rPr>
          <w:rFonts w:ascii="Book Antiqua" w:eastAsia="宋体" w:hAnsi="Book Antiqua"/>
          <w:bCs/>
          <w:sz w:val="24"/>
          <w:szCs w:val="24"/>
          <w:lang w:eastAsia="zh-CN"/>
        </w:rPr>
      </w:pPr>
    </w:p>
    <w:p w:rsidR="00721D26" w:rsidRPr="003143C1" w:rsidRDefault="00721D26" w:rsidP="008D4D25">
      <w:pPr>
        <w:spacing w:line="360" w:lineRule="auto"/>
        <w:rPr>
          <w:rFonts w:ascii="Book Antiqua" w:eastAsia="宋体" w:hAnsi="Book Antiqua"/>
          <w:b/>
          <w:lang w:eastAsia="zh-CN"/>
        </w:rPr>
      </w:pPr>
      <w:r w:rsidRPr="003143C1">
        <w:rPr>
          <w:rFonts w:ascii="Book Antiqua" w:hAnsi="Book Antiqua"/>
          <w:b/>
        </w:rPr>
        <w:t>Conflict-of-interest:</w:t>
      </w:r>
      <w:r w:rsidRPr="003143C1">
        <w:rPr>
          <w:rFonts w:ascii="Book Antiqua" w:eastAsia="宋体" w:hAnsi="Book Antiqua"/>
          <w:b/>
          <w:lang w:eastAsia="zh-CN"/>
        </w:rPr>
        <w:t xml:space="preserve"> </w:t>
      </w:r>
      <w:r w:rsidRPr="003143C1">
        <w:rPr>
          <w:rFonts w:ascii="Book Antiqua" w:eastAsia="宋体" w:hAnsi="Book Antiqua"/>
          <w:lang w:eastAsia="zh-CN"/>
        </w:rPr>
        <w:t xml:space="preserve">The author has no </w:t>
      </w:r>
      <w:r w:rsidRPr="003143C1">
        <w:rPr>
          <w:rFonts w:ascii="Book Antiqua" w:hAnsi="Book Antiqua"/>
        </w:rPr>
        <w:t>conflict</w:t>
      </w:r>
      <w:r w:rsidRPr="003143C1">
        <w:rPr>
          <w:rFonts w:ascii="Book Antiqua" w:eastAsia="宋体" w:hAnsi="Book Antiqua"/>
          <w:lang w:eastAsia="zh-CN"/>
        </w:rPr>
        <w:t xml:space="preserve"> </w:t>
      </w:r>
      <w:r w:rsidRPr="003143C1">
        <w:rPr>
          <w:rFonts w:ascii="Book Antiqua" w:hAnsi="Book Antiqua"/>
        </w:rPr>
        <w:t>of</w:t>
      </w:r>
      <w:r w:rsidRPr="003143C1">
        <w:rPr>
          <w:rFonts w:ascii="Book Antiqua" w:eastAsia="宋体" w:hAnsi="Book Antiqua"/>
          <w:lang w:eastAsia="zh-CN"/>
        </w:rPr>
        <w:t xml:space="preserve"> </w:t>
      </w:r>
      <w:r w:rsidRPr="003143C1">
        <w:rPr>
          <w:rFonts w:ascii="Book Antiqua" w:hAnsi="Book Antiqua"/>
        </w:rPr>
        <w:t>interest</w:t>
      </w:r>
      <w:r w:rsidRPr="003143C1">
        <w:rPr>
          <w:rFonts w:ascii="Book Antiqua" w:eastAsia="宋体" w:hAnsi="Book Antiqua"/>
          <w:lang w:eastAsia="zh-CN"/>
        </w:rPr>
        <w:t xml:space="preserve"> to declare.</w:t>
      </w:r>
    </w:p>
    <w:p w:rsidR="00721D26" w:rsidRPr="003143C1" w:rsidRDefault="00721D26" w:rsidP="002050E5">
      <w:pPr>
        <w:pStyle w:val="CommentText"/>
        <w:spacing w:before="0" w:after="0" w:line="360" w:lineRule="auto"/>
        <w:jc w:val="both"/>
        <w:rPr>
          <w:rFonts w:ascii="Book Antiqua" w:eastAsia="宋体" w:hAnsi="Book Antiqua"/>
          <w:bCs/>
          <w:sz w:val="24"/>
          <w:szCs w:val="24"/>
          <w:lang w:eastAsia="zh-CN"/>
        </w:rPr>
      </w:pPr>
    </w:p>
    <w:p w:rsidR="00721D26" w:rsidRPr="003143C1" w:rsidRDefault="00721D26" w:rsidP="00155DBC">
      <w:pPr>
        <w:widowControl/>
        <w:spacing w:line="360" w:lineRule="auto"/>
        <w:rPr>
          <w:rFonts w:ascii="Book Antiqua" w:hAnsi="Book Antiqua" w:cs="宋体"/>
          <w:kern w:val="0"/>
        </w:rPr>
      </w:pPr>
      <w:r w:rsidRPr="003143C1">
        <w:rPr>
          <w:rFonts w:ascii="Book Antiqua" w:hAnsi="Book Antiqua"/>
          <w:b/>
          <w:kern w:val="0"/>
        </w:rPr>
        <w:t xml:space="preserve">Open-Access: </w:t>
      </w:r>
      <w:r w:rsidRPr="003143C1">
        <w:rPr>
          <w:rFonts w:ascii="Book Antiqua" w:hAnsi="Book Antiqua"/>
          <w:kern w:val="0"/>
        </w:rPr>
        <w:t xml:space="preserve">This article is an </w:t>
      </w:r>
      <w:r w:rsidRPr="003143C1">
        <w:rPr>
          <w:rFonts w:ascii="Book Antiqua" w:hAnsi="Book Antiqua" w:cs="宋体"/>
          <w:kern w:val="0"/>
        </w:rPr>
        <w:t xml:space="preserve">open-access article which </w:t>
      </w:r>
      <w:r w:rsidRPr="003143C1">
        <w:rPr>
          <w:rFonts w:ascii="Book Antiqua" w:hAnsi="Book Antiqua"/>
          <w:kern w:val="0"/>
        </w:rPr>
        <w:t xml:space="preserve">selected by an in-house editor and fully peer-reviewed by external reviewers. It </w:t>
      </w:r>
      <w:r w:rsidRPr="003143C1">
        <w:rPr>
          <w:rFonts w:ascii="Book Antiqua" w:hAnsi="Book Antiqua" w:cs="宋体"/>
          <w:kern w:val="0"/>
        </w:rPr>
        <w:t xml:space="preserve">distributed in accordance with </w:t>
      </w:r>
      <w:r w:rsidRPr="003143C1">
        <w:rPr>
          <w:rFonts w:ascii="Book Antiqua" w:hAnsi="Book Antiqua"/>
          <w:kern w:val="0"/>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721D26" w:rsidRPr="003143C1" w:rsidRDefault="00721D26" w:rsidP="002050E5">
      <w:pPr>
        <w:pStyle w:val="CommentText"/>
        <w:spacing w:before="0" w:after="0" w:line="360" w:lineRule="auto"/>
        <w:jc w:val="both"/>
        <w:rPr>
          <w:rFonts w:ascii="Book Antiqua" w:eastAsia="宋体" w:hAnsi="Book Antiqua"/>
          <w:bCs/>
          <w:sz w:val="24"/>
          <w:szCs w:val="24"/>
          <w:lang w:eastAsia="zh-CN"/>
        </w:rPr>
      </w:pPr>
    </w:p>
    <w:p w:rsidR="00721D26" w:rsidRPr="003143C1" w:rsidRDefault="00721D26" w:rsidP="007D3D6E">
      <w:pPr>
        <w:pStyle w:val="CommentText"/>
        <w:spacing w:before="0" w:after="0" w:line="360" w:lineRule="auto"/>
        <w:jc w:val="both"/>
        <w:rPr>
          <w:rFonts w:ascii="Book Antiqua" w:eastAsia="宋体" w:hAnsi="Book Antiqua"/>
          <w:sz w:val="24"/>
          <w:szCs w:val="24"/>
          <w:lang w:eastAsia="zh-CN"/>
        </w:rPr>
      </w:pPr>
      <w:r w:rsidRPr="003143C1">
        <w:rPr>
          <w:rFonts w:ascii="Book Antiqua" w:hAnsi="Book Antiqua"/>
          <w:b/>
          <w:sz w:val="24"/>
          <w:szCs w:val="24"/>
        </w:rPr>
        <w:t>Correspondence to:</w:t>
      </w:r>
      <w:r w:rsidRPr="003143C1">
        <w:rPr>
          <w:rFonts w:ascii="Book Antiqua" w:eastAsia="宋体" w:hAnsi="Book Antiqua"/>
          <w:b/>
          <w:sz w:val="24"/>
          <w:szCs w:val="24"/>
          <w:lang w:eastAsia="zh-CN"/>
        </w:rPr>
        <w:t xml:space="preserve"> </w:t>
      </w:r>
      <w:r w:rsidRPr="003143C1">
        <w:rPr>
          <w:rFonts w:ascii="Book Antiqua" w:hAnsi="Book Antiqua"/>
          <w:b/>
          <w:sz w:val="24"/>
          <w:szCs w:val="24"/>
          <w:lang w:eastAsia="en-US"/>
        </w:rPr>
        <w:t xml:space="preserve">Hiroshi Fukui, </w:t>
      </w:r>
      <w:r w:rsidRPr="003143C1">
        <w:rPr>
          <w:rFonts w:ascii="Book Antiqua" w:eastAsia="宋体" w:hAnsi="Book Antiqua"/>
          <w:b/>
          <w:sz w:val="24"/>
          <w:szCs w:val="24"/>
          <w:lang w:eastAsia="zh-CN"/>
        </w:rPr>
        <w:t>MD, PhD</w:t>
      </w:r>
      <w:r w:rsidRPr="003143C1">
        <w:rPr>
          <w:rFonts w:ascii="Book Antiqua" w:eastAsia="宋体" w:hAnsi="Book Antiqua"/>
          <w:sz w:val="24"/>
          <w:szCs w:val="24"/>
          <w:lang w:eastAsia="zh-CN"/>
        </w:rPr>
        <w:t xml:space="preserve">, </w:t>
      </w:r>
      <w:r w:rsidRPr="003143C1">
        <w:rPr>
          <w:rFonts w:ascii="Book Antiqua" w:hAnsi="Book Antiqua"/>
          <w:sz w:val="24"/>
          <w:szCs w:val="24"/>
          <w:lang w:eastAsia="en-US"/>
        </w:rPr>
        <w:t xml:space="preserve">Department of </w:t>
      </w:r>
      <w:r w:rsidRPr="003143C1">
        <w:rPr>
          <w:rFonts w:ascii="Book Antiqua" w:hAnsi="Book Antiqua"/>
          <w:sz w:val="24"/>
          <w:szCs w:val="24"/>
        </w:rPr>
        <w:t>G</w:t>
      </w:r>
      <w:r w:rsidRPr="003143C1">
        <w:rPr>
          <w:rFonts w:ascii="Book Antiqua" w:hAnsi="Book Antiqua"/>
          <w:sz w:val="24"/>
          <w:szCs w:val="24"/>
          <w:lang w:eastAsia="en-US"/>
        </w:rPr>
        <w:t>astroenterology, Endocrinology and Metabolism, Nara Medical University, 840 Shijo-cho Kashihara, Nara 634-8522, Japan</w:t>
      </w:r>
      <w:r w:rsidRPr="003143C1">
        <w:rPr>
          <w:rFonts w:ascii="Book Antiqua" w:eastAsia="宋体" w:hAnsi="Book Antiqua"/>
          <w:sz w:val="24"/>
          <w:szCs w:val="24"/>
          <w:lang w:eastAsia="zh-CN"/>
        </w:rPr>
        <w:t>.</w:t>
      </w:r>
      <w:r w:rsidRPr="003143C1">
        <w:rPr>
          <w:rFonts w:ascii="Book Antiqua" w:hAnsi="Book Antiqua"/>
          <w:sz w:val="24"/>
          <w:szCs w:val="24"/>
          <w:lang w:eastAsia="en-US"/>
        </w:rPr>
        <w:t xml:space="preserve"> hfukui@naramed-u.ac.jp</w:t>
      </w:r>
    </w:p>
    <w:p w:rsidR="00721D26" w:rsidRPr="003143C1" w:rsidRDefault="00721D26" w:rsidP="002050E5">
      <w:pPr>
        <w:pStyle w:val="CommentText"/>
        <w:spacing w:before="0" w:after="0" w:line="360" w:lineRule="auto"/>
        <w:jc w:val="both"/>
        <w:rPr>
          <w:rFonts w:ascii="Book Antiqua" w:eastAsia="宋体" w:hAnsi="Book Antiqua"/>
          <w:sz w:val="24"/>
          <w:szCs w:val="24"/>
          <w:lang w:eastAsia="zh-CN"/>
        </w:rPr>
      </w:pPr>
    </w:p>
    <w:p w:rsidR="003143C1" w:rsidRPr="003143C1" w:rsidRDefault="00721D26" w:rsidP="002050E5">
      <w:pPr>
        <w:spacing w:line="360" w:lineRule="auto"/>
        <w:rPr>
          <w:rFonts w:ascii="Book Antiqua" w:eastAsia="宋体" w:hAnsi="Book Antiqua"/>
          <w:lang w:eastAsia="zh-CN"/>
        </w:rPr>
      </w:pPr>
      <w:r w:rsidRPr="003143C1">
        <w:rPr>
          <w:rFonts w:ascii="Book Antiqua" w:hAnsi="Book Antiqua"/>
          <w:b/>
        </w:rPr>
        <w:lastRenderedPageBreak/>
        <w:t>Telephone:</w:t>
      </w:r>
      <w:r w:rsidRPr="003143C1">
        <w:rPr>
          <w:rFonts w:ascii="Book Antiqua" w:hAnsi="Book Antiqua"/>
        </w:rPr>
        <w:t xml:space="preserve"> +81-744-223051 </w:t>
      </w:r>
      <w:r w:rsidRPr="003143C1">
        <w:rPr>
          <w:rFonts w:ascii="Book Antiqua" w:eastAsia="宋体" w:hAnsi="Book Antiqua"/>
          <w:lang w:eastAsia="zh-CN"/>
        </w:rPr>
        <w:t xml:space="preserve">  </w:t>
      </w:r>
    </w:p>
    <w:p w:rsidR="00721D26" w:rsidRPr="003143C1" w:rsidRDefault="00721D26" w:rsidP="002050E5">
      <w:pPr>
        <w:spacing w:line="360" w:lineRule="auto"/>
        <w:rPr>
          <w:rFonts w:ascii="Book Antiqua" w:hAnsi="Book Antiqua"/>
          <w:b/>
        </w:rPr>
      </w:pPr>
      <w:r w:rsidRPr="003143C1">
        <w:rPr>
          <w:rFonts w:ascii="Book Antiqua" w:hAnsi="Book Antiqua"/>
          <w:b/>
        </w:rPr>
        <w:t xml:space="preserve">Fax: </w:t>
      </w:r>
      <w:r w:rsidRPr="003143C1">
        <w:rPr>
          <w:rFonts w:ascii="Book Antiqua" w:hAnsi="Book Antiqua"/>
        </w:rPr>
        <w:t>+81-744-247122</w:t>
      </w:r>
    </w:p>
    <w:p w:rsidR="00721D26" w:rsidRPr="003143C1" w:rsidRDefault="00721D26" w:rsidP="002050E5">
      <w:pPr>
        <w:pStyle w:val="CommentText"/>
        <w:spacing w:before="0" w:after="0" w:line="360" w:lineRule="auto"/>
        <w:jc w:val="both"/>
        <w:rPr>
          <w:rFonts w:ascii="Book Antiqua" w:eastAsia="宋体" w:hAnsi="Book Antiqua"/>
          <w:b/>
          <w:sz w:val="24"/>
          <w:szCs w:val="24"/>
          <w:lang w:eastAsia="zh-CN"/>
        </w:rPr>
      </w:pPr>
    </w:p>
    <w:p w:rsidR="00721D26" w:rsidRPr="003143C1" w:rsidRDefault="00721D26" w:rsidP="00155DBC">
      <w:pPr>
        <w:spacing w:line="360" w:lineRule="auto"/>
        <w:rPr>
          <w:rFonts w:ascii="Book Antiqua" w:hAnsi="Book Antiqua"/>
          <w:b/>
        </w:rPr>
      </w:pPr>
      <w:r w:rsidRPr="003143C1">
        <w:rPr>
          <w:rFonts w:ascii="Book Antiqua" w:hAnsi="Book Antiqua"/>
          <w:b/>
        </w:rPr>
        <w:t>Received:</w:t>
      </w:r>
      <w:r w:rsidRPr="003143C1">
        <w:rPr>
          <w:rFonts w:ascii="Book Antiqua" w:eastAsia="宋体" w:hAnsi="Book Antiqua"/>
          <w:b/>
          <w:lang w:eastAsia="zh-CN"/>
        </w:rPr>
        <w:t xml:space="preserve"> </w:t>
      </w:r>
      <w:r w:rsidRPr="003143C1">
        <w:rPr>
          <w:rFonts w:ascii="Book Antiqua" w:eastAsia="宋体" w:hAnsi="Book Antiqua"/>
          <w:lang w:eastAsia="zh-CN"/>
        </w:rPr>
        <w:t>August 31, 2014</w:t>
      </w:r>
      <w:r w:rsidRPr="003143C1">
        <w:rPr>
          <w:rFonts w:ascii="Book Antiqua" w:hAnsi="Book Antiqua"/>
        </w:rPr>
        <w:t xml:space="preserve"> </w:t>
      </w:r>
    </w:p>
    <w:p w:rsidR="00721D26" w:rsidRPr="003143C1" w:rsidRDefault="00721D26" w:rsidP="00155DBC">
      <w:pPr>
        <w:spacing w:line="360" w:lineRule="auto"/>
        <w:rPr>
          <w:rFonts w:ascii="Book Antiqua" w:eastAsia="宋体" w:hAnsi="Book Antiqua"/>
          <w:b/>
          <w:lang w:eastAsia="zh-CN"/>
        </w:rPr>
      </w:pPr>
      <w:r w:rsidRPr="003143C1">
        <w:rPr>
          <w:rFonts w:ascii="Book Antiqua" w:hAnsi="Book Antiqua"/>
          <w:b/>
        </w:rPr>
        <w:t>Peer-review started:</w:t>
      </w:r>
      <w:r w:rsidRPr="003143C1">
        <w:rPr>
          <w:rFonts w:ascii="Book Antiqua" w:eastAsia="宋体" w:hAnsi="Book Antiqua"/>
          <w:b/>
          <w:lang w:eastAsia="zh-CN"/>
        </w:rPr>
        <w:t xml:space="preserve"> </w:t>
      </w:r>
      <w:r w:rsidRPr="003143C1">
        <w:rPr>
          <w:rFonts w:ascii="Book Antiqua" w:eastAsia="宋体" w:hAnsi="Book Antiqua"/>
          <w:lang w:eastAsia="zh-CN"/>
        </w:rPr>
        <w:t>September 3, 2014</w:t>
      </w:r>
    </w:p>
    <w:p w:rsidR="00721D26" w:rsidRPr="003143C1" w:rsidRDefault="00721D26" w:rsidP="00155DBC">
      <w:pPr>
        <w:spacing w:line="360" w:lineRule="auto"/>
        <w:rPr>
          <w:rFonts w:ascii="Book Antiqua" w:eastAsia="宋体" w:hAnsi="Book Antiqua"/>
          <w:b/>
          <w:lang w:eastAsia="zh-CN"/>
        </w:rPr>
      </w:pPr>
      <w:r w:rsidRPr="003143C1">
        <w:rPr>
          <w:rFonts w:ascii="Book Antiqua" w:hAnsi="Book Antiqua"/>
          <w:b/>
        </w:rPr>
        <w:t>First decision:</w:t>
      </w:r>
      <w:r w:rsidRPr="003143C1">
        <w:rPr>
          <w:rFonts w:ascii="Book Antiqua" w:eastAsia="宋体" w:hAnsi="Book Antiqua"/>
          <w:b/>
          <w:lang w:eastAsia="zh-CN"/>
        </w:rPr>
        <w:t xml:space="preserve"> </w:t>
      </w:r>
      <w:r w:rsidRPr="003143C1">
        <w:rPr>
          <w:rFonts w:ascii="Book Antiqua" w:eastAsia="宋体" w:hAnsi="Book Antiqua"/>
          <w:lang w:eastAsia="zh-CN"/>
        </w:rPr>
        <w:t>September 28, 2014</w:t>
      </w:r>
    </w:p>
    <w:p w:rsidR="00721D26" w:rsidRPr="003143C1" w:rsidRDefault="00721D26" w:rsidP="00155DBC">
      <w:pPr>
        <w:spacing w:line="360" w:lineRule="auto"/>
        <w:rPr>
          <w:rFonts w:ascii="Book Antiqua" w:hAnsi="Book Antiqua"/>
          <w:b/>
        </w:rPr>
      </w:pPr>
      <w:r w:rsidRPr="003143C1">
        <w:rPr>
          <w:rFonts w:ascii="Book Antiqua" w:hAnsi="Book Antiqua"/>
          <w:b/>
        </w:rPr>
        <w:t>Revised:</w:t>
      </w:r>
      <w:r w:rsidRPr="003143C1">
        <w:rPr>
          <w:rFonts w:ascii="Book Antiqua" w:eastAsia="宋体" w:hAnsi="Book Antiqua"/>
          <w:b/>
          <w:lang w:eastAsia="zh-CN"/>
        </w:rPr>
        <w:t xml:space="preserve"> </w:t>
      </w:r>
      <w:r w:rsidRPr="003143C1">
        <w:rPr>
          <w:rFonts w:ascii="Book Antiqua" w:eastAsia="宋体" w:hAnsi="Book Antiqua"/>
          <w:lang w:eastAsia="zh-CN"/>
        </w:rPr>
        <w:t>December 14, 2014</w:t>
      </w:r>
      <w:r w:rsidRPr="003143C1">
        <w:rPr>
          <w:rFonts w:ascii="Book Antiqua" w:hAnsi="Book Antiqua"/>
        </w:rPr>
        <w:t xml:space="preserve"> </w:t>
      </w:r>
    </w:p>
    <w:p w:rsidR="00721D26" w:rsidRPr="007A68D7" w:rsidRDefault="00721D26" w:rsidP="007A68D7">
      <w:pPr>
        <w:rPr>
          <w:rFonts w:ascii="Book Antiqua" w:hAnsi="Book Antiqua"/>
          <w:iCs/>
        </w:rPr>
      </w:pPr>
      <w:r w:rsidRPr="003143C1">
        <w:rPr>
          <w:rFonts w:ascii="Book Antiqua" w:hAnsi="Book Antiqua"/>
          <w:b/>
        </w:rPr>
        <w:t>Accepted:</w:t>
      </w:r>
      <w:bookmarkStart w:id="0" w:name="OLE_LINK1"/>
      <w:bookmarkStart w:id="1" w:name="OLE_LINK2"/>
      <w:bookmarkStart w:id="2" w:name="OLE_LINK3"/>
      <w:bookmarkStart w:id="3" w:name="OLE_LINK4"/>
      <w:bookmarkStart w:id="4" w:name="OLE_LINK5"/>
      <w:bookmarkStart w:id="5" w:name="OLE_LINK9"/>
      <w:bookmarkStart w:id="6" w:name="OLE_LINK10"/>
      <w:bookmarkStart w:id="7" w:name="OLE_LINK13"/>
      <w:bookmarkStart w:id="8" w:name="OLE_LINK14"/>
      <w:bookmarkStart w:id="9" w:name="OLE_LINK17"/>
      <w:bookmarkStart w:id="10" w:name="OLE_LINK18"/>
      <w:bookmarkStart w:id="11" w:name="OLE_LINK19"/>
      <w:bookmarkStart w:id="12" w:name="OLE_LINK22"/>
      <w:bookmarkStart w:id="13" w:name="OLE_LINK24"/>
      <w:bookmarkStart w:id="14" w:name="OLE_LINK25"/>
      <w:bookmarkStart w:id="15" w:name="OLE_LINK26"/>
      <w:bookmarkStart w:id="16" w:name="OLE_LINK27"/>
      <w:bookmarkStart w:id="17" w:name="OLE_LINK28"/>
      <w:bookmarkStart w:id="18" w:name="OLE_LINK29"/>
      <w:bookmarkStart w:id="19" w:name="OLE_LINK30"/>
      <w:bookmarkStart w:id="20" w:name="OLE_LINK31"/>
      <w:bookmarkStart w:id="21" w:name="OLE_LINK32"/>
      <w:bookmarkStart w:id="22" w:name="OLE_LINK34"/>
      <w:bookmarkStart w:id="23" w:name="OLE_LINK36"/>
      <w:bookmarkStart w:id="24" w:name="OLE_LINK37"/>
      <w:bookmarkStart w:id="25" w:name="OLE_LINK38"/>
      <w:bookmarkStart w:id="26" w:name="OLE_LINK41"/>
      <w:bookmarkStart w:id="27" w:name="OLE_LINK42"/>
      <w:bookmarkStart w:id="28" w:name="OLE_LINK44"/>
      <w:bookmarkStart w:id="29" w:name="OLE_LINK45"/>
      <w:bookmarkStart w:id="30" w:name="OLE_LINK46"/>
      <w:bookmarkStart w:id="31" w:name="OLE_LINK47"/>
      <w:bookmarkStart w:id="32" w:name="OLE_LINK52"/>
      <w:bookmarkStart w:id="33" w:name="OLE_LINK43"/>
      <w:bookmarkStart w:id="34" w:name="OLE_LINK57"/>
      <w:bookmarkStart w:id="35" w:name="OLE_LINK58"/>
      <w:bookmarkStart w:id="36" w:name="OLE_LINK62"/>
      <w:bookmarkStart w:id="37" w:name="OLE_LINK66"/>
      <w:bookmarkStart w:id="38" w:name="OLE_LINK68"/>
      <w:bookmarkStart w:id="39" w:name="OLE_LINK69"/>
      <w:bookmarkStart w:id="40" w:name="OLE_LINK71"/>
      <w:bookmarkStart w:id="41" w:name="OLE_LINK74"/>
      <w:bookmarkStart w:id="42" w:name="OLE_LINK77"/>
      <w:bookmarkStart w:id="43" w:name="OLE_LINK78"/>
      <w:bookmarkStart w:id="44" w:name="OLE_LINK72"/>
      <w:bookmarkStart w:id="45" w:name="OLE_LINK73"/>
      <w:bookmarkStart w:id="46" w:name="OLE_LINK79"/>
      <w:bookmarkStart w:id="47" w:name="OLE_LINK81"/>
      <w:bookmarkStart w:id="48" w:name="OLE_LINK86"/>
      <w:bookmarkStart w:id="49" w:name="OLE_LINK87"/>
      <w:bookmarkStart w:id="50" w:name="OLE_LINK88"/>
      <w:bookmarkStart w:id="51" w:name="OLE_LINK89"/>
      <w:bookmarkStart w:id="52" w:name="OLE_LINK92"/>
      <w:bookmarkStart w:id="53" w:name="OLE_LINK94"/>
      <w:bookmarkStart w:id="54" w:name="OLE_LINK95"/>
      <w:r w:rsidR="007A68D7" w:rsidRPr="007A68D7">
        <w:rPr>
          <w:rStyle w:val="Emphasis"/>
        </w:rPr>
        <w:t xml:space="preserve"> </w:t>
      </w:r>
      <w:r w:rsidR="007A68D7" w:rsidRPr="00FF2504">
        <w:rPr>
          <w:rStyle w:val="Emphasis"/>
        </w:rPr>
        <w:t xml:space="preserve">December </w:t>
      </w:r>
      <w:r w:rsidR="007A68D7">
        <w:rPr>
          <w:rStyle w:val="Emphasis"/>
        </w:rPr>
        <w:t>29</w:t>
      </w:r>
      <w:r w:rsidR="007A68D7" w:rsidRPr="00FF2504">
        <w:rPr>
          <w:rStyle w:val="Emphasis"/>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Pr="003143C1">
        <w:rPr>
          <w:rFonts w:ascii="Book Antiqua" w:hAnsi="Book Antiqua"/>
          <w:b/>
        </w:rPr>
        <w:t xml:space="preserve"> </w:t>
      </w:r>
    </w:p>
    <w:p w:rsidR="00721D26" w:rsidRPr="003143C1" w:rsidRDefault="00721D26" w:rsidP="00155DBC">
      <w:pPr>
        <w:spacing w:line="360" w:lineRule="auto"/>
        <w:rPr>
          <w:rFonts w:ascii="Book Antiqua" w:hAnsi="Book Antiqua"/>
          <w:b/>
        </w:rPr>
      </w:pPr>
      <w:r w:rsidRPr="003143C1">
        <w:rPr>
          <w:rFonts w:ascii="Book Antiqua" w:hAnsi="Book Antiqua"/>
          <w:b/>
        </w:rPr>
        <w:t>Article in press:</w:t>
      </w:r>
    </w:p>
    <w:p w:rsidR="00721D26" w:rsidRPr="003143C1" w:rsidRDefault="00721D26" w:rsidP="00155DBC">
      <w:pPr>
        <w:spacing w:line="360" w:lineRule="auto"/>
        <w:rPr>
          <w:rFonts w:ascii="Book Antiqua" w:hAnsi="Book Antiqua"/>
          <w:b/>
        </w:rPr>
      </w:pPr>
      <w:r w:rsidRPr="003143C1">
        <w:rPr>
          <w:rFonts w:ascii="Book Antiqua" w:hAnsi="Book Antiqua"/>
          <w:b/>
        </w:rPr>
        <w:t xml:space="preserve">Published online: </w:t>
      </w:r>
    </w:p>
    <w:p w:rsidR="00721D26" w:rsidRPr="003143C1" w:rsidRDefault="00721D26" w:rsidP="002050E5">
      <w:pPr>
        <w:pStyle w:val="CommentText"/>
        <w:spacing w:before="0" w:after="0" w:line="360" w:lineRule="auto"/>
        <w:jc w:val="both"/>
        <w:rPr>
          <w:rFonts w:ascii="Book Antiqua" w:eastAsia="宋体" w:hAnsi="Book Antiqua"/>
          <w:b/>
          <w:sz w:val="24"/>
          <w:szCs w:val="24"/>
          <w:lang w:eastAsia="zh-CN"/>
        </w:rPr>
      </w:pPr>
    </w:p>
    <w:p w:rsidR="00721D26" w:rsidRPr="003143C1" w:rsidRDefault="00721D26" w:rsidP="002050E5">
      <w:pPr>
        <w:spacing w:line="360" w:lineRule="auto"/>
        <w:rPr>
          <w:rFonts w:ascii="Book Antiqua" w:eastAsia="宋体" w:hAnsi="Book Antiqua" w:cs="Arial"/>
          <w:kern w:val="0"/>
          <w:lang w:eastAsia="zh-CN"/>
        </w:rPr>
      </w:pPr>
      <w:r w:rsidRPr="003143C1">
        <w:rPr>
          <w:rFonts w:ascii="Book Antiqua" w:hAnsi="Book Antiqua"/>
          <w:b/>
        </w:rPr>
        <w:t>Abstract</w:t>
      </w:r>
      <w:r w:rsidRPr="003143C1">
        <w:rPr>
          <w:rFonts w:ascii="Book Antiqua" w:hAnsi="Book Antiqua" w:cs="Arial"/>
          <w:kern w:val="0"/>
          <w:lang w:eastAsia="zh-CN"/>
        </w:rPr>
        <w:t xml:space="preserve"> </w:t>
      </w:r>
    </w:p>
    <w:p w:rsidR="00721D26" w:rsidRPr="003143C1" w:rsidRDefault="00721D26" w:rsidP="002050E5">
      <w:pPr>
        <w:spacing w:line="360" w:lineRule="auto"/>
        <w:rPr>
          <w:rFonts w:ascii="Book Antiqua" w:hAnsi="Book Antiqua" w:cs="Calibri"/>
          <w:kern w:val="0"/>
        </w:rPr>
      </w:pPr>
      <w:r w:rsidRPr="003143C1">
        <w:rPr>
          <w:rFonts w:ascii="Book Antiqua" w:hAnsi="Book Antiqua" w:cs="Arial"/>
          <w:kern w:val="0"/>
          <w:lang w:eastAsia="zh-CN"/>
        </w:rPr>
        <w:t>A “leaky gut” may be the cutting edge for the passage of toxins, antigens or bacteria into the body, and may play a pathogenic role in advanced liver cirrhosis and its complications. Plasma endotoxin levels had been admitted as a surrogate marker of bacterial translocation and close relations of endotoxemia to hyperdynamic circulation, portal hypertension, renal, cardiac, pulmonary and coagulation disturbances have been reported. Bacterial overgrowth, increased intestinal permeability, failure to inactivate endotoxin, activated innate immunity are all likely to play a role in the pathological states of bacterial translocation. Therapeutic approach by management of the gut-liver axis by antibiotics, probiotics, synbiotics, prebiotics and their combinations may improve the clinical course of cirrhotic patients. Special concern should be paid on anti-endotoxin treatment. Adequate management of the gut-liver axis may be effective for prevention of liver cirrhosis itself by inhibiting the progression of fibrosis.</w:t>
      </w:r>
    </w:p>
    <w:p w:rsidR="00721D26" w:rsidRPr="003143C1" w:rsidRDefault="00721D26" w:rsidP="002050E5">
      <w:pPr>
        <w:pStyle w:val="CommentText"/>
        <w:spacing w:before="0" w:after="0" w:line="360" w:lineRule="auto"/>
        <w:jc w:val="both"/>
        <w:rPr>
          <w:rFonts w:ascii="Book Antiqua" w:eastAsia="宋体" w:hAnsi="Book Antiqua"/>
          <w:bCs/>
          <w:sz w:val="24"/>
          <w:szCs w:val="24"/>
          <w:lang w:eastAsia="zh-CN"/>
        </w:rPr>
      </w:pPr>
    </w:p>
    <w:p w:rsidR="00721D26" w:rsidRPr="003143C1" w:rsidRDefault="00721D26" w:rsidP="002050E5">
      <w:pPr>
        <w:widowControl/>
        <w:autoSpaceDE w:val="0"/>
        <w:autoSpaceDN w:val="0"/>
        <w:adjustRightInd w:val="0"/>
        <w:spacing w:line="360" w:lineRule="auto"/>
        <w:rPr>
          <w:rFonts w:ascii="Book Antiqua" w:eastAsia="宋体" w:hAnsi="Book Antiqua"/>
          <w:lang w:eastAsia="zh-CN"/>
        </w:rPr>
      </w:pPr>
      <w:r w:rsidRPr="003143C1">
        <w:rPr>
          <w:rFonts w:ascii="Book Antiqua" w:hAnsi="Book Antiqua"/>
          <w:b/>
        </w:rPr>
        <w:t>Key words:</w:t>
      </w:r>
      <w:r w:rsidRPr="003143C1">
        <w:rPr>
          <w:rFonts w:ascii="Book Antiqua" w:eastAsia="宋体" w:hAnsi="Book Antiqua"/>
          <w:b/>
          <w:lang w:eastAsia="zh-CN"/>
        </w:rPr>
        <w:t xml:space="preserve"> </w:t>
      </w:r>
      <w:r w:rsidRPr="003143C1">
        <w:rPr>
          <w:rFonts w:ascii="Book Antiqua" w:hAnsi="Book Antiqua" w:cs="Arial"/>
          <w:kern w:val="0"/>
          <w:lang w:eastAsia="zh-CN"/>
        </w:rPr>
        <w:t>Gut-liver axis</w:t>
      </w:r>
      <w:r w:rsidRPr="003143C1">
        <w:rPr>
          <w:rFonts w:ascii="Book Antiqua" w:eastAsia="宋体" w:hAnsi="Book Antiqua" w:cs="Arial"/>
          <w:kern w:val="0"/>
          <w:lang w:eastAsia="zh-CN"/>
        </w:rPr>
        <w:t>;</w:t>
      </w:r>
      <w:r w:rsidRPr="003143C1">
        <w:rPr>
          <w:rFonts w:ascii="Book Antiqua" w:hAnsi="Book Antiqua" w:cs="Arial" w:hint="eastAsia"/>
          <w:kern w:val="0"/>
          <w:lang w:eastAsia="zh-CN"/>
        </w:rPr>
        <w:t xml:space="preserve">　</w:t>
      </w:r>
      <w:r w:rsidRPr="003143C1">
        <w:rPr>
          <w:rFonts w:ascii="Book Antiqua" w:hAnsi="Book Antiqua" w:cs="Arial"/>
          <w:kern w:val="0"/>
          <w:lang w:eastAsia="zh-CN"/>
        </w:rPr>
        <w:t>Liver cirrhosis</w:t>
      </w:r>
      <w:r w:rsidRPr="003143C1">
        <w:rPr>
          <w:rFonts w:ascii="Book Antiqua" w:eastAsia="宋体" w:hAnsi="Book Antiqua" w:cs="Arial"/>
          <w:kern w:val="0"/>
          <w:lang w:eastAsia="zh-CN"/>
        </w:rPr>
        <w:t>;</w:t>
      </w:r>
      <w:r w:rsidRPr="003143C1">
        <w:rPr>
          <w:rFonts w:ascii="Book Antiqua" w:hAnsi="Book Antiqua" w:cs="Arial" w:hint="eastAsia"/>
          <w:kern w:val="0"/>
          <w:lang w:eastAsia="zh-CN"/>
        </w:rPr>
        <w:t xml:space="preserve">　</w:t>
      </w:r>
      <w:r w:rsidRPr="003143C1">
        <w:rPr>
          <w:rFonts w:ascii="Book Antiqua" w:eastAsia="｣ﾍ｣ﾓ ･ｴ･ｷ･ﾃ･ｯ" w:hAnsi="Book Antiqua"/>
        </w:rPr>
        <w:t>Pathogenesis</w:t>
      </w:r>
      <w:r w:rsidRPr="003143C1">
        <w:rPr>
          <w:rFonts w:ascii="Book Antiqua" w:eastAsia="宋体" w:hAnsi="Book Antiqua" w:cs="Arial"/>
          <w:kern w:val="0"/>
          <w:lang w:eastAsia="zh-CN"/>
        </w:rPr>
        <w:t>;</w:t>
      </w:r>
      <w:r w:rsidRPr="003143C1">
        <w:rPr>
          <w:rFonts w:ascii="Book Antiqua" w:hAnsi="Book Antiqua" w:cs="Arial"/>
          <w:kern w:val="0"/>
          <w:lang w:eastAsia="zh-CN"/>
        </w:rPr>
        <w:t xml:space="preserve"> Complications</w:t>
      </w:r>
      <w:r w:rsidRPr="003143C1">
        <w:rPr>
          <w:rFonts w:ascii="Book Antiqua" w:eastAsia="宋体" w:hAnsi="Book Antiqua" w:cs="Arial"/>
          <w:kern w:val="0"/>
          <w:lang w:eastAsia="zh-CN"/>
        </w:rPr>
        <w:t>;</w:t>
      </w:r>
      <w:r w:rsidRPr="003143C1">
        <w:rPr>
          <w:rFonts w:ascii="Book Antiqua" w:hAnsi="Book Antiqua" w:cs="Arial"/>
          <w:kern w:val="0"/>
          <w:lang w:eastAsia="zh-CN"/>
        </w:rPr>
        <w:t xml:space="preserve"> Endotoxemia</w:t>
      </w:r>
      <w:r w:rsidRPr="003143C1">
        <w:rPr>
          <w:rFonts w:ascii="Book Antiqua" w:eastAsia="宋体" w:hAnsi="Book Antiqua" w:cs="Arial"/>
          <w:kern w:val="0"/>
          <w:lang w:eastAsia="zh-CN"/>
        </w:rPr>
        <w:t>;</w:t>
      </w:r>
      <w:r w:rsidRPr="003143C1">
        <w:rPr>
          <w:rFonts w:ascii="Book Antiqua" w:hAnsi="Book Antiqua" w:cs="Arial" w:hint="eastAsia"/>
          <w:kern w:val="0"/>
          <w:lang w:eastAsia="zh-CN"/>
        </w:rPr>
        <w:t xml:space="preserve">　</w:t>
      </w:r>
      <w:r w:rsidRPr="003143C1">
        <w:rPr>
          <w:rFonts w:ascii="Book Antiqua" w:hAnsi="Book Antiqua" w:cs="Arial"/>
          <w:kern w:val="0"/>
          <w:lang w:eastAsia="zh-CN"/>
        </w:rPr>
        <w:t>Bacterial translocation</w:t>
      </w:r>
      <w:r w:rsidRPr="003143C1">
        <w:rPr>
          <w:rFonts w:ascii="Book Antiqua" w:eastAsia="宋体" w:hAnsi="Book Antiqua" w:cs="Arial"/>
          <w:kern w:val="0"/>
          <w:lang w:eastAsia="zh-CN"/>
        </w:rPr>
        <w:t>;</w:t>
      </w:r>
      <w:r w:rsidRPr="003143C1">
        <w:rPr>
          <w:rFonts w:ascii="Book Antiqua" w:hAnsi="Book Antiqua" w:cs="Arial" w:hint="eastAsia"/>
          <w:kern w:val="0"/>
          <w:lang w:eastAsia="zh-CN"/>
        </w:rPr>
        <w:t xml:space="preserve">　</w:t>
      </w:r>
      <w:r w:rsidRPr="003143C1">
        <w:rPr>
          <w:rFonts w:ascii="Book Antiqua" w:hAnsi="Book Antiqua" w:cs="Arial"/>
          <w:kern w:val="0"/>
          <w:lang w:eastAsia="zh-CN"/>
        </w:rPr>
        <w:t>Leaky gut</w:t>
      </w:r>
      <w:r w:rsidRPr="003143C1">
        <w:rPr>
          <w:rFonts w:ascii="Book Antiqua" w:eastAsia="宋体" w:hAnsi="Book Antiqua" w:cs="Arial"/>
          <w:kern w:val="0"/>
          <w:lang w:eastAsia="zh-CN"/>
        </w:rPr>
        <w:t>;</w:t>
      </w:r>
      <w:r w:rsidRPr="003143C1">
        <w:rPr>
          <w:rFonts w:ascii="Book Antiqua" w:hAnsi="Book Antiqua" w:cs="Arial"/>
          <w:kern w:val="0"/>
          <w:lang w:eastAsia="zh-CN"/>
        </w:rPr>
        <w:t xml:space="preserve"> </w:t>
      </w:r>
      <w:r w:rsidRPr="003143C1">
        <w:rPr>
          <w:rFonts w:ascii="Book Antiqua" w:hAnsi="Book Antiqua"/>
          <w:kern w:val="0"/>
        </w:rPr>
        <w:t>Toll-like receptors</w:t>
      </w:r>
      <w:r w:rsidRPr="003143C1">
        <w:rPr>
          <w:rFonts w:ascii="Book Antiqua" w:eastAsia="宋体" w:hAnsi="Book Antiqua"/>
          <w:lang w:eastAsia="zh-CN"/>
        </w:rPr>
        <w:t>;</w:t>
      </w:r>
      <w:r w:rsidRPr="003143C1">
        <w:rPr>
          <w:rFonts w:ascii="Book Antiqua" w:eastAsia="｣ﾍ｣ﾓ ･ｴ･ｷ･ﾃ･ｯ" w:hAnsi="Book Antiqua"/>
        </w:rPr>
        <w:t xml:space="preserve"> Selective intestinal decontamination</w:t>
      </w:r>
      <w:r w:rsidRPr="003143C1">
        <w:rPr>
          <w:rFonts w:ascii="Book Antiqua" w:eastAsia="宋体" w:hAnsi="Book Antiqua"/>
          <w:lang w:eastAsia="zh-CN"/>
        </w:rPr>
        <w:t>;</w:t>
      </w:r>
      <w:r w:rsidRPr="003143C1">
        <w:rPr>
          <w:rFonts w:ascii="Book Antiqua" w:eastAsia="｣ﾍ｣ﾓ ･ｴ･ｷ･ﾃ･ｯ" w:hAnsi="Book Antiqua"/>
        </w:rPr>
        <w:t xml:space="preserve"> Probiotics</w:t>
      </w:r>
    </w:p>
    <w:p w:rsidR="00721D26" w:rsidRPr="003143C1" w:rsidRDefault="00721D26" w:rsidP="002050E5">
      <w:pPr>
        <w:widowControl/>
        <w:autoSpaceDE w:val="0"/>
        <w:autoSpaceDN w:val="0"/>
        <w:adjustRightInd w:val="0"/>
        <w:spacing w:line="360" w:lineRule="auto"/>
        <w:rPr>
          <w:rFonts w:ascii="Book Antiqua" w:eastAsia="宋体" w:hAnsi="Book Antiqua"/>
          <w:lang w:eastAsia="zh-CN"/>
        </w:rPr>
      </w:pPr>
    </w:p>
    <w:p w:rsidR="00721D26" w:rsidRPr="003143C1" w:rsidRDefault="00721D26" w:rsidP="00FF3746">
      <w:pPr>
        <w:snapToGrid w:val="0"/>
        <w:spacing w:line="360" w:lineRule="auto"/>
        <w:rPr>
          <w:rFonts w:ascii="Book Antiqua" w:hAnsi="Book Antiqua"/>
        </w:rPr>
      </w:pPr>
      <w:r w:rsidRPr="003143C1">
        <w:rPr>
          <w:rFonts w:ascii="Book Antiqua" w:hAnsi="Book Antiqua"/>
        </w:rPr>
        <w:t xml:space="preserve">© </w:t>
      </w:r>
      <w:bookmarkStart w:id="55" w:name="OLE_LINK6"/>
      <w:bookmarkStart w:id="56" w:name="OLE_LINK7"/>
      <w:bookmarkStart w:id="57" w:name="OLE_LINK8"/>
      <w:r w:rsidRPr="003143C1">
        <w:rPr>
          <w:rFonts w:ascii="Book Antiqua" w:hAnsi="Book Antiqua"/>
        </w:rPr>
        <w:t>The Author(s) 2015. Published by Baishideng Publishing Group Inc. All rights reserved.</w:t>
      </w:r>
    </w:p>
    <w:bookmarkEnd w:id="55"/>
    <w:bookmarkEnd w:id="56"/>
    <w:bookmarkEnd w:id="57"/>
    <w:p w:rsidR="00721D26" w:rsidRPr="003143C1" w:rsidRDefault="00721D26" w:rsidP="002050E5">
      <w:pPr>
        <w:widowControl/>
        <w:autoSpaceDE w:val="0"/>
        <w:autoSpaceDN w:val="0"/>
        <w:adjustRightInd w:val="0"/>
        <w:spacing w:line="360" w:lineRule="auto"/>
        <w:rPr>
          <w:rFonts w:ascii="Book Antiqua" w:eastAsia="宋体" w:hAnsi="Book Antiqua"/>
          <w:kern w:val="0"/>
          <w:lang w:eastAsia="zh-CN"/>
        </w:rPr>
      </w:pPr>
    </w:p>
    <w:p w:rsidR="00721D26" w:rsidRPr="003143C1" w:rsidRDefault="00721D26" w:rsidP="00907378">
      <w:pPr>
        <w:spacing w:line="360" w:lineRule="auto"/>
        <w:rPr>
          <w:rFonts w:ascii="Book Antiqua" w:hAnsi="Book Antiqua" w:cs="Calibri"/>
          <w:kern w:val="0"/>
        </w:rPr>
      </w:pPr>
      <w:r w:rsidRPr="003143C1">
        <w:rPr>
          <w:rFonts w:ascii="Book Antiqua" w:hAnsi="Book Antiqua"/>
          <w:b/>
        </w:rPr>
        <w:t>Core tip:</w:t>
      </w:r>
      <w:r w:rsidRPr="003143C1">
        <w:rPr>
          <w:rFonts w:ascii="Book Antiqua" w:hAnsi="Book Antiqua"/>
        </w:rPr>
        <w:t xml:space="preserve"> </w:t>
      </w:r>
      <w:r w:rsidRPr="003143C1">
        <w:rPr>
          <w:rFonts w:ascii="Book Antiqua" w:hAnsi="Book Antiqua" w:cs="Arial"/>
          <w:kern w:val="0"/>
          <w:lang w:eastAsia="zh-CN"/>
        </w:rPr>
        <w:t>A “leaky gut” may be the cutting edge for the passage of toxins, antigens or bacteria into the body, and may play a pathogenic role in advanced liver cirrhosis and its complications. More attention should be paid to the role of intestinal bacteria and bacterial products in the field of Hepatology. Here, I would like to overview the history of endotoxin assay in the blood, clinical significance of endotoxemia in liver cirrhosis and then shift to the topic of gut and liver in general. Understanding of the gut-liver axis, leaky gut and endotoxemia in cirrhosis may give us new ideas.</w:t>
      </w:r>
    </w:p>
    <w:p w:rsidR="00721D26" w:rsidRPr="003143C1" w:rsidRDefault="00721D26" w:rsidP="002050E5">
      <w:pPr>
        <w:widowControl/>
        <w:autoSpaceDE w:val="0"/>
        <w:autoSpaceDN w:val="0"/>
        <w:adjustRightInd w:val="0"/>
        <w:spacing w:line="360" w:lineRule="auto"/>
        <w:rPr>
          <w:rFonts w:ascii="Book Antiqua" w:eastAsia="宋体" w:hAnsi="Book Antiqua"/>
          <w:kern w:val="0"/>
          <w:lang w:eastAsia="zh-CN"/>
        </w:rPr>
      </w:pPr>
    </w:p>
    <w:p w:rsidR="00721D26" w:rsidRPr="004077F3" w:rsidRDefault="00721D26" w:rsidP="00097FB4">
      <w:pPr>
        <w:spacing w:line="360" w:lineRule="auto"/>
        <w:rPr>
          <w:rFonts w:ascii="Book Antiqua" w:eastAsia="宋体" w:hAnsi="Book Antiqua"/>
          <w:iCs/>
          <w:lang w:eastAsia="zh-CN"/>
        </w:rPr>
      </w:pPr>
      <w:r w:rsidRPr="003143C1">
        <w:rPr>
          <w:rFonts w:ascii="Book Antiqua" w:hAnsi="Book Antiqua"/>
          <w:kern w:val="0"/>
          <w:lang w:eastAsia="en-US"/>
        </w:rPr>
        <w:t>Fukui</w:t>
      </w:r>
      <w:r w:rsidRPr="003143C1">
        <w:rPr>
          <w:rFonts w:ascii="Book Antiqua" w:eastAsia="宋体" w:hAnsi="Book Antiqua"/>
          <w:kern w:val="0"/>
          <w:lang w:eastAsia="zh-CN"/>
        </w:rPr>
        <w:t xml:space="preserve"> H. </w:t>
      </w:r>
      <w:r w:rsidRPr="003143C1">
        <w:rPr>
          <w:rFonts w:ascii="Book Antiqua" w:hAnsi="Book Antiqua"/>
          <w:kern w:val="0"/>
          <w:lang w:eastAsia="en-US"/>
        </w:rPr>
        <w:t>Gut-liver axis in liver cirrhosis: How to manage leaky gut and endotoxemia</w:t>
      </w:r>
      <w:r w:rsidRPr="003143C1">
        <w:rPr>
          <w:rFonts w:ascii="Book Antiqua" w:eastAsia="宋体" w:hAnsi="Book Antiqua"/>
          <w:kern w:val="0"/>
          <w:lang w:eastAsia="zh-CN"/>
        </w:rPr>
        <w:t xml:space="preserve">. </w:t>
      </w:r>
      <w:r w:rsidRPr="003143C1">
        <w:rPr>
          <w:rFonts w:ascii="Book Antiqua" w:hAnsi="Book Antiqua"/>
          <w:i/>
          <w:iCs/>
        </w:rPr>
        <w:t>World J Hepatol</w:t>
      </w:r>
      <w:r w:rsidRPr="003143C1">
        <w:rPr>
          <w:rFonts w:ascii="Book Antiqua" w:eastAsia="宋体" w:hAnsi="Book Antiqua"/>
          <w:iCs/>
          <w:lang w:eastAsia="zh-CN"/>
        </w:rPr>
        <w:t xml:space="preserve"> 2015; </w:t>
      </w:r>
      <w:r w:rsidRPr="003143C1">
        <w:rPr>
          <w:rFonts w:ascii="Book Antiqua" w:hAnsi="Book Antiqua"/>
          <w:iCs/>
        </w:rPr>
        <w:t>In press</w:t>
      </w:r>
    </w:p>
    <w:p w:rsidR="00721D26" w:rsidRPr="003143C1" w:rsidRDefault="00721D26" w:rsidP="00097FB4">
      <w:pPr>
        <w:spacing w:line="360" w:lineRule="auto"/>
        <w:rPr>
          <w:rFonts w:ascii="Book Antiqua" w:eastAsia="宋体" w:hAnsi="Book Antiqua"/>
          <w:kern w:val="0"/>
          <w:lang w:eastAsia="zh-CN"/>
        </w:rPr>
      </w:pPr>
    </w:p>
    <w:p w:rsidR="00721D26" w:rsidRPr="003143C1" w:rsidRDefault="00721D26" w:rsidP="002050E5">
      <w:pPr>
        <w:widowControl/>
        <w:autoSpaceDE w:val="0"/>
        <w:autoSpaceDN w:val="0"/>
        <w:adjustRightInd w:val="0"/>
        <w:spacing w:line="360" w:lineRule="auto"/>
        <w:rPr>
          <w:rFonts w:ascii="Book Antiqua" w:hAnsi="Book Antiqua"/>
          <w:kern w:val="0"/>
        </w:rPr>
      </w:pPr>
      <w:r w:rsidRPr="003143C1">
        <w:rPr>
          <w:rFonts w:ascii="Book Antiqua" w:hAnsi="Book Antiqua"/>
          <w:kern w:val="0"/>
          <w:lang w:eastAsia="en-US"/>
        </w:rPr>
        <w:t>Bacterial infections account for significant morbidity and mortality in patients with liver cirrhosis</w:t>
      </w:r>
      <w:r w:rsidRPr="003143C1">
        <w:rPr>
          <w:rFonts w:ascii="Book Antiqua" w:eastAsia="宋体" w:hAnsi="Book Antiqua"/>
          <w:kern w:val="0"/>
          <w:vertAlign w:val="superscript"/>
          <w:lang w:eastAsia="zh-CN"/>
        </w:rPr>
        <w:t>[</w:t>
      </w:r>
      <w:hyperlink w:anchor="_ENREF_1" w:tooltip="Tandon, 2008 #659" w:history="1">
        <w:r w:rsidRPr="003143C1">
          <w:rPr>
            <w:rFonts w:ascii="Book Antiqua" w:hAnsi="Book Antiqua"/>
            <w:kern w:val="0"/>
            <w:vertAlign w:val="superscript"/>
            <w:lang w:eastAsia="en-US"/>
          </w:rPr>
          <w:fldChar w:fldCharType="begin"/>
        </w:r>
        <w:r w:rsidRPr="003143C1">
          <w:rPr>
            <w:rFonts w:ascii="Book Antiqua" w:hAnsi="Book Antiqua"/>
            <w:kern w:val="0"/>
            <w:vertAlign w:val="superscript"/>
            <w:lang w:eastAsia="en-US"/>
          </w:rPr>
          <w:instrText xml:space="preserve"> ADDIN EN.CITE &lt;EndNote&gt;&lt;Cite&gt;&lt;Author&gt;Tandon&lt;/Author&gt;&lt;Year&gt;2008&lt;/Year&gt;&lt;RecNum&gt;659&lt;/RecNum&gt;&lt;DisplayText&gt;&lt;style face="superscript"&gt;1&lt;/style&gt;&lt;/DisplayText&gt;&lt;record&gt;&lt;rec-number&gt;659&lt;/rec-number&gt;&lt;foreign-keys&gt;&lt;key app="EN" db-id="zdwx5awr0vxrwje5vadpweszzvf0zz9d922z"&gt;659&lt;/key&gt;&lt;/foreign-keys&gt;&lt;ref-type name="Journal Article"&gt;17&lt;/ref-type&gt;&lt;contributors&gt;&lt;authors&gt;&lt;author&gt;Tandon, P.&lt;/author&gt;&lt;author&gt;Garcia-Tsao, G.&lt;/author&gt;&lt;/authors&gt;&lt;/contributors&gt;&lt;auth-address&gt;Division of Gastroenterology, University of Alberta, Edmonton, Alberta, Canada.&lt;/auth-address&gt;&lt;titles&gt;&lt;title&gt;Bacterial infections, sepsis, and multiorgan failure in cirrho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6-42&lt;/pages&gt;&lt;volume&gt;28&lt;/volume&gt;&lt;number&gt;1&lt;/number&gt;&lt;keywords&gt;&lt;keyword&gt;Bacteria/pathogenicity&lt;/keyword&gt;&lt;keyword&gt;*Bacterial Infections/epidemiology/etiology/microbiology&lt;/keyword&gt;&lt;keyword&gt;Bacterial Translocation&lt;/keyword&gt;&lt;keyword&gt;Humans&lt;/keyword&gt;&lt;keyword&gt;Immunity/immunology&lt;/keyword&gt;&lt;keyword&gt;Inpatients&lt;/keyword&gt;&lt;keyword&gt;Liver Cirrhosis/*complications&lt;/keyword&gt;&lt;keyword&gt;Multiple Organ Failure/epidemiology/*etiology&lt;/keyword&gt;&lt;keyword&gt;Prevalence&lt;/keyword&gt;&lt;keyword&gt;Risk Factors&lt;/keyword&gt;&lt;keyword&gt;*Sepsis/epidemiology/etiology/microbiology&lt;/keyword&gt;&lt;keyword&gt;United States/epidemiology&lt;/keyword&gt;&lt;/keywords&gt;&lt;dates&gt;&lt;year&gt;2008&lt;/year&gt;&lt;pub-dates&gt;&lt;date&gt;Feb&lt;/date&gt;&lt;/pub-dates&gt;&lt;/dates&gt;&lt;isbn&gt;0272-8087 (Print)&amp;#xD;0272-8087 (Linking)&lt;/isbn&gt;&lt;accession-num&gt;18293275&lt;/accession-num&gt;&lt;urls&gt;&lt;related-urls&gt;&lt;url&gt;http://www.ncbi.nlm.nih.gov/pubmed/18293275&lt;/url&gt;&lt;/related-urls&gt;&lt;/urls&gt;&lt;electronic-resource-num&gt;10.1055/s-2008-1040319&lt;/electronic-resource-num&gt;&lt;/record&gt;&lt;/Cite&gt;&lt;/EndNote&gt;</w:instrText>
        </w:r>
        <w:r w:rsidRPr="003143C1">
          <w:rPr>
            <w:rFonts w:ascii="Book Antiqua" w:hAnsi="Book Antiqua"/>
            <w:kern w:val="0"/>
            <w:vertAlign w:val="superscript"/>
            <w:lang w:eastAsia="en-US"/>
          </w:rPr>
          <w:fldChar w:fldCharType="separate"/>
        </w:r>
        <w:r w:rsidRPr="003143C1">
          <w:rPr>
            <w:rFonts w:ascii="Book Antiqua" w:hAnsi="Book Antiqua"/>
            <w:kern w:val="0"/>
            <w:vertAlign w:val="superscript"/>
            <w:lang w:eastAsia="en-US"/>
          </w:rPr>
          <w:t>1</w:t>
        </w:r>
        <w:r w:rsidRPr="003143C1">
          <w:rPr>
            <w:rFonts w:ascii="Book Antiqua" w:hAnsi="Book Antiqua"/>
            <w:kern w:val="0"/>
            <w:vertAlign w:val="superscript"/>
            <w:lang w:eastAsia="en-US"/>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lang w:eastAsia="en-US"/>
        </w:rPr>
        <w:t>. Infections increase mortality 4-fold in cirrhotic patients</w:t>
      </w:r>
      <w:r w:rsidRPr="003143C1">
        <w:rPr>
          <w:rFonts w:ascii="Book Antiqua" w:eastAsia="宋体" w:hAnsi="Book Antiqua"/>
          <w:kern w:val="0"/>
          <w:vertAlign w:val="superscript"/>
          <w:lang w:eastAsia="zh-CN"/>
        </w:rPr>
        <w:t>[</w:t>
      </w:r>
      <w:hyperlink w:anchor="_ENREF_1" w:tooltip="Tandon, 2008 #659" w:history="1">
        <w:r w:rsidRPr="003143C1">
          <w:rPr>
            <w:rFonts w:ascii="Book Antiqua" w:hAnsi="Book Antiqua"/>
            <w:kern w:val="0"/>
            <w:vertAlign w:val="superscript"/>
            <w:lang w:eastAsia="en-US"/>
          </w:rPr>
          <w:t>2</w:t>
        </w:r>
      </w:hyperlink>
      <w:r w:rsidRPr="003143C1">
        <w:rPr>
          <w:rFonts w:ascii="Book Antiqua" w:eastAsia="宋体" w:hAnsi="Book Antiqua"/>
          <w:kern w:val="0"/>
          <w:vertAlign w:val="superscript"/>
          <w:lang w:eastAsia="zh-CN"/>
        </w:rPr>
        <w:t>]</w:t>
      </w:r>
      <w:r w:rsidRPr="003143C1">
        <w:rPr>
          <w:rFonts w:ascii="Book Antiqua" w:hAnsi="Book Antiqua"/>
          <w:kern w:val="0"/>
          <w:lang w:eastAsia="en-US"/>
        </w:rPr>
        <w:t>. Although urinary,</w:t>
      </w:r>
      <w:r w:rsidRPr="003143C1">
        <w:rPr>
          <w:rFonts w:ascii="Book Antiqua" w:hAnsi="Book Antiqua"/>
        </w:rPr>
        <w:t xml:space="preserve"> respiratory, ascitic fluid infections and bacteremia are common infectious complications</w:t>
      </w:r>
      <w:r w:rsidRPr="003143C1">
        <w:rPr>
          <w:rFonts w:ascii="Book Antiqua" w:hAnsi="Book Antiqua"/>
          <w:kern w:val="0"/>
        </w:rPr>
        <w:t xml:space="preserve">, spontaneous bacterial peritonitis (SBP) occurs most frequently. A vast majority of such infections are due to enteric gram-negative bacteria, mainly </w:t>
      </w:r>
      <w:r w:rsidRPr="003143C1">
        <w:rPr>
          <w:rFonts w:ascii="Book Antiqua" w:hAnsi="Book Antiqua"/>
          <w:i/>
          <w:kern w:val="0"/>
        </w:rPr>
        <w:t>Enterobacteriaceae</w:t>
      </w:r>
      <w:r w:rsidRPr="003143C1">
        <w:rPr>
          <w:rFonts w:ascii="Book Antiqua" w:eastAsia="宋体" w:hAnsi="Book Antiqua"/>
          <w:kern w:val="0"/>
          <w:vertAlign w:val="superscript"/>
          <w:lang w:eastAsia="zh-CN"/>
        </w:rPr>
        <w:t>[</w:t>
      </w:r>
      <w:hyperlink w:anchor="_ENREF_1" w:tooltip="Tandon, 2008 #659" w:history="1">
        <w:r w:rsidRPr="003143C1">
          <w:rPr>
            <w:rFonts w:ascii="Book Antiqua" w:hAnsi="Book Antiqua"/>
            <w:kern w:val="0"/>
            <w:vertAlign w:val="superscript"/>
            <w:lang w:eastAsia="en-US"/>
          </w:rPr>
          <w:t>3</w:t>
        </w:r>
      </w:hyperlink>
      <w:r w:rsidRPr="003143C1">
        <w:rPr>
          <w:rFonts w:ascii="Book Antiqua" w:eastAsia="宋体" w:hAnsi="Book Antiqua"/>
          <w:kern w:val="0"/>
          <w:vertAlign w:val="superscript"/>
          <w:lang w:eastAsia="zh-CN"/>
        </w:rPr>
        <w:t>]</w:t>
      </w:r>
      <w:r w:rsidRPr="003143C1">
        <w:rPr>
          <w:rFonts w:ascii="Book Antiqua" w:hAnsi="Book Antiqua"/>
          <w:kern w:val="0"/>
        </w:rPr>
        <w:t>. Passage of viable bacteria from the intestinal lumen through the intestinal wall and to mesenteric lymph nodes (MLNs) and other sites, defined as bacterial translocation (BT), explains the development of SBP</w:t>
      </w:r>
      <w:r w:rsidRPr="003143C1">
        <w:rPr>
          <w:rFonts w:ascii="Book Antiqua" w:eastAsia="宋体" w:hAnsi="Book Antiqua"/>
          <w:kern w:val="0"/>
          <w:vertAlign w:val="superscript"/>
          <w:lang w:eastAsia="zh-CN"/>
        </w:rPr>
        <w:t>[</w:t>
      </w:r>
      <w:hyperlink w:anchor="_ENREF_4" w:tooltip="Bellot, 2013 #594" w:history="1">
        <w:r w:rsidRPr="003143C1">
          <w:rPr>
            <w:rFonts w:ascii="Book Antiqua" w:hAnsi="Book Antiqua"/>
            <w:kern w:val="0"/>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BjADIAAABhAG0AZQAAAAk=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BmADEAcwBmAHkAYQAAAGw=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4</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lang w:eastAsia="en-US"/>
        </w:rPr>
        <w:t>.</w:t>
      </w:r>
      <w:r w:rsidRPr="003143C1">
        <w:rPr>
          <w:rFonts w:ascii="Book Antiqua" w:hAnsi="Book Antiqua"/>
          <w:kern w:val="0"/>
        </w:rPr>
        <w:t xml:space="preserve"> The concept of BT was later broadened to microbial products or their fragments, such as endotoxin </w:t>
      </w:r>
      <w:r w:rsidRPr="003143C1">
        <w:rPr>
          <w:rFonts w:ascii="Book Antiqua" w:eastAsia="宋体" w:hAnsi="Book Antiqua"/>
          <w:kern w:val="0"/>
          <w:lang w:eastAsia="zh-CN"/>
        </w:rPr>
        <w:t>[</w:t>
      </w:r>
      <w:r w:rsidRPr="003143C1">
        <w:rPr>
          <w:rFonts w:ascii="Book Antiqua" w:hAnsi="Book Antiqua"/>
          <w:kern w:val="0"/>
        </w:rPr>
        <w:t xml:space="preserve">lipopolysaccharide </w:t>
      </w:r>
      <w:r w:rsidRPr="003143C1">
        <w:rPr>
          <w:rFonts w:ascii="Book Antiqua" w:eastAsia="宋体" w:hAnsi="Book Antiqua"/>
          <w:kern w:val="0"/>
          <w:lang w:eastAsia="zh-CN"/>
        </w:rPr>
        <w:t>(</w:t>
      </w:r>
      <w:r w:rsidRPr="003143C1">
        <w:rPr>
          <w:rFonts w:ascii="Book Antiqua" w:hAnsi="Book Antiqua"/>
          <w:kern w:val="0"/>
        </w:rPr>
        <w:t>LPS)</w:t>
      </w:r>
      <w:r w:rsidRPr="003143C1">
        <w:rPr>
          <w:rFonts w:ascii="Book Antiqua" w:eastAsia="宋体" w:hAnsi="Book Antiqua"/>
          <w:kern w:val="0"/>
          <w:lang w:eastAsia="zh-CN"/>
        </w:rPr>
        <w:t>]</w:t>
      </w:r>
      <w:r w:rsidRPr="003143C1">
        <w:rPr>
          <w:rFonts w:ascii="Book Antiqua" w:hAnsi="Book Antiqua"/>
          <w:kern w:val="0"/>
        </w:rPr>
        <w:t xml:space="preserve">, peptidoglycan, lipopeptides and bacterial DNA. The liver receives portal blood containing these microbial products and acts as the initial site of their filtration and detoxication. These defense mechanisms are impaired in the cirrhotic liver, which finally results in spillover of these products and secretion of various inflammatory mediators. </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kern w:val="0"/>
        </w:rPr>
      </w:pPr>
      <w:r w:rsidRPr="003143C1">
        <w:rPr>
          <w:rFonts w:ascii="Book Antiqua" w:hAnsi="Book Antiqua"/>
          <w:kern w:val="0"/>
        </w:rPr>
        <w:t>LPS is a major component of the gram-negative bacterial wall. Its detection in the blood has a long history and is still not complete with several methodological difficulties. However, the endotoxemia detected by the Limulus-lysate test or its modifications has been well correlated to the severity, complications and mortality of liver cirrhosis. Control of endotoxemia is still considered to be the mainstay</w:t>
      </w:r>
      <w:r w:rsidRPr="003143C1">
        <w:rPr>
          <w:rFonts w:ascii="Book Antiqua" w:hAnsi="Book Antiqua"/>
        </w:rPr>
        <w:t xml:space="preserve"> </w:t>
      </w:r>
      <w:r w:rsidRPr="003143C1">
        <w:rPr>
          <w:rFonts w:ascii="Book Antiqua" w:hAnsi="Book Antiqua"/>
          <w:kern w:val="0"/>
        </w:rPr>
        <w:t xml:space="preserve">of therapy for advanced liver cirrhosis. </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kern w:val="0"/>
        </w:rPr>
      </w:pPr>
      <w:r w:rsidRPr="003143C1">
        <w:rPr>
          <w:rFonts w:ascii="Book Antiqua" w:hAnsi="Book Antiqua"/>
          <w:kern w:val="0"/>
        </w:rPr>
        <w:t>Here, I would like to overview the history of endotoxin assay in the blood, clinical significance of endotoxemia in liver cirrhosis and then shift to the topic of gut and liver in general. Understanding of the gut-liver axis, leaky gut and endotoxemia in cirrhosis may give us new ideas for hepatology tomorrow.</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rPr>
      </w:pPr>
      <w:r w:rsidRPr="003143C1">
        <w:rPr>
          <w:rFonts w:ascii="Book Antiqua" w:eastAsia="｣ﾍ｣ﾓ ･ｴ･ｷ･ﾃ･ｯ" w:hAnsi="Book Antiqua"/>
          <w:b/>
        </w:rPr>
        <w:t>DETECTION OF ENDOTOXEMIA IN PATIENTS WITH LIVER CIRRHOSIS</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 xml:space="preserve">Levels of bacterial LPS are increased in the portal and/or systemic circulation in liver cirrhosis. Endotoxemia was first demonstrated by the Limulus amebocyte lysate (LAL) test and later by several quantitative assay, such as the chromogenic Limulus assay and the turbidometric endotoxin assay. Although endotoxaemia is now considered to be a common feature of liver cirrhosis, there has been much debate and still disagreement about plasma endotoxin levels.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Early study using LAL test revealed that systemic endotoxemia in liver cirrhosis occurred with a frequency of 15 of 31 compared with 2 of 21 venous samples and 9 of 21 portal venous samples from patients without liver disease</w:t>
      </w:r>
      <w:r w:rsidRPr="003143C1">
        <w:rPr>
          <w:rFonts w:ascii="Book Antiqua" w:eastAsia="宋体" w:hAnsi="Book Antiqua"/>
          <w:kern w:val="0"/>
          <w:vertAlign w:val="superscript"/>
          <w:lang w:eastAsia="zh-CN"/>
        </w:rPr>
        <w:t>[</w:t>
      </w:r>
      <w:hyperlink w:anchor="_ENREF_5" w:tooltip="Prytz, 1976 #297"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Prytz&lt;/Author&gt;&lt;Year&gt;1976&lt;/Year&gt;&lt;RecNum&gt;297&lt;/RecNum&gt;&lt;DisplayText&gt;&lt;style face="superscript"&gt;5&lt;/style&gt;&lt;/DisplayText&gt;&lt;record&gt;&lt;rec-number&gt;297&lt;/rec-number&gt;&lt;foreign-keys&gt;&lt;key app="EN" db-id="zdwx5awr0vxrwje5vadpweszzvf0zz9d922z"&gt;297&lt;/key&gt;&lt;/foreign-keys&gt;&lt;ref-type name="Journal Article"&gt;17&lt;/ref-type&gt;&lt;contributors&gt;&lt;authors&gt;&lt;author&gt;Prytz, H.&lt;/author&gt;&lt;author&gt;Holst-Christensen, J.&lt;/author&gt;&lt;author&gt;Korner, B.&lt;/author&gt;&lt;author&gt;Liehr, H.&lt;/author&gt;&lt;/authors&gt;&lt;/contributors&gt;&lt;titles&gt;&lt;title&gt;Portal venous and systemic endotoxaemia in patients without liver disease and systemic endotoxaemia in patients with cirrhosis&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857-63&lt;/pages&gt;&lt;volume&gt;11&lt;/volume&gt;&lt;number&gt;8&lt;/number&gt;&lt;keywords&gt;&lt;keyword&gt;Antibodies, Bacterial/analysis&lt;/keyword&gt;&lt;keyword&gt;Culture Media&lt;/keyword&gt;&lt;keyword&gt;*Endotoxins/analysis/metabolism&lt;/keyword&gt;&lt;keyword&gt;Escherichia coli/immunology&lt;/keyword&gt;&lt;keyword&gt;Femoral Artery&lt;/keyword&gt;&lt;keyword&gt;Horseshoe Crabs&lt;/keyword&gt;&lt;keyword&gt;Humans&lt;/keyword&gt;&lt;keyword&gt;Immunoglobulins/analysis&lt;/keyword&gt;&lt;keyword&gt;Leukocytosis/etiology&lt;/keyword&gt;&lt;keyword&gt;Liver/metabolism&lt;/keyword&gt;&lt;keyword&gt;Liver Cirrhosis/blood/*complications/immunology&lt;/keyword&gt;&lt;keyword&gt;*Portal Vein&lt;/keyword&gt;&lt;/keywords&gt;&lt;dates&gt;&lt;year&gt;1976&lt;/year&gt;&lt;/dates&gt;&lt;isbn&gt;0036-5521 (Print)&amp;#xD;0036-5521 (Linking)&lt;/isbn&gt;&lt;accession-num&gt;794999&lt;/accession-num&gt;&lt;urls&gt;&lt;related-urls&gt;&lt;url&gt;http://www.ncbi.nlm.nih.gov/pubmed/794999&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lang w:eastAsia="en-US"/>
        </w:rPr>
        <w:t>.</w:t>
      </w:r>
      <w:r w:rsidRPr="003143C1">
        <w:rPr>
          <w:rFonts w:ascii="Book Antiqua" w:eastAsia="｣ﾍ｣ﾓ ･ｴ･ｷ･ﾃ･ｯ" w:hAnsi="Book Antiqua"/>
        </w:rPr>
        <w:t xml:space="preserve"> Tarao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6" w:tooltip="Tarao, 1977 #300"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Tarao&lt;/Author&gt;&lt;Year&gt;1977&lt;/Year&gt;&lt;RecNum&gt;300&lt;/RecNum&gt;&lt;DisplayText&gt;&lt;style face="superscript"&gt;6&lt;/style&gt;&lt;/DisplayText&gt;&lt;record&gt;&lt;rec-number&gt;300&lt;/rec-number&gt;&lt;foreign-keys&gt;&lt;key app="EN" db-id="zdwx5awr0vxrwje5vadpweszzvf0zz9d922z"&gt;300&lt;/key&gt;&lt;/foreign-keys&gt;&lt;ref-type name="Journal Article"&gt;17&lt;/ref-type&gt;&lt;contributors&gt;&lt;authors&gt;&lt;author&gt;Tarao, K.&lt;/author&gt;&lt;author&gt;So, K.&lt;/author&gt;&lt;author&gt;Moroi, T.&lt;/author&gt;&lt;author&gt;Ikeuchi, T.&lt;/author&gt;&lt;author&gt;Suyama, T.&lt;/author&gt;&lt;/authors&gt;&lt;/contributors&gt;&lt;titles&gt;&lt;title&gt;Detection of endotoxin in plasma and ascitic fluid of patients with cirrhosis: its clinical significa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39-42&lt;/pages&gt;&lt;volume&gt;73&lt;/volume&gt;&lt;number&gt;3&lt;/number&gt;&lt;keywords&gt;&lt;keyword&gt;Ascitic Fluid/analysis/*metabolism&lt;/keyword&gt;&lt;keyword&gt;Endotoxins/analysis/blood/*metabolism&lt;/keyword&gt;&lt;keyword&gt;Esophageal and Gastric Varices/complications&lt;/keyword&gt;&lt;keyword&gt;Follow-Up Studies&lt;/keyword&gt;&lt;keyword&gt;Gold Colloid, Radioactive/diagnostic use&lt;/keyword&gt;&lt;keyword&gt;Humans&lt;/keyword&gt;&lt;keyword&gt;Liver/metabolism&lt;/keyword&gt;&lt;keyword&gt;Liver Cirrhosis/complications/*metabolism&lt;/keyword&gt;&lt;keyword&gt;Male&lt;/keyword&gt;&lt;keyword&gt;Middle Aged&lt;/keyword&gt;&lt;/keywords&gt;&lt;dates&gt;&lt;year&gt;1977&lt;/year&gt;&lt;pub-dates&gt;&lt;date&gt;Sep&lt;/date&gt;&lt;/pub-dates&gt;&lt;/dates&gt;&lt;isbn&gt;0016-5085 (Print)&amp;#xD;0016-5085 (Linking)&lt;/isbn&gt;&lt;accession-num&gt;892353&lt;/accession-num&gt;&lt;urls&gt;&lt;related-urls&gt;&lt;url&gt;http://www.ncbi.nlm.nih.gov/pubmed/892353&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 xml:space="preserve">reported that death occurred within 6 mo in 47.8% of the patients with a positive endotoxin test, whereas only 16.7% of those with a negative test died in the same period. Clemente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7" w:tooltip="Clemente, 1977 #299"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Clemente&lt;/Author&gt;&lt;Year&gt;1977&lt;/Year&gt;&lt;RecNum&gt;299&lt;/RecNum&gt;&lt;DisplayText&gt;&lt;style face="superscript"&gt;7&lt;/style&gt;&lt;/DisplayText&gt;&lt;record&gt;&lt;rec-number&gt;299&lt;/rec-number&gt;&lt;foreign-keys&gt;&lt;key app="EN" db-id="zdwx5awr0vxrwje5vadpweszzvf0zz9d922z"&gt;299&lt;/key&gt;&lt;/foreign-keys&gt;&lt;ref-type name="Journal Article"&gt;17&lt;/ref-type&gt;&lt;contributors&gt;&lt;authors&gt;&lt;author&gt;Clemente, C.&lt;/author&gt;&lt;author&gt;Bosch, J.&lt;/author&gt;&lt;author&gt;Rodes, J.&lt;/author&gt;&lt;author&gt;Arroyo, V.&lt;/author&gt;&lt;author&gt;Mas, A.&lt;/author&gt;&lt;author&gt;Maragall, S.&lt;/author&gt;&lt;/authors&gt;&lt;/contributors&gt;&lt;titles&gt;&lt;title&gt;Functional renal failure and haemorrhagic gastritis associated with endotoxaemia in cirrhosis&lt;/title&gt;&lt;secondary-title&gt;Gut&lt;/secondary-title&gt;&lt;alt-title&gt;Gut&lt;/alt-title&gt;&lt;/titles&gt;&lt;periodical&gt;&lt;full-title&gt;Gut&lt;/full-title&gt;&lt;abbr-1&gt;Gut&lt;/abbr-1&gt;&lt;/periodical&gt;&lt;alt-periodical&gt;&lt;full-title&gt;Gut&lt;/full-title&gt;&lt;abbr-1&gt;Gut&lt;/abbr-1&gt;&lt;/alt-periodical&gt;&lt;pages&gt;556-60&lt;/pages&gt;&lt;volume&gt;18&lt;/volume&gt;&lt;number&gt;7&lt;/number&gt;&lt;keywords&gt;&lt;keyword&gt;Blood Coagulation Tests&lt;/keyword&gt;&lt;keyword&gt;Endotoxins/*blood&lt;/keyword&gt;&lt;keyword&gt;Gastritis/*etiology&lt;/keyword&gt;&lt;keyword&gt;Gastrointestinal Hemorrhage/etiology&lt;/keyword&gt;&lt;keyword&gt;Horseshoe Crabs&lt;/keyword&gt;&lt;keyword&gt;Humans&lt;/keyword&gt;&lt;keyword&gt;Kidney Failure, Chronic/*etiology&lt;/keyword&gt;&lt;keyword&gt;Liver Cirrhosis/*complications&lt;/keyword&gt;&lt;/keywords&gt;&lt;dates&gt;&lt;year&gt;1977&lt;/year&gt;&lt;pub-dates&gt;&lt;date&gt;Jul&lt;/date&gt;&lt;/pub-dates&gt;&lt;/dates&gt;&lt;isbn&gt;0017-5749 (Print)&amp;#xD;0017-5749 (Linking)&lt;/isbn&gt;&lt;accession-num&gt;301485&lt;/accession-num&gt;&lt;urls&gt;&lt;related-urls&gt;&lt;url&gt;http://www.ncbi.nlm.nih.gov/pubmed/301485&lt;/url&gt;&lt;/related-urls&gt;&lt;/urls&gt;&lt;custom2&gt;1411568&lt;/custom2&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showed that a positive LAL test was almost exclusively associated with a progressive functional renal failure (8 of 10 patients) and all but one of them died. Endotoxemia was also associated with hemorrhage due to acute erosions of the gastric mucosa (6 of 7 patients)</w:t>
      </w:r>
      <w:r w:rsidRPr="003143C1">
        <w:rPr>
          <w:rFonts w:ascii="Book Antiqua" w:eastAsia="宋体" w:hAnsi="Book Antiqua"/>
          <w:kern w:val="0"/>
          <w:vertAlign w:val="superscript"/>
          <w:lang w:eastAsia="zh-CN"/>
        </w:rPr>
        <w:t>[</w:t>
      </w:r>
      <w:hyperlink w:anchor="_ENREF_7" w:tooltip="Clemente, 1977 #299"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Clemente&lt;/Author&gt;&lt;Year&gt;1977&lt;/Year&gt;&lt;RecNum&gt;299&lt;/RecNum&gt;&lt;DisplayText&gt;&lt;style face="superscript"&gt;7&lt;/style&gt;&lt;/DisplayText&gt;&lt;record&gt;&lt;rec-number&gt;299&lt;/rec-number&gt;&lt;foreign-keys&gt;&lt;key app="EN" db-id="zdwx5awr0vxrwje5vadpweszzvf0zz9d922z"&gt;299&lt;/key&gt;&lt;/foreign-keys&gt;&lt;ref-type name="Journal Article"&gt;17&lt;/ref-type&gt;&lt;contributors&gt;&lt;authors&gt;&lt;author&gt;Clemente, C.&lt;/author&gt;&lt;author&gt;Bosch, J.&lt;/author&gt;&lt;author&gt;Rodes, J.&lt;/author&gt;&lt;author&gt;Arroyo, V.&lt;/author&gt;&lt;author&gt;Mas, A.&lt;/author&gt;&lt;author&gt;Maragall, S.&lt;/author&gt;&lt;/authors&gt;&lt;/contributors&gt;&lt;titles&gt;&lt;title&gt;Functional renal failure and haemorrhagic gastritis associated with endotoxaemia in cirrhosis&lt;/title&gt;&lt;secondary-title&gt;Gut&lt;/secondary-title&gt;&lt;alt-title&gt;Gut&lt;/alt-title&gt;&lt;/titles&gt;&lt;periodical&gt;&lt;full-title&gt;Gut&lt;/full-title&gt;&lt;abbr-1&gt;Gut&lt;/abbr-1&gt;&lt;/periodical&gt;&lt;alt-periodical&gt;&lt;full-title&gt;Gut&lt;/full-title&gt;&lt;abbr-1&gt;Gut&lt;/abbr-1&gt;&lt;/alt-periodical&gt;&lt;pages&gt;556-60&lt;/pages&gt;&lt;volume&gt;18&lt;/volume&gt;&lt;number&gt;7&lt;/number&gt;&lt;keywords&gt;&lt;keyword&gt;Blood Coagulation Tests&lt;/keyword&gt;&lt;keyword&gt;Endotoxins/*blood&lt;/keyword&gt;&lt;keyword&gt;Gastritis/*etiology&lt;/keyword&gt;&lt;keyword&gt;Gastrointestinal Hemorrhage/etiology&lt;/keyword&gt;&lt;keyword&gt;Horseshoe Crabs&lt;/keyword&gt;&lt;keyword&gt;Humans&lt;/keyword&gt;&lt;keyword&gt;Kidney Failure, Chronic/*etiology&lt;/keyword&gt;&lt;keyword&gt;Liver Cirrhosis/*complications&lt;/keyword&gt;&lt;/keywords&gt;&lt;dates&gt;&lt;year&gt;1977&lt;/year&gt;&lt;pub-dates&gt;&lt;date&gt;Jul&lt;/date&gt;&lt;/pub-dates&gt;&lt;/dates&gt;&lt;isbn&gt;0017-5749 (Print)&amp;#xD;0017-5749 (Linking)&lt;/isbn&gt;&lt;accession-num&gt;301485&lt;/accession-num&gt;&lt;urls&gt;&lt;related-urls&gt;&lt;url&gt;http://www.ncbi.nlm.nih.gov/pubmed/301485&lt;/url&gt;&lt;/related-urls&gt;&lt;/urls&gt;&lt;custom2&gt;1411568&lt;/custom2&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On the contrary, Gaeta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8" w:tooltip="Gaeta, 1982 #318"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Gaeta&lt;/Author&gt;&lt;Year&gt;1982&lt;/Year&gt;&lt;RecNum&gt;318&lt;/RecNum&gt;&lt;DisplayText&gt;&lt;style face="superscript"&gt;8&lt;/style&gt;&lt;/DisplayText&gt;&lt;record&gt;&lt;rec-number&gt;318&lt;/rec-number&gt;&lt;foreign-keys&gt;&lt;key app="EN" db-id="zdwx5awr0vxrwje5vadpweszzvf0zz9d922z"&gt;318&lt;/key&gt;&lt;/foreign-keys&gt;&lt;ref-type name="Journal Article"&gt;17&lt;/ref-type&gt;&lt;contributors&gt;&lt;authors&gt;&lt;author&gt;Gaeta, G. B.&lt;/author&gt;&lt;author&gt;Perna, P.&lt;/author&gt;&lt;author&gt;Adinolfi, L. E.&lt;/author&gt;&lt;author&gt;Utili, R.&lt;/author&gt;&lt;author&gt;Ruggiero, G.&lt;/author&gt;&lt;/authors&gt;&lt;/contributors&gt;&lt;titles&gt;&lt;title&gt;Endotoxemia in a series of 104 patients with chronic liver diseases: prevalence and significanc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39-44&lt;/pages&gt;&lt;volume&gt;23&lt;/volume&gt;&lt;number&gt;4&lt;/number&gt;&lt;keywords&gt;&lt;keyword&gt;Adult&lt;/keyword&gt;&lt;keyword&gt;Alpha-Globulins/analysis&lt;/keyword&gt;&lt;keyword&gt;Chronic Disease&lt;/keyword&gt;&lt;keyword&gt;Endotoxins/*blood&lt;/keyword&gt;&lt;keyword&gt;Female&lt;/keyword&gt;&lt;keyword&gt;Hepatitis/*blood/complications/*physiopathology&lt;/keyword&gt;&lt;keyword&gt;Humans&lt;/keyword&gt;&lt;keyword&gt;Limulus Test&lt;/keyword&gt;&lt;keyword&gt;Liver Cirrhosis/*blood/complications/physiopathology&lt;/keyword&gt;&lt;keyword&gt;Male&lt;/keyword&gt;&lt;keyword&gt;Middle Aged&lt;/keyword&gt;&lt;/keywords&gt;&lt;dates&gt;&lt;year&gt;1982&lt;/year&gt;&lt;/dates&gt;&lt;isbn&gt;0012-2823 (Print)&amp;#xD;0012-2823 (Linking)&lt;/isbn&gt;&lt;accession-num&gt;6183161&lt;/accession-num&gt;&lt;urls&gt;&lt;related-urls&gt;&lt;url&gt;http://www.ncbi.nlm.nih.gov/pubmed/6183161&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 xml:space="preserve">found no significant difference in the frequency of endotoxemia between patients with impaired and unimpaired renal blood flow. Moreover, no relation was found between endotoxin plasma levels and renal blood flow in their study. Bode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9" w:tooltip="Bode, 1987 #342"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ode&lt;/Author&gt;&lt;Year&gt;1987&lt;/Year&gt;&lt;RecNum&gt;342&lt;/RecNum&gt;&lt;DisplayText&gt;&lt;style face="superscript"&gt;9&lt;/style&gt;&lt;/DisplayText&gt;&lt;record&gt;&lt;rec-number&gt;342&lt;/rec-number&gt;&lt;foreign-keys&gt;&lt;key app="EN" db-id="zdwx5awr0vxrwje5vadpweszzvf0zz9d922z"&gt;342&lt;/key&gt;&lt;/foreign-keys&gt;&lt;ref-type name="Journal Article"&gt;17&lt;/ref-type&gt;&lt;contributors&gt;&lt;authors&gt;&lt;author&gt;Bode, C.&lt;/author&gt;&lt;author&gt;Kugler, V.&lt;/author&gt;&lt;author&gt;Bode, J. C.&lt;/author&gt;&lt;/authors&gt;&lt;/contributors&gt;&lt;titles&gt;&lt;title&gt;Endotoxemia in patients with alcoholic and non-alcoholic cirrhosis and in subjects with no evidence of chronic liver disease following acute alcohol exces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4&lt;/pages&gt;&lt;volume&gt;4&lt;/volume&gt;&lt;number&gt;1&lt;/number&gt;&lt;keywords&gt;&lt;keyword&gt;Adult&lt;/keyword&gt;&lt;keyword&gt;Alcoholic Intoxication/*blood/complications&lt;/keyword&gt;&lt;keyword&gt;Endotoxins/*blood&lt;/keyword&gt;&lt;keyword&gt;Female&lt;/keyword&gt;&lt;keyword&gt;Humans&lt;/keyword&gt;&lt;keyword&gt;Limulus Test&lt;/keyword&gt;&lt;keyword&gt;Liver Cirrhosis/*blood/complications&lt;/keyword&gt;&lt;keyword&gt;Liver Cirrhosis, Alcoholic/*blood/complications&lt;/keyword&gt;&lt;keyword&gt;Male&lt;/keyword&gt;&lt;keyword&gt;Middle Aged&lt;/keyword&gt;&lt;keyword&gt;Toxemia/blood/complications&lt;/keyword&gt;&lt;/keywords&gt;&lt;dates&gt;&lt;year&gt;1987&lt;/year&gt;&lt;pub-dates&gt;&lt;date&gt;Feb&lt;/date&gt;&lt;/pub-dates&gt;&lt;/dates&gt;&lt;isbn&gt;0168-8278 (Print)&amp;#xD;0168-8278 (Linking)&lt;/isbn&gt;&lt;accession-num&gt;3571935&lt;/accession-num&gt;&lt;urls&gt;&lt;related-urls&gt;&lt;url&gt;http://www.ncbi.nlm.nih.gov/pubmed/3571935&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reported that the prevalence of endotoxemia was not significantly higher in cirrhotics with ascites or esophageal varices when compared to the subgroup without ascites or esophageal varices. They additionally found endotoxemia more frequently in patients with alcoholic cirrhosis (67.3%) than in patients with non-alcoholic cirrhosis (45.5%)</w:t>
      </w:r>
      <w:r w:rsidRPr="003143C1">
        <w:rPr>
          <w:rFonts w:ascii="Book Antiqua" w:eastAsia="宋体" w:hAnsi="Book Antiqua"/>
          <w:kern w:val="0"/>
          <w:vertAlign w:val="superscript"/>
          <w:lang w:eastAsia="zh-CN"/>
        </w:rPr>
        <w:t>[</w:t>
      </w:r>
      <w:hyperlink w:anchor="_ENREF_9" w:tooltip="Bode, 1987 #342"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ode&lt;/Author&gt;&lt;Year&gt;1987&lt;/Year&gt;&lt;RecNum&gt;342&lt;/RecNum&gt;&lt;DisplayText&gt;&lt;style face="superscript"&gt;9&lt;/style&gt;&lt;/DisplayText&gt;&lt;record&gt;&lt;rec-number&gt;342&lt;/rec-number&gt;&lt;foreign-keys&gt;&lt;key app="EN" db-id="zdwx5awr0vxrwje5vadpweszzvf0zz9d922z"&gt;342&lt;/key&gt;&lt;/foreign-keys&gt;&lt;ref-type name="Journal Article"&gt;17&lt;/ref-type&gt;&lt;contributors&gt;&lt;authors&gt;&lt;author&gt;Bode, C.&lt;/author&gt;&lt;author&gt;Kugler, V.&lt;/author&gt;&lt;author&gt;Bode, J. C.&lt;/author&gt;&lt;/authors&gt;&lt;/contributors&gt;&lt;titles&gt;&lt;title&gt;Endotoxemia in patients with alcoholic and non-alcoholic cirrhosis and in subjects with no evidence of chronic liver disease following acute alcohol exces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4&lt;/pages&gt;&lt;volume&gt;4&lt;/volume&gt;&lt;number&gt;1&lt;/number&gt;&lt;keywords&gt;&lt;keyword&gt;Adult&lt;/keyword&gt;&lt;keyword&gt;Alcoholic Intoxication/*blood/complications&lt;/keyword&gt;&lt;keyword&gt;Endotoxins/*blood&lt;/keyword&gt;&lt;keyword&gt;Female&lt;/keyword&gt;&lt;keyword&gt;Humans&lt;/keyword&gt;&lt;keyword&gt;Limulus Test&lt;/keyword&gt;&lt;keyword&gt;Liver Cirrhosis/*blood/complications&lt;/keyword&gt;&lt;keyword&gt;Liver Cirrhosis, Alcoholic/*blood/complications&lt;/keyword&gt;&lt;keyword&gt;Male&lt;/keyword&gt;&lt;keyword&gt;Middle Aged&lt;/keyword&gt;&lt;keyword&gt;Toxemia/blood/complications&lt;/keyword&gt;&lt;/keywords&gt;&lt;dates&gt;&lt;year&gt;1987&lt;/year&gt;&lt;pub-dates&gt;&lt;date&gt;Feb&lt;/date&gt;&lt;/pub-dates&gt;&lt;/dates&gt;&lt;isbn&gt;0168-8278 (Print)&amp;#xD;0168-8278 (Linking)&lt;/isbn&gt;&lt;accession-num&gt;3571935&lt;/accession-num&gt;&lt;urls&gt;&lt;related-urls&gt;&lt;url&gt;http://www.ncbi.nlm.nih.gov/pubmed/3571935&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In general, nonspecific gelation has been reported by this LAL test, and interpretation of the results has often caused confusion</w:t>
      </w:r>
      <w:r w:rsidRPr="003143C1">
        <w:rPr>
          <w:rFonts w:ascii="Book Antiqua" w:eastAsia="宋体" w:hAnsi="Book Antiqua"/>
          <w:kern w:val="0"/>
          <w:vertAlign w:val="superscript"/>
          <w:lang w:eastAsia="zh-CN"/>
        </w:rPr>
        <w:t>[</w:t>
      </w:r>
      <w:hyperlink w:anchor="_ENREF_10" w:tooltip="Scully, 1984 #330"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Scully&lt;/Author&gt;&lt;Year&gt;1984&lt;/Year&gt;&lt;RecNum&gt;330&lt;/RecNum&gt;&lt;DisplayText&gt;&lt;style face="superscript"&gt;10&lt;/style&gt;&lt;/DisplayText&gt;&lt;record&gt;&lt;rec-number&gt;330&lt;/rec-number&gt;&lt;foreign-keys&gt;&lt;key app="EN" db-id="zdwx5awr0vxrwje5vadpweszzvf0zz9d922z"&gt;330&lt;/key&gt;&lt;/foreign-keys&gt;&lt;ref-type name="Journal Article"&gt;17&lt;/ref-type&gt;&lt;contributors&gt;&lt;authors&gt;&lt;author&gt;Scully, M. F.&lt;/author&gt;&lt;/authors&gt;&lt;/contributors&gt;&lt;titles&gt;&lt;title&gt;Measurement of endotoxaemia by the Limulus test&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1-2&lt;/pages&gt;&lt;volume&gt;10&lt;/volume&gt;&lt;number&gt;1&lt;/number&gt;&lt;keywords&gt;&lt;keyword&gt;Arthritis, Infectious/diagnosis&lt;/keyword&gt;&lt;keyword&gt;Endotoxins/*blood&lt;/keyword&gt;&lt;keyword&gt;Gram-Negative Bacteria&lt;/keyword&gt;&lt;keyword&gt;Humans&lt;/keyword&gt;&lt;keyword&gt;*Limulus Test&lt;/keyword&gt;&lt;keyword&gt;Meningitis/diagnosis&lt;/keyword&gt;&lt;keyword&gt;Sepsis/diagnosis&lt;/keyword&gt;&lt;/keywords&gt;&lt;dates&gt;&lt;year&gt;1984&lt;/year&gt;&lt;/dates&gt;&lt;isbn&gt;0342-4642 (Print)&amp;#xD;0342-4642 (Linking)&lt;/isbn&gt;&lt;accession-num&gt;6699263&lt;/accession-num&gt;&lt;urls&gt;&lt;related-urls&gt;&lt;url&gt;http://www.ncbi.nlm.nih.gov/pubmed/6699263&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Finally, Fulenwider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1" w:tooltip="Fulenwider, 1980 #310"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Fulenwider&lt;/Author&gt;&lt;Year&gt;1980&lt;/Year&gt;&lt;RecNum&gt;310&lt;/RecNum&gt;&lt;DisplayText&gt;&lt;style face="superscript"&gt;11&lt;/style&gt;&lt;/DisplayText&gt;&lt;record&gt;&lt;rec-number&gt;310&lt;/rec-number&gt;&lt;foreign-keys&gt;&lt;key app="EN" db-id="zdwx5awr0vxrwje5vadpweszzvf0zz9d922z"&gt;310&lt;/key&gt;&lt;/foreign-keys&gt;&lt;ref-type name="Journal Article"&gt;17&lt;/ref-type&gt;&lt;contributors&gt;&lt;authors&gt;&lt;author&gt;Fulenwider, J. T.&lt;/author&gt;&lt;author&gt;Sibley, C.&lt;/author&gt;&lt;author&gt;Stein, S. F.&lt;/author&gt;&lt;author&gt;Evatt, B.&lt;/author&gt;&lt;author&gt;Nordlinger, B. M.&lt;/author&gt;&lt;author&gt;Ivey, G. L.&lt;/author&gt;&lt;/authors&gt;&lt;/contributors&gt;&lt;titles&gt;&lt;title&gt;Endotoxemia of cirrhosis: an observation not substantiated&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01-4&lt;/pages&gt;&lt;volume&gt;78&lt;/volume&gt;&lt;number&gt;5 Pt 1&lt;/number&gt;&lt;keywords&gt;&lt;keyword&gt;Adult&lt;/keyword&gt;&lt;keyword&gt;Ascitic Fluid/analysis&lt;/keyword&gt;&lt;keyword&gt;Endotoxins/*blood&lt;/keyword&gt;&lt;keyword&gt;Escherichia coli&lt;/keyword&gt;&lt;keyword&gt;False Positive Reactions&lt;/keyword&gt;&lt;keyword&gt;Humans&lt;/keyword&gt;&lt;keyword&gt;Hypertension, Portal/blood/etiology&lt;/keyword&gt;&lt;keyword&gt;Limulus Test&lt;/keyword&gt;&lt;keyword&gt;Liver Cirrhosis/*blood/complications&lt;/keyword&gt;&lt;keyword&gt;Middle Aged&lt;/keyword&gt;&lt;keyword&gt;Specimen Handling&lt;/keyword&gt;&lt;/keywords&gt;&lt;dates&gt;&lt;year&gt;1980&lt;/year&gt;&lt;pub-dates&gt;&lt;date&gt;May&lt;/date&gt;&lt;/pub-dates&gt;&lt;/dates&gt;&lt;isbn&gt;0016-5085 (Print)&amp;#xD;0016-5085 (Linking)&lt;/isbn&gt;&lt;accession-num&gt;6991352&lt;/accession-num&gt;&lt;urls&gt;&lt;related-urls&gt;&lt;url&gt;http://www.ncbi.nlm.nih.gov/pubmed/6991352&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reported that they could not detect any endotoxin by the LAL test in peripheral plasma, portal plasma and ascites. They concluded that the ubiquity of endotoxin, with the attendant opportunities for specimen contamination, is the most likely explanation for the high prevalence of endotoxin in the plasma and ascites of cirrhotic patients.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 xml:space="preserve">In 1978, Iwanaga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2" w:tooltip="Iwanaga, 1978 #303"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Iwanaga&lt;/Author&gt;&lt;Year&gt;1978&lt;/Year&gt;&lt;RecNum&gt;303&lt;/RecNum&gt;&lt;DisplayText&gt;&lt;style face="superscript"&gt;12&lt;/style&gt;&lt;/DisplayText&gt;&lt;record&gt;&lt;rec-number&gt;303&lt;/rec-number&gt;&lt;foreign-keys&gt;&lt;key app="EN" db-id="zdwx5awr0vxrwje5vadpweszzvf0zz9d922z"&gt;303&lt;/key&gt;&lt;/foreign-keys&gt;&lt;ref-type name="Journal Article"&gt;17&lt;/ref-type&gt;&lt;contributors&gt;&lt;authors&gt;&lt;author&gt;Iwanaga, S.&lt;/author&gt;&lt;author&gt;Morita, T.&lt;/author&gt;&lt;author&gt;Harada, T.&lt;/author&gt;&lt;author&gt;Nakamura, S.&lt;/author&gt;&lt;author&gt;Niwa, M.&lt;/author&gt;&lt;author&gt;Takada, K.&lt;/author&gt;&lt;author&gt;Kimura, T.&lt;/author&gt;&lt;author&gt;Sakakibara, S.&lt;/author&gt;&lt;/authors&gt;&lt;/contributors&gt;&lt;titles&gt;&lt;title&gt;Chromogenic substrates for horseshoe crab clotting enzyme. Its application for the assay of bacterial endotoxins&lt;/title&gt;&lt;secondary-title&gt;Haemostasis&lt;/secondary-title&gt;&lt;alt-title&gt;Haemostasis&lt;/alt-title&gt;&lt;/titles&gt;&lt;periodical&gt;&lt;full-title&gt;Haemostasis&lt;/full-title&gt;&lt;abbr-1&gt;Haemostasis&lt;/abbr-1&gt;&lt;/periodical&gt;&lt;alt-periodical&gt;&lt;full-title&gt;Haemostasis&lt;/full-title&gt;&lt;abbr-1&gt;Haemostasis&lt;/abbr-1&gt;&lt;/alt-periodical&gt;&lt;pages&gt;183-8&lt;/pages&gt;&lt;volume&gt;7&lt;/volume&gt;&lt;number&gt;2-3&lt;/number&gt;&lt;keywords&gt;&lt;keyword&gt;Amino Acid Sequence&lt;/keyword&gt;&lt;keyword&gt;Animals&lt;/keyword&gt;&lt;keyword&gt;Antithrombins&lt;/keyword&gt;&lt;keyword&gt;*Blood Coagulation&lt;/keyword&gt;&lt;keyword&gt;*Endotoxins&lt;/keyword&gt;&lt;keyword&gt;Horseshoe Crabs/*enzymology&lt;/keyword&gt;&lt;keyword&gt;Oligopeptides&lt;/keyword&gt;&lt;keyword&gt;Peptides&lt;/keyword&gt;&lt;keyword&gt;Urokinase-Type Plasminogen Activator&lt;/keyword&gt;&lt;/keywords&gt;&lt;dates&gt;&lt;year&gt;1978&lt;/year&gt;&lt;/dates&gt;&lt;isbn&gt;0301-0147 (Print)&amp;#xD;0301-0147 (Linking)&lt;/isbn&gt;&lt;accession-num&gt;658779&lt;/accession-num&gt;&lt;urls&gt;&lt;related-urls&gt;&lt;url&gt;http://www.ncbi.nlm.nih.gov/pubmed/658779&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 xml:space="preserve">developed a quantitative endotoxin assay using a synthetic chromogenic peptide as a substrate for the endotoxin-sensitive Limulus enzyme. This assay has been shown to give reliable results for minute amount of endotoxin in water. However, measurements of endotoxin in blood present some difficulties. Major problems in plasma endotoxin assay are </w:t>
      </w:r>
      <w:r w:rsidRPr="003143C1">
        <w:rPr>
          <w:rFonts w:ascii="Book Antiqua" w:eastAsia="宋体" w:hAnsi="Book Antiqua"/>
          <w:lang w:eastAsia="zh-CN"/>
        </w:rPr>
        <w:t>(</w:t>
      </w:r>
      <w:r w:rsidRPr="003143C1">
        <w:rPr>
          <w:rFonts w:ascii="Book Antiqua" w:eastAsia="｣ﾍ｣ﾓ ･ｴ･ｷ･ﾃ･ｯ" w:hAnsi="Book Antiqua"/>
        </w:rPr>
        <w:t>1)</w:t>
      </w:r>
      <w:r w:rsidRPr="003143C1">
        <w:rPr>
          <w:rFonts w:ascii="Book Antiqua" w:eastAsia="宋体" w:hAnsi="Book Antiqua"/>
          <w:lang w:eastAsia="zh-CN"/>
        </w:rPr>
        <w:t xml:space="preserve"> </w:t>
      </w:r>
      <w:r w:rsidRPr="003143C1">
        <w:rPr>
          <w:rFonts w:ascii="Book Antiqua" w:eastAsia="｣ﾍ｣ﾓ ･ｴ･ｷ･ﾃ･ｯ" w:hAnsi="Book Antiqua"/>
        </w:rPr>
        <w:t>disagreement about the best way of preparing standard curves</w:t>
      </w:r>
      <w:r w:rsidRPr="003143C1">
        <w:rPr>
          <w:rFonts w:ascii="Book Antiqua" w:eastAsia="宋体" w:hAnsi="Book Antiqua"/>
          <w:kern w:val="0"/>
          <w:vertAlign w:val="superscript"/>
          <w:lang w:eastAsia="zh-CN"/>
        </w:rPr>
        <w:t>[</w:t>
      </w:r>
      <w:hyperlink w:anchor="_ENREF_13" w:tooltip="Sturk, 1985 #702" w:history="1">
        <w:r w:rsidRPr="003143C1">
          <w:rPr>
            <w:rFonts w:ascii="Book Antiqua" w:eastAsia="｣ﾍ｣ﾓ ･ｴ･ｷ･ﾃ･ｯ" w:hAnsi="Book Antiqua"/>
          </w:rPr>
          <w:fldChar w:fldCharType="begin">
            <w:fldData xml:space="preserve">PEVuZE5vdGU+PENpdGU+PEF1dGhvcj5TdHVyazwvQXV0aG9yPjxZZWFyPjE5ODU8L1llYXI+PFJl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dHVyazwvQXV0aG9yPjxZZWFyPjE5ODU8L1llYXI+PFJl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3-1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宋体" w:hAnsi="Book Antiqua"/>
          <w:lang w:eastAsia="zh-CN"/>
        </w:rPr>
        <w:t>;</w:t>
      </w:r>
      <w:r w:rsidRPr="003143C1">
        <w:rPr>
          <w:rFonts w:ascii="Book Antiqua" w:eastAsia="｣ﾍ｣ﾓ ･ｴ･ｷ･ﾃ･ｯ" w:hAnsi="Book Antiqua"/>
        </w:rPr>
        <w:t xml:space="preserve"> </w:t>
      </w:r>
      <w:r w:rsidRPr="003143C1">
        <w:rPr>
          <w:rFonts w:ascii="Book Antiqua" w:eastAsia="宋体" w:hAnsi="Book Antiqua"/>
          <w:lang w:eastAsia="zh-CN"/>
        </w:rPr>
        <w:t>(</w:t>
      </w:r>
      <w:r w:rsidRPr="003143C1">
        <w:rPr>
          <w:rFonts w:ascii="Book Antiqua" w:eastAsia="｣ﾍ｣ﾓ ･ｴ･ｷ･ﾃ･ｯ" w:hAnsi="Book Antiqua"/>
        </w:rPr>
        <w:t>2)</w:t>
      </w:r>
      <w:r w:rsidRPr="003143C1">
        <w:rPr>
          <w:rFonts w:ascii="Book Antiqua" w:eastAsia="宋体" w:hAnsi="Book Antiqua"/>
          <w:lang w:eastAsia="zh-CN"/>
        </w:rPr>
        <w:t xml:space="preserve"> </w:t>
      </w:r>
      <w:r w:rsidRPr="003143C1">
        <w:rPr>
          <w:rFonts w:ascii="Book Antiqua" w:eastAsia="｣ﾍ｣ﾓ ･ｴ･ｷ･ﾃ･ｯ" w:hAnsi="Book Antiqua"/>
        </w:rPr>
        <w:t>lack of an optimal method for eliminating plasma inhibitors for endotoxin assay</w:t>
      </w:r>
      <w:r w:rsidRPr="003143C1">
        <w:rPr>
          <w:rFonts w:ascii="Book Antiqua" w:eastAsia="宋体" w:hAnsi="Book Antiqua"/>
          <w:kern w:val="0"/>
          <w:vertAlign w:val="superscript"/>
          <w:lang w:eastAsia="zh-CN"/>
        </w:rPr>
        <w:t>[</w:t>
      </w:r>
      <w:hyperlink w:anchor="_ENREF_15" w:tooltip="Fukui, 1989 #582" w:history="1">
        <w:r w:rsidRPr="003143C1">
          <w:rPr>
            <w:rFonts w:ascii="Book Antiqua" w:eastAsia="｣ﾍ｣ﾓ ･ｴ･ｷ･ﾃ･ｯ" w:hAnsi="Book Antiqua"/>
          </w:rPr>
          <w:fldChar w:fldCharType="begin">
            <w:fldData xml:space="preserve">PEVuZE5vdGU+PENpdGU+PEF1dGhvcj5PYmF5YXNoaTwvQXV0aG9yPjxZZWFyPjE5ODQ8L1llYXI+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PYmF5YXNoaTwvQXV0aG9yPjxZZWFyPjE5ODQ8L1llYXI+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1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宋体" w:hAnsi="Book Antiqua"/>
          <w:lang w:eastAsia="zh-CN"/>
        </w:rPr>
        <w:t xml:space="preserve">; </w:t>
      </w:r>
      <w:r w:rsidRPr="003143C1">
        <w:rPr>
          <w:rFonts w:ascii="Book Antiqua" w:eastAsia="｣ﾍ｣ﾓ ･ｴ･ｷ･ﾃ･ｯ" w:hAnsi="Book Antiqua"/>
        </w:rPr>
        <w:t xml:space="preserve">and </w:t>
      </w:r>
      <w:r w:rsidRPr="003143C1">
        <w:rPr>
          <w:rFonts w:ascii="Book Antiqua" w:eastAsia="宋体" w:hAnsi="Book Antiqua"/>
          <w:lang w:eastAsia="zh-CN"/>
        </w:rPr>
        <w:t>(</w:t>
      </w:r>
      <w:r w:rsidRPr="003143C1">
        <w:rPr>
          <w:rFonts w:ascii="Book Antiqua" w:eastAsia="｣ﾍ｣ﾓ ･ｴ･ｷ･ﾃ･ｯ" w:hAnsi="Book Antiqua"/>
        </w:rPr>
        <w:t>3)necessity of endotoxin-specific chromogenic substrate</w:t>
      </w:r>
      <w:r w:rsidRPr="003143C1">
        <w:rPr>
          <w:rFonts w:ascii="Book Antiqua" w:eastAsia="宋体" w:hAnsi="Book Antiqua"/>
          <w:kern w:val="0"/>
          <w:vertAlign w:val="superscript"/>
          <w:lang w:eastAsia="zh-CN"/>
        </w:rPr>
        <w:t>[</w:t>
      </w:r>
      <w:hyperlink w:anchor="_ENREF_18" w:tooltip="Fukui, 1998 #583" w:history="1">
        <w:r w:rsidRPr="003143C1">
          <w:rPr>
            <w:rFonts w:ascii="Book Antiqua" w:eastAsia="｣ﾍ｣ﾓ ･ｴ･ｷ･ﾃ･ｯ"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AAAG8AAAAAAAAAYQBy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We have insisted that a standard curve should be prepared for each individual plasma sample in the endotoxin determination, because ideal 100% recovery of endotoxin could not be validated in any trial of plasma pretreatment</w:t>
      </w:r>
      <w:r w:rsidRPr="003143C1">
        <w:rPr>
          <w:rFonts w:ascii="Book Antiqua" w:eastAsia="宋体" w:hAnsi="Book Antiqua"/>
          <w:kern w:val="0"/>
          <w:vertAlign w:val="superscript"/>
          <w:lang w:eastAsia="zh-CN"/>
        </w:rPr>
        <w:t>[</w:t>
      </w:r>
      <w:hyperlink w:anchor="_ENREF_15" w:tooltip="Fukui, 1989 #582"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Fukui&lt;/Author&gt;&lt;Year&gt;1989&lt;/Year&gt;&lt;RecNum&gt;582&lt;/RecNum&gt;&lt;DisplayText&gt;&lt;style face="superscript"&gt;15&lt;/style&gt;&lt;/DisplayText&gt;&lt;record&gt;&lt;rec-number&gt;582&lt;/rec-number&gt;&lt;foreign-keys&gt;&lt;key app="EN" db-id="zdwx5awr0vxrwje5vadpweszzvf0zz9d922z"&gt;582&lt;/key&gt;&lt;/foreign-keys&gt;&lt;ref-type name="Journal Article"&gt;17&lt;/ref-type&gt;&lt;contributors&gt;&lt;authors&gt;&lt;author&gt;Fukui, H.&lt;/author&gt;&lt;author&gt;Brauner, B.&lt;/author&gt;&lt;author&gt;Bode, J. C.&lt;/author&gt;&lt;author&gt;Bode, C.&lt;/author&gt;&lt;/authors&gt;&lt;/contributors&gt;&lt;auth-address&gt;Department of Internal Medicine, Robert-Bosch-Krankenhaus, Stuttgart, F.R.G.&lt;/auth-address&gt;&lt;titles&gt;&lt;title&gt;Chromogenic endotoxin assay in plasma. Selection of plasma pretreatment and production of standard curves&lt;/title&gt;&lt;secondary-title&gt;J Clin Chem Clin Biochem&lt;/secondary-title&gt;&lt;/titles&gt;&lt;periodical&gt;&lt;full-title&gt;J Clin Chem Clin Biochem&lt;/full-title&gt;&lt;/periodical&gt;&lt;pages&gt;941-6&lt;/pages&gt;&lt;volume&gt;27&lt;/volume&gt;&lt;number&gt;12&lt;/number&gt;&lt;keywords&gt;&lt;keyword&gt;Adult&lt;/keyword&gt;&lt;keyword&gt;Aged&lt;/keyword&gt;&lt;keyword&gt;*Chromogenic Compounds&lt;/keyword&gt;&lt;keyword&gt;Comparative Study&lt;/keyword&gt;&lt;keyword&gt;Endotoxins/*blood&lt;/keyword&gt;&lt;keyword&gt;*Escherichia coli&lt;/keyword&gt;&lt;keyword&gt;Humans&lt;/keyword&gt;&lt;keyword&gt;Liver Diseases, Alcoholic/*blood&lt;/keyword&gt;&lt;keyword&gt;Middle Aged&lt;/keyword&gt;&lt;keyword&gt;Reference Standards&lt;/keyword&gt;&lt;keyword&gt;Specimen Handling/methods&lt;/keyword&gt;&lt;/keywords&gt;&lt;dates&gt;&lt;year&gt;1989&lt;/year&gt;&lt;pub-dates&gt;&lt;date&gt;Dec&lt;/date&gt;&lt;/pub-dates&gt;&lt;/dates&gt;&lt;accession-num&gt;2693575&lt;/accession-num&gt;&lt;urls&gt;&lt;related-urls&gt;&lt;url&gt;http://www.ncbi.nlm.nih.gov/entrez/query.fcgi?cmd=Retrieve&amp;amp;db=PubMed&amp;amp;dopt=Citation&amp;amp;list_uids=2693575&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 internal standard is especially necessary in the perchloric acid treatment, where strict adjustment of pH in samples is difficult before the chromogenic assay</w:t>
      </w:r>
      <w:r w:rsidRPr="003143C1">
        <w:rPr>
          <w:rFonts w:ascii="Book Antiqua" w:eastAsia="宋体" w:hAnsi="Book Antiqua"/>
          <w:kern w:val="0"/>
          <w:vertAlign w:val="superscript"/>
          <w:lang w:eastAsia="zh-CN"/>
        </w:rPr>
        <w:t>[</w:t>
      </w:r>
      <w:hyperlink w:anchor="_ENREF_19" w:tooltip="Fukui, 1994 #377"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Fukui&lt;/Author&gt;&lt;Year&gt;1994&lt;/Year&gt;&lt;RecNum&gt;377&lt;/RecNum&gt;&lt;DisplayText&gt;&lt;style face="superscript"&gt;19&lt;/style&gt;&lt;/DisplayText&gt;&lt;record&gt;&lt;rec-number&gt;377&lt;/rec-number&gt;&lt;foreign-keys&gt;&lt;key app="EN" db-id="zdwx5awr0vxrwje5vadpweszzvf0zz9d922z"&gt;377&lt;/key&gt;&lt;/foreign-keys&gt;&lt;ref-type name="Journal Article"&gt;17&lt;/ref-type&gt;&lt;contributors&gt;&lt;authors&gt;&lt;author&gt;Fukui, H.&lt;/author&gt;&lt;author&gt;Matsumoto, M.&lt;/author&gt;&lt;author&gt;Tsujita, S.&lt;/author&gt;&lt;author&gt;Takaya, A.&lt;/author&gt;&lt;author&gt;Kojima, H.&lt;/author&gt;&lt;author&gt;Matsumura, M.&lt;/author&gt;&lt;author&gt;Tsujii, T.&lt;/author&gt;&lt;/authors&gt;&lt;/contributors&gt;&lt;auth-address&gt;Third Department of Internal Medicine, Nara Medical University, Kashihara Japan.&lt;/auth-address&gt;&lt;titles&gt;&lt;title&gt;Plasma endotoxin concentration and endotoxin binding capacity of plasma acute phase proteins in cirrhotics with variceal bleeding: an analysis by new method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582-6&lt;/pages&gt;&lt;volume&gt;9&lt;/volume&gt;&lt;number&gt;6&lt;/number&gt;&lt;keywords&gt;&lt;keyword&gt;Acute-Phase Proteins/*metabolism&lt;/keyword&gt;&lt;keyword&gt;Chromogenic Compounds&lt;/keyword&gt;&lt;keyword&gt;Endotoxins/*blood/metabolism&lt;/keyword&gt;&lt;keyword&gt;Esophageal and Gastric Varices/*blood/etiology&lt;/keyword&gt;&lt;keyword&gt;Gastrointestinal Hemorrhage/*blood/etiology&lt;/keyword&gt;&lt;keyword&gt;Humans&lt;/keyword&gt;&lt;keyword&gt;Liver Cirrhosis/*blood/complications&lt;/keyword&gt;&lt;keyword&gt;Time Factors&lt;/keyword&gt;&lt;/keywords&gt;&lt;dates&gt;&lt;year&gt;1994&lt;/year&gt;&lt;pub-dates&gt;&lt;date&gt;Nov-Dec&lt;/date&gt;&lt;/pub-dates&gt;&lt;/dates&gt;&lt;isbn&gt;0815-9319 (Print)&amp;#xD;0815-9319 (Linking)&lt;/isbn&gt;&lt;accession-num&gt;7532449&lt;/accession-num&gt;&lt;urls&gt;&lt;related-urls&gt;&lt;url&gt;http://www.ncbi.nlm.nih.gov/pubmed/7532449&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Our study demonstrated hidden extra portion of endotoxin in plasma of patients with chronic liver diseases, using new way of plasma pretreatment either by Tween 80 in the dilution and heating method or by triethylamine in the perchloric acid method</w:t>
      </w:r>
      <w:r w:rsidRPr="003143C1">
        <w:rPr>
          <w:rFonts w:ascii="Book Antiqua" w:eastAsia="宋体" w:hAnsi="Book Antiqua"/>
          <w:kern w:val="0"/>
          <w:vertAlign w:val="superscript"/>
          <w:lang w:eastAsia="zh-CN"/>
        </w:rPr>
        <w:t>[</w:t>
      </w:r>
      <w:hyperlink w:anchor="_ENREF_20" w:tooltip="Bode, 1993 #58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ode&lt;/Author&gt;&lt;Year&gt;1993&lt;/Year&gt;&lt;RecNum&gt;581&lt;/RecNum&gt;&lt;DisplayText&gt;&lt;style face="superscript"&gt;20&lt;/style&gt;&lt;/DisplayText&gt;&lt;record&gt;&lt;rec-number&gt;581&lt;/rec-number&gt;&lt;foreign-keys&gt;&lt;key app="EN" db-id="zdwx5awr0vxrwje5vadpweszzvf0zz9d922z"&gt;581&lt;/key&gt;&lt;/foreign-keys&gt;&lt;ref-type name="Journal Article"&gt;17&lt;/ref-type&gt;&lt;contributors&gt;&lt;authors&gt;&lt;author&gt;Bode,  Ch&lt;/author&gt;&lt;author&gt;Fukui , H&lt;/author&gt;&lt;author&gt;Bode, J. Ch&lt;/author&gt;&lt;/authors&gt;&lt;/contributors&gt;&lt;titles&gt;&lt;title&gt;&amp;quot;Hidden&amp;quot; endotoxin in plasma of patients with alcoholic liver disease&lt;/title&gt;&lt;secondary-title&gt;Eur J Gastroenterol Hepatol&lt;/secondary-title&gt;&lt;/titles&gt;&lt;periodical&gt;&lt;full-title&gt;Eur J Gastroenterol Hepatol&lt;/full-title&gt;&lt;abbr-1&gt;European journal of gastroenterology &amp;amp; hepatology&lt;/abbr-1&gt;&lt;/periodical&gt;&lt;pages&gt;257-262&lt;/pages&gt;&lt;volume&gt;5&lt;/volume&gt;&lt;dates&gt;&lt;year&gt;1993&lt;/year&gt;&lt;/dates&gt;&lt;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 chromogenic substrate widely used in the world is considered to react not only endotoxin but also other substances such as (1,3)-</w:t>
      </w:r>
      <w:r w:rsidRPr="003143C1">
        <w:rPr>
          <w:rFonts w:ascii="Book Antiqua" w:eastAsia="｣ﾍ｣ﾓ ･ｴ･ｷ･ﾃ･ｯ" w:hAnsi="Book Antiqua" w:cs="Lucida Console"/>
        </w:rPr>
        <w:t>β</w:t>
      </w:r>
      <w:r w:rsidRPr="003143C1">
        <w:rPr>
          <w:rFonts w:ascii="Book Antiqua" w:eastAsia="｣ﾍ｣ﾓ ･ｴ･ｷ･ﾃ･ｯ" w:hAnsi="Book Antiqua"/>
        </w:rPr>
        <w:t>-D-glucan, component of cell wall of fungus</w:t>
      </w:r>
      <w:r w:rsidRPr="003143C1">
        <w:rPr>
          <w:rFonts w:ascii="Book Antiqua" w:eastAsia="宋体" w:hAnsi="Book Antiqua"/>
          <w:kern w:val="0"/>
          <w:vertAlign w:val="superscript"/>
          <w:lang w:eastAsia="zh-CN"/>
        </w:rPr>
        <w:t>[</w:t>
      </w:r>
      <w:hyperlink w:anchor="_ENREF_21" w:tooltip="Obayashi, 1985 #333"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Obayashi&lt;/Author&gt;&lt;Year&gt;1985&lt;/Year&gt;&lt;RecNum&gt;333&lt;/RecNum&gt;&lt;DisplayText&gt;&lt;style face="superscript"&gt;21&lt;/style&gt;&lt;/DisplayText&gt;&lt;record&gt;&lt;rec-number&gt;333&lt;/rec-number&gt;&lt;foreign-keys&gt;&lt;key app="EN" db-id="zdwx5awr0vxrwje5vadpweszzvf0zz9d922z"&gt;333&lt;/key&gt;&lt;/foreign-keys&gt;&lt;ref-type name="Journal Article"&gt;17&lt;/ref-type&gt;&lt;contributors&gt;&lt;authors&gt;&lt;author&gt;Obayashi, T.&lt;/author&gt;&lt;author&gt;Tamura, H.&lt;/author&gt;&lt;author&gt;Tanaka, S.&lt;/author&gt;&lt;author&gt;Ohki, M.&lt;/author&gt;&lt;author&gt;Takahashi, S.&lt;/author&gt;&lt;author&gt;Arai, M.&lt;/author&gt;&lt;author&gt;Masuda, M.&lt;/author&gt;&lt;author&gt;Kawai, T.&lt;/author&gt;&lt;/authors&gt;&lt;/contributors&gt;&lt;titles&gt;&lt;title&gt;A new chromogenic endotoxin-specific assay using recombined limulus coagulation enzymes and its clinical application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55-65&lt;/pages&gt;&lt;volume&gt;149&lt;/volume&gt;&lt;number&gt;1&lt;/number&gt;&lt;keywords&gt;&lt;keyword&gt;Arthropod Proteins&lt;/keyword&gt;&lt;keyword&gt;Chromogenic Compounds&lt;/keyword&gt;&lt;keyword&gt;Endopeptidases/isolation &amp;amp; purification&lt;/keyword&gt;&lt;keyword&gt;Endotoxins/*analysis/poisoning&lt;/keyword&gt;&lt;keyword&gt;Escherichia coli&lt;/keyword&gt;&lt;keyword&gt;Horseshoe Crabs/enzymology&lt;/keyword&gt;&lt;keyword&gt;Humans&lt;/keyword&gt;&lt;keyword&gt;Lectins/isolation &amp;amp; purification&lt;/keyword&gt;&lt;keyword&gt;*Limulus Test&lt;/keyword&gt;&lt;keyword&gt;Shock, Septic/blood&lt;/keyword&gt;&lt;/keywords&gt;&lt;dates&gt;&lt;year&gt;1985&lt;/year&gt;&lt;pub-dates&gt;&lt;date&gt;Jun 30&lt;/date&gt;&lt;/pub-dates&gt;&lt;/dates&gt;&lt;isbn&gt;0009-8981 (Print)&amp;#xD;0009-8981 (Linking)&lt;/isbn&gt;&lt;accession-num&gt;3896576&lt;/accession-num&gt;&lt;urls&gt;&lt;related-urls&gt;&lt;url&gt;http://www.ncbi.nlm.nih.gov/pubmed/3896576&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Endotoxin-specific chromogenic substrate was produced by removing G-factor from the lysate</w:t>
      </w:r>
      <w:r w:rsidRPr="003143C1">
        <w:rPr>
          <w:rFonts w:ascii="Book Antiqua" w:eastAsia="宋体" w:hAnsi="Book Antiqua"/>
          <w:kern w:val="0"/>
          <w:vertAlign w:val="superscript"/>
          <w:lang w:eastAsia="zh-CN"/>
        </w:rPr>
        <w:t>[</w:t>
      </w:r>
      <w:hyperlink w:anchor="_ENREF_21" w:tooltip="Obayashi, 1985 #333"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Obayashi&lt;/Author&gt;&lt;Year&gt;1985&lt;/Year&gt;&lt;RecNum&gt;333&lt;/RecNum&gt;&lt;DisplayText&gt;&lt;style face="superscript"&gt;21&lt;/style&gt;&lt;/DisplayText&gt;&lt;record&gt;&lt;rec-number&gt;333&lt;/rec-number&gt;&lt;foreign-keys&gt;&lt;key app="EN" db-id="zdwx5awr0vxrwje5vadpweszzvf0zz9d922z"&gt;333&lt;/key&gt;&lt;/foreign-keys&gt;&lt;ref-type name="Journal Article"&gt;17&lt;/ref-type&gt;&lt;contributors&gt;&lt;authors&gt;&lt;author&gt;Obayashi, T.&lt;/author&gt;&lt;author&gt;Tamura, H.&lt;/author&gt;&lt;author&gt;Tanaka, S.&lt;/author&gt;&lt;author&gt;Ohki, M.&lt;/author&gt;&lt;author&gt;Takahashi, S.&lt;/author&gt;&lt;author&gt;Arai, M.&lt;/author&gt;&lt;author&gt;Masuda, M.&lt;/author&gt;&lt;author&gt;Kawai, T.&lt;/author&gt;&lt;/authors&gt;&lt;/contributors&gt;&lt;titles&gt;&lt;title&gt;A new chromogenic endotoxin-specific assay using recombined limulus coagulation enzymes and its clinical applications&lt;/title&gt;&lt;secondary-title&gt;Clin Chim Acta&lt;/secondary-title&gt;&lt;alt-title&gt;Clinica chimica acta; international journal of clinical chemistry&lt;/alt-title&gt;&lt;/titles&gt;&lt;periodical&gt;&lt;full-title&gt;Clin Chim Acta&lt;/full-title&gt;&lt;abbr-1&gt;Clinica chimica acta; international journal of clinical chemistry&lt;/abbr-1&gt;&lt;/periodical&gt;&lt;alt-periodical&gt;&lt;full-title&gt;Clin Chim Acta&lt;/full-title&gt;&lt;abbr-1&gt;Clinica chimica acta; international journal of clinical chemistry&lt;/abbr-1&gt;&lt;/alt-periodical&gt;&lt;pages&gt;55-65&lt;/pages&gt;&lt;volume&gt;149&lt;/volume&gt;&lt;number&gt;1&lt;/number&gt;&lt;keywords&gt;&lt;keyword&gt;Arthropod Proteins&lt;/keyword&gt;&lt;keyword&gt;Chromogenic Compounds&lt;/keyword&gt;&lt;keyword&gt;Endopeptidases/isolation &amp;amp; purification&lt;/keyword&gt;&lt;keyword&gt;Endotoxins/*analysis/poisoning&lt;/keyword&gt;&lt;keyword&gt;Escherichia coli&lt;/keyword&gt;&lt;keyword&gt;Horseshoe Crabs/enzymology&lt;/keyword&gt;&lt;keyword&gt;Humans&lt;/keyword&gt;&lt;keyword&gt;Lectins/isolation &amp;amp; purification&lt;/keyword&gt;&lt;keyword&gt;*Limulus Test&lt;/keyword&gt;&lt;keyword&gt;Shock, Septic/blood&lt;/keyword&gt;&lt;/keywords&gt;&lt;dates&gt;&lt;year&gt;1985&lt;/year&gt;&lt;pub-dates&gt;&lt;date&gt;Jun 30&lt;/date&gt;&lt;/pub-dates&gt;&lt;/dates&gt;&lt;isbn&gt;0009-8981 (Print)&amp;#xD;0009-8981 (Linking)&lt;/isbn&gt;&lt;accession-num&gt;3896576&lt;/accession-num&gt;&lt;urls&gt;&lt;related-urls&gt;&lt;url&gt;http://www.ncbi.nlm.nih.gov/pubmed/3896576&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 xml:space="preserve">Although most studies on plasma endotoxin levels ignored these points, using simply the dilution and heating method and non-specific chromogenic substrate, results obtained were generally useful for evaluation of the clinical significance in liver cirrhosis. Lumsden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22" w:tooltip="Lumsden, 1988 #347"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Lumsden&lt;/Author&gt;&lt;Year&gt;1988&lt;/Year&gt;&lt;RecNum&gt;347&lt;/RecNum&gt;&lt;DisplayText&gt;&lt;style face="superscript"&gt;22&lt;/style&gt;&lt;/DisplayText&gt;&lt;record&gt;&lt;rec-number&gt;347&lt;/rec-number&gt;&lt;foreign-keys&gt;&lt;key app="EN" db-id="zdwx5awr0vxrwje5vadpweszzvf0zz9d922z"&gt;347&lt;/key&gt;&lt;/foreign-keys&gt;&lt;ref-type name="Journal Article"&gt;17&lt;/ref-type&gt;&lt;contributors&gt;&lt;authors&gt;&lt;author&gt;Lumsden, A. B.&lt;/author&gt;&lt;author&gt;Henderson, J. M.&lt;/author&gt;&lt;author&gt;Kutner, M. H.&lt;/author&gt;&lt;/authors&gt;&lt;/contributors&gt;&lt;auth-address&gt;Department of Surgery, Emory University School of Medicine, Atlanta, Georgia 30322.&lt;/auth-address&gt;&lt;titles&gt;&lt;title&gt;Endotoxin levels measured by a chromogenic assay in portal, hepatic and peripheral venous blood in patients with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32-6&lt;/pages&gt;&lt;volume&gt;8&lt;/volume&gt;&lt;number&gt;2&lt;/number&gt;&lt;keywords&gt;&lt;keyword&gt;Chromogenic Compounds/*diagnostic use&lt;/keyword&gt;&lt;keyword&gt;Endotoxins/*blood&lt;/keyword&gt;&lt;keyword&gt;*Escherichia coli&lt;/keyword&gt;&lt;keyword&gt;Esophageal and Gastric Varices/blood/complications/surgery&lt;/keyword&gt;&lt;keyword&gt;Hemorrhage/blood/complications/surgery&lt;/keyword&gt;&lt;keyword&gt;Humans&lt;/keyword&gt;&lt;keyword&gt;Intraoperative Period&lt;/keyword&gt;&lt;keyword&gt;*Liver Circulation&lt;/keyword&gt;&lt;keyword&gt;Liver Cirrhosis/*blood/complications&lt;/keyword&gt;&lt;keyword&gt;Osmolar Concentration&lt;/keyword&gt;&lt;keyword&gt;Postoperative Period&lt;/keyword&gt;&lt;keyword&gt;Veins&lt;/keyword&gt;&lt;/keywords&gt;&lt;dates&gt;&lt;year&gt;1988&lt;/year&gt;&lt;pub-dates&gt;&lt;date&gt;Mar-Apr&lt;/date&gt;&lt;/pub-dates&gt;&lt;/dates&gt;&lt;isbn&gt;0270-9139 (Print)&amp;#xD;0270-9139 (Linking)&lt;/isbn&gt;&lt;accession-num&gt;3281884&lt;/accession-num&gt;&lt;urls&gt;&lt;related-urls&gt;&lt;url&gt;http://www.ncbi.nlm.nih.gov/pubmed/3281884&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found that endotoxin levels in the portal venous blood was significantly higher than that in the peripheral venous blood, although there was a wide variability. However, neither hepatic nor peripheral venous endotoxin levels correlated significantly with a variety of clinical, biochemical or radiological parameters</w:t>
      </w:r>
      <w:r w:rsidRPr="003143C1">
        <w:rPr>
          <w:rFonts w:ascii="Book Antiqua" w:eastAsia="宋体" w:hAnsi="Book Antiqua"/>
          <w:kern w:val="0"/>
          <w:vertAlign w:val="superscript"/>
          <w:lang w:eastAsia="zh-CN"/>
        </w:rPr>
        <w:t>[</w:t>
      </w:r>
      <w:hyperlink w:anchor="_ENREF_22" w:tooltip="Lumsden, 1988 #347"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Lumsden&lt;/Author&gt;&lt;Year&gt;1988&lt;/Year&gt;&lt;RecNum&gt;347&lt;/RecNum&gt;&lt;DisplayText&gt;&lt;style face="superscript"&gt;22&lt;/style&gt;&lt;/DisplayText&gt;&lt;record&gt;&lt;rec-number&gt;347&lt;/rec-number&gt;&lt;foreign-keys&gt;&lt;key app="EN" db-id="zdwx5awr0vxrwje5vadpweszzvf0zz9d922z"&gt;347&lt;/key&gt;&lt;/foreign-keys&gt;&lt;ref-type name="Journal Article"&gt;17&lt;/ref-type&gt;&lt;contributors&gt;&lt;authors&gt;&lt;author&gt;Lumsden, A. B.&lt;/author&gt;&lt;author&gt;Henderson, J. M.&lt;/author&gt;&lt;author&gt;Kutner, M. H.&lt;/author&gt;&lt;/authors&gt;&lt;/contributors&gt;&lt;auth-address&gt;Department of Surgery, Emory University School of Medicine, Atlanta, Georgia 30322.&lt;/auth-address&gt;&lt;titles&gt;&lt;title&gt;Endotoxin levels measured by a chromogenic assay in portal, hepatic and peripheral venous blood in patients with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32-6&lt;/pages&gt;&lt;volume&gt;8&lt;/volume&gt;&lt;number&gt;2&lt;/number&gt;&lt;keywords&gt;&lt;keyword&gt;Chromogenic Compounds/*diagnostic use&lt;/keyword&gt;&lt;keyword&gt;Endotoxins/*blood&lt;/keyword&gt;&lt;keyword&gt;*Escherichia coli&lt;/keyword&gt;&lt;keyword&gt;Esophageal and Gastric Varices/blood/complications/surgery&lt;/keyword&gt;&lt;keyword&gt;Hemorrhage/blood/complications/surgery&lt;/keyword&gt;&lt;keyword&gt;Humans&lt;/keyword&gt;&lt;keyword&gt;Intraoperative Period&lt;/keyword&gt;&lt;keyword&gt;*Liver Circulation&lt;/keyword&gt;&lt;keyword&gt;Liver Cirrhosis/*blood/complications&lt;/keyword&gt;&lt;keyword&gt;Osmolar Concentration&lt;/keyword&gt;&lt;keyword&gt;Postoperative Period&lt;/keyword&gt;&lt;keyword&gt;Veins&lt;/keyword&gt;&lt;/keywords&gt;&lt;dates&gt;&lt;year&gt;1988&lt;/year&gt;&lt;pub-dates&gt;&lt;date&gt;Mar-Apr&lt;/date&gt;&lt;/pub-dates&gt;&lt;/dates&gt;&lt;isbn&gt;0270-9139 (Print)&amp;#xD;0270-9139 (Linking)&lt;/isbn&gt;&lt;accession-num&gt;3281884&lt;/accession-num&gt;&lt;urls&gt;&lt;related-urls&gt;&lt;url&gt;http://www.ncbi.nlm.nih.gov/pubmed/3281884&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Tachiyama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23" w:tooltip="Tachiyama, 1988 #349"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Tachiyama&lt;/Author&gt;&lt;Year&gt;1988&lt;/Year&gt;&lt;RecNum&gt;349&lt;/RecNum&gt;&lt;DisplayText&gt;&lt;style face="superscript"&gt;23&lt;/style&gt;&lt;/DisplayText&gt;&lt;record&gt;&lt;rec-number&gt;349&lt;/rec-number&gt;&lt;foreign-keys&gt;&lt;key app="EN" db-id="zdwx5awr0vxrwje5vadpweszzvf0zz9d922z"&gt;349&lt;/key&gt;&lt;/foreign-keys&gt;&lt;ref-type name="Journal Article"&gt;17&lt;/ref-type&gt;&lt;contributors&gt;&lt;authors&gt;&lt;author&gt;Tachiyama, G.&lt;/author&gt;&lt;author&gt;Sakon, M.&lt;/author&gt;&lt;author&gt;Kambayashi, J.&lt;/author&gt;&lt;author&gt;Iijima, S.&lt;/author&gt;&lt;author&gt;Tsujinaka, T.&lt;/author&gt;&lt;author&gt;Mori, T.&lt;/author&gt;&lt;/authors&gt;&lt;/contributors&gt;&lt;auth-address&gt;Second Department of Surgery, Osaka University Medical School, Japan.&lt;/auth-address&gt;&lt;titles&gt;&lt;title&gt;Endogenous endotoxemia in patients with liver cirrhosis--a quantitative analysis of endotoxin in portal and peripheral blood&lt;/title&gt;&lt;secondary-title&gt;Jpn J Surg&lt;/secondary-title&gt;&lt;alt-title&gt;The Japanese journal of surgery&lt;/alt-title&gt;&lt;/titles&gt;&lt;periodical&gt;&lt;full-title&gt;Jpn J Surg&lt;/full-title&gt;&lt;abbr-1&gt;The Japanese journal of surgery&lt;/abbr-1&gt;&lt;/periodical&gt;&lt;alt-periodical&gt;&lt;full-title&gt;Jpn J Surg&lt;/full-title&gt;&lt;abbr-1&gt;The Japanese journal of surgery&lt;/abbr-1&gt;&lt;/alt-periodical&gt;&lt;pages&gt;403-8&lt;/pages&gt;&lt;volume&gt;18&lt;/volume&gt;&lt;number&gt;4&lt;/number&gt;&lt;keywords&gt;&lt;keyword&gt;Endotoxins/*blood&lt;/keyword&gt;&lt;keyword&gt;Humans&lt;/keyword&gt;&lt;keyword&gt;Limulus Test&lt;/keyword&gt;&lt;keyword&gt;Liver Cirrhosis/*blood/immunology&lt;/keyword&gt;&lt;keyword&gt;Mononuclear Phagocyte System/immunology&lt;/keyword&gt;&lt;keyword&gt;Phagocytosis&lt;/keyword&gt;&lt;keyword&gt;Portal System&lt;/keyword&gt;&lt;/keywords&gt;&lt;dates&gt;&lt;year&gt;1988&lt;/year&gt;&lt;pub-dates&gt;&lt;date&gt;Jul&lt;/date&gt;&lt;/pub-dates&gt;&lt;/dates&gt;&lt;isbn&gt;0047-1909 (Print)&amp;#xD;0047-1909 (Linking)&lt;/isbn&gt;&lt;accession-num&gt;3172582&lt;/accession-num&gt;&lt;urls&gt;&lt;related-urls&gt;&lt;url&gt;http://www.ncbi.nlm.nih.gov/pubmed/3172582&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also confirmed that endotoxin levels in the portal blood was higher than that in the peripheral venous blood by their Limulus gelation turbidimetric LAL assay. Moreover, they found that portal endotoxin levels in patients with cirrhosis was higher than those without cirrhosis</w:t>
      </w:r>
      <w:r w:rsidRPr="003143C1">
        <w:rPr>
          <w:rFonts w:ascii="Book Antiqua" w:eastAsia="宋体" w:hAnsi="Book Antiqua"/>
          <w:kern w:val="0"/>
          <w:vertAlign w:val="superscript"/>
          <w:lang w:eastAsia="zh-CN"/>
        </w:rPr>
        <w:t>[</w:t>
      </w:r>
      <w:hyperlink w:anchor="_ENREF_23" w:tooltip="Tachiyama, 1988 #349"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Tachiyama&lt;/Author&gt;&lt;Year&gt;1988&lt;/Year&gt;&lt;RecNum&gt;349&lt;/RecNum&gt;&lt;DisplayText&gt;&lt;style face="superscript"&gt;23&lt;/style&gt;&lt;/DisplayText&gt;&lt;record&gt;&lt;rec-number&gt;349&lt;/rec-number&gt;&lt;foreign-keys&gt;&lt;key app="EN" db-id="zdwx5awr0vxrwje5vadpweszzvf0zz9d922z"&gt;349&lt;/key&gt;&lt;/foreign-keys&gt;&lt;ref-type name="Journal Article"&gt;17&lt;/ref-type&gt;&lt;contributors&gt;&lt;authors&gt;&lt;author&gt;Tachiyama, G.&lt;/author&gt;&lt;author&gt;Sakon, M.&lt;/author&gt;&lt;author&gt;Kambayashi, J.&lt;/author&gt;&lt;author&gt;Iijima, S.&lt;/author&gt;&lt;author&gt;Tsujinaka, T.&lt;/author&gt;&lt;author&gt;Mori, T.&lt;/author&gt;&lt;/authors&gt;&lt;/contributors&gt;&lt;auth-address&gt;Second Department of Surgery, Osaka University Medical School, Japan.&lt;/auth-address&gt;&lt;titles&gt;&lt;title&gt;Endogenous endotoxemia in patients with liver cirrhosis--a quantitative analysis of endotoxin in portal and peripheral blood&lt;/title&gt;&lt;secondary-title&gt;Jpn J Surg&lt;/secondary-title&gt;&lt;alt-title&gt;The Japanese journal of surgery&lt;/alt-title&gt;&lt;/titles&gt;&lt;periodical&gt;&lt;full-title&gt;Jpn J Surg&lt;/full-title&gt;&lt;abbr-1&gt;The Japanese journal of surgery&lt;/abbr-1&gt;&lt;/periodical&gt;&lt;alt-periodical&gt;&lt;full-title&gt;Jpn J Surg&lt;/full-title&gt;&lt;abbr-1&gt;The Japanese journal of surgery&lt;/abbr-1&gt;&lt;/alt-periodical&gt;&lt;pages&gt;403-8&lt;/pages&gt;&lt;volume&gt;18&lt;/volume&gt;&lt;number&gt;4&lt;/number&gt;&lt;keywords&gt;&lt;keyword&gt;Endotoxins/*blood&lt;/keyword&gt;&lt;keyword&gt;Humans&lt;/keyword&gt;&lt;keyword&gt;Limulus Test&lt;/keyword&gt;&lt;keyword&gt;Liver Cirrhosis/*blood/immunology&lt;/keyword&gt;&lt;keyword&gt;Mononuclear Phagocyte System/immunology&lt;/keyword&gt;&lt;keyword&gt;Phagocytosis&lt;/keyword&gt;&lt;keyword&gt;Portal System&lt;/keyword&gt;&lt;/keywords&gt;&lt;dates&gt;&lt;year&gt;1988&lt;/year&gt;&lt;pub-dates&gt;&lt;date&gt;Jul&lt;/date&gt;&lt;/pub-dates&gt;&lt;/dates&gt;&lt;isbn&gt;0047-1909 (Print)&amp;#xD;0047-1909 (Linking)&lt;/isbn&gt;&lt;accession-num&gt;3172582&lt;/accession-num&gt;&lt;urls&gt;&lt;related-urls&gt;&lt;url&gt;http://www.ncbi.nlm.nih.gov/pubmed/3172582&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This finding suggests an enhanced intestinal production and/or absorption of endotoxin in liver cirrhosis, which later developed the discussion on bacterial overgrowth and leaky gut in liver cirrhosis. Bigatello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24" w:tooltip="Bigatello, 1987 #34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igatello&lt;/Author&gt;&lt;Year&gt;1987&lt;/Year&gt;&lt;RecNum&gt;341&lt;/RecNum&gt;&lt;DisplayText&gt;&lt;style face="superscript"&gt;24&lt;/style&gt;&lt;/DisplayText&gt;&lt;record&gt;&lt;rec-number&gt;341&lt;/rec-number&gt;&lt;foreign-keys&gt;&lt;key app="EN" db-id="zdwx5awr0vxrwje5vadpweszzvf0zz9d922z"&gt;341&lt;/key&gt;&lt;/foreign-keys&gt;&lt;ref-type name="Journal Article"&gt;17&lt;/ref-type&gt;&lt;contributors&gt;&lt;authors&gt;&lt;author&gt;Bigatello, L. M.&lt;/author&gt;&lt;author&gt;Broitman, S. A.&lt;/author&gt;&lt;author&gt;Fattori, L.&lt;/author&gt;&lt;author&gt;Di Paoli, M.&lt;/author&gt;&lt;author&gt;Pontello, M.&lt;/author&gt;&lt;author&gt;Bevilacqua, G.&lt;/author&gt;&lt;author&gt;Nespoli, A.&lt;/author&gt;&lt;/authors&gt;&lt;/contributors&gt;&lt;titles&gt;&lt;title&gt;Endotoxemia, encephalopathy, and mortality in cirrhotic patien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5&lt;/pages&gt;&lt;volume&gt;82&lt;/volume&gt;&lt;number&gt;1&lt;/number&gt;&lt;keywords&gt;&lt;keyword&gt;Adult&lt;/keyword&gt;&lt;keyword&gt;Aged&lt;/keyword&gt;&lt;keyword&gt;Endotoxins/*blood&lt;/keyword&gt;&lt;keyword&gt;Female&lt;/keyword&gt;&lt;keyword&gt;Hepatic Encephalopathy/*blood/microbiology&lt;/keyword&gt;&lt;keyword&gt;Humans&lt;/keyword&gt;&lt;keyword&gt;Limulus Test&lt;/keyword&gt;&lt;keyword&gt;Liver Cirrhosis/*blood/microbiology/mortality/surgery&lt;/keyword&gt;&lt;keyword&gt;Male&lt;/keyword&gt;&lt;keyword&gt;Middle Aged&lt;/keyword&gt;&lt;keyword&gt;Postoperative Period&lt;/keyword&gt;&lt;keyword&gt;Sepsis/diagnosis&lt;/keyword&gt;&lt;/keywords&gt;&lt;dates&gt;&lt;year&gt;1987&lt;/year&gt;&lt;pub-dates&gt;&lt;date&gt;Jan&lt;/date&gt;&lt;/pub-dates&gt;&lt;/dates&gt;&lt;isbn&gt;0002-9270 (Print)&amp;#xD;0002-9270 (Linking)&lt;/isbn&gt;&lt;accession-num&gt;3799574&lt;/accession-num&gt;&lt;urls&gt;&lt;related-urls&gt;&lt;url&gt;http://www.ncbi.nlm.nih.gov/pubmed/3799574&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detected endotoxemia in 36 of 39 cirrhotic patients and in none of healthy volunteers by their chromogenic LAL test. They found that systemic endotoxemia was higher in patients with hepatic encephalopathy after esophagogastric hemorrhage than in well-compensated cirrhotics. It was higher in patients with deep coma than in those with light coma and also higher in those who died than in those who survived. They concluded endotoxemia without sepsis is a constant finding in cirrhosis and increasing levels of endotoxemia are associated with hepatic failure, encephalopathy, and death</w:t>
      </w:r>
      <w:r w:rsidRPr="003143C1">
        <w:rPr>
          <w:rFonts w:ascii="Book Antiqua" w:eastAsia="宋体" w:hAnsi="Book Antiqua"/>
          <w:kern w:val="0"/>
          <w:vertAlign w:val="superscript"/>
          <w:lang w:eastAsia="zh-CN"/>
        </w:rPr>
        <w:t>[</w:t>
      </w:r>
      <w:hyperlink w:anchor="_ENREF_24" w:tooltip="Bigatello, 1987 #34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igatello&lt;/Author&gt;&lt;Year&gt;1987&lt;/Year&gt;&lt;RecNum&gt;341&lt;/RecNum&gt;&lt;DisplayText&gt;&lt;style face="superscript"&gt;24&lt;/style&gt;&lt;/DisplayText&gt;&lt;record&gt;&lt;rec-number&gt;341&lt;/rec-number&gt;&lt;foreign-keys&gt;&lt;key app="EN" db-id="zdwx5awr0vxrwje5vadpweszzvf0zz9d922z"&gt;341&lt;/key&gt;&lt;/foreign-keys&gt;&lt;ref-type name="Journal Article"&gt;17&lt;/ref-type&gt;&lt;contributors&gt;&lt;authors&gt;&lt;author&gt;Bigatello, L. M.&lt;/author&gt;&lt;author&gt;Broitman, S. A.&lt;/author&gt;&lt;author&gt;Fattori, L.&lt;/author&gt;&lt;author&gt;Di Paoli, M.&lt;/author&gt;&lt;author&gt;Pontello, M.&lt;/author&gt;&lt;author&gt;Bevilacqua, G.&lt;/author&gt;&lt;author&gt;Nespoli, A.&lt;/author&gt;&lt;/authors&gt;&lt;/contributors&gt;&lt;titles&gt;&lt;title&gt;Endotoxemia, encephalopathy, and mortality in cirrhotic patien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5&lt;/pages&gt;&lt;volume&gt;82&lt;/volume&gt;&lt;number&gt;1&lt;/number&gt;&lt;keywords&gt;&lt;keyword&gt;Adult&lt;/keyword&gt;&lt;keyword&gt;Aged&lt;/keyword&gt;&lt;keyword&gt;Endotoxins/*blood&lt;/keyword&gt;&lt;keyword&gt;Female&lt;/keyword&gt;&lt;keyword&gt;Hepatic Encephalopathy/*blood/microbiology&lt;/keyword&gt;&lt;keyword&gt;Humans&lt;/keyword&gt;&lt;keyword&gt;Limulus Test&lt;/keyword&gt;&lt;keyword&gt;Liver Cirrhosis/*blood/microbiology/mortality/surgery&lt;/keyword&gt;&lt;keyword&gt;Male&lt;/keyword&gt;&lt;keyword&gt;Middle Aged&lt;/keyword&gt;&lt;keyword&gt;Postoperative Period&lt;/keyword&gt;&lt;keyword&gt;Sepsis/diagnosis&lt;/keyword&gt;&lt;/keywords&gt;&lt;dates&gt;&lt;year&gt;1987&lt;/year&gt;&lt;pub-dates&gt;&lt;date&gt;Jan&lt;/date&gt;&lt;/pub-dates&gt;&lt;/dates&gt;&lt;isbn&gt;0002-9270 (Print)&amp;#xD;0002-9270 (Linking)&lt;/isbn&gt;&lt;accession-num&gt;3799574&lt;/accession-num&gt;&lt;urls&gt;&lt;related-urls&gt;&lt;url&gt;http://www.ncbi.nlm.nih.gov/pubmed/3799574&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We found higher plasma endotoxin level in patients with alcoholic cirrhosis than in patients with non-alcoholic cirrhosis with an improved chromogenic substrate assay, using individual standard curves for each plasma sample</w:t>
      </w:r>
      <w:r w:rsidRPr="003143C1">
        <w:rPr>
          <w:rFonts w:ascii="Book Antiqua" w:eastAsia="宋体" w:hAnsi="Book Antiqua"/>
          <w:kern w:val="0"/>
          <w:vertAlign w:val="superscript"/>
          <w:lang w:eastAsia="zh-CN"/>
        </w:rPr>
        <w:t>[</w:t>
      </w:r>
      <w:hyperlink w:anchor="_ENREF_25" w:tooltip="Fukui, 1991 #360"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Fukui&lt;/Author&gt;&lt;Year&gt;1991&lt;/Year&gt;&lt;RecNum&gt;360&lt;/RecNum&gt;&lt;DisplayText&gt;&lt;style face="superscript"&gt;25&lt;/style&gt;&lt;/DisplayText&gt;&lt;record&gt;&lt;rec-number&gt;360&lt;/rec-number&gt;&lt;foreign-keys&gt;&lt;key app="EN" db-id="zdwx5awr0vxrwje5vadpweszzvf0zz9d922z"&gt;360&lt;/key&gt;&lt;/foreign-keys&gt;&lt;ref-type name="Journal Article"&gt;17&lt;/ref-type&gt;&lt;contributors&gt;&lt;authors&gt;&lt;author&gt;Fukui, H.&lt;/author&gt;&lt;author&gt;Brauner, B.&lt;/author&gt;&lt;author&gt;Bode, J. C.&lt;/author&gt;&lt;author&gt;Bode, C.&lt;/author&gt;&lt;/authors&gt;&lt;/contributors&gt;&lt;auth-address&gt;Abteilung Innere Medizin I (Gastroenterologie), Robert-Bosch-Krankenhaus, Stuttgart, Federal Republic of Germany.&lt;/auth-address&gt;&lt;titles&gt;&lt;title&gt;Plasma endotoxin concentrations in patients with alcoholic and non-alcoholic liver disease: reevaluation with an improved chromogenic assa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2-9&lt;/pages&gt;&lt;volume&gt;12&lt;/volume&gt;&lt;number&gt;2&lt;/number&gt;&lt;keywords&gt;&lt;keyword&gt;Adult&lt;/keyword&gt;&lt;keyword&gt;Aged&lt;/keyword&gt;&lt;keyword&gt;*Chromogenic Compounds&lt;/keyword&gt;&lt;keyword&gt;Endotoxins/*blood&lt;/keyword&gt;&lt;keyword&gt;Female&lt;/keyword&gt;&lt;keyword&gt;Humans&lt;/keyword&gt;&lt;keyword&gt;Liver Cirrhosis/*blood&lt;/keyword&gt;&lt;keyword&gt;Liver Cirrhosis, Alcoholic/blood&lt;/keyword&gt;&lt;keyword&gt;Liver Diseases, Alcoholic/*blood&lt;/keyword&gt;&lt;keyword&gt;Male&lt;/keyword&gt;&lt;keyword&gt;Middle Aged&lt;/keyword&gt;&lt;/keywords&gt;&lt;dates&gt;&lt;year&gt;1991&lt;/year&gt;&lt;pub-dates&gt;&lt;date&gt;Mar&lt;/date&gt;&lt;/pub-dates&gt;&lt;/dates&gt;&lt;isbn&gt;0168-8278 (Print)&amp;#xD;0168-8278 (Linking)&lt;/isbn&gt;&lt;accession-num&gt;2050995&lt;/accession-num&gt;&lt;urls&gt;&lt;related-urls&gt;&lt;url&gt;http://www.ncbi.nlm.nih.gov/pubmed/2050995&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On admission endotoxin concentrations in alcoholics with fatty liver were similarly elevated as observed in alcoholic cirrhosis. In 6 out of 12 patients with fatty liver or alcoholic hepatitis, in whom a second sample of plasma was investigated after 6 to 8 d, endotoxemia was no longer detectable. The results indicate that, irrespective of the stage of liver disease, alcohol abuse favors the development of endotoxemia</w:t>
      </w:r>
      <w:r w:rsidRPr="003143C1">
        <w:rPr>
          <w:rFonts w:ascii="Book Antiqua" w:eastAsia="宋体" w:hAnsi="Book Antiqua"/>
          <w:kern w:val="0"/>
          <w:vertAlign w:val="superscript"/>
          <w:lang w:eastAsia="zh-CN"/>
        </w:rPr>
        <w:t>[</w:t>
      </w:r>
      <w:hyperlink w:anchor="_ENREF_25" w:tooltip="Fukui, 1991 #360"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Fukui&lt;/Author&gt;&lt;Year&gt;1991&lt;/Year&gt;&lt;RecNum&gt;360&lt;/RecNum&gt;&lt;DisplayText&gt;&lt;style face="superscript"&gt;25&lt;/style&gt;&lt;/DisplayText&gt;&lt;record&gt;&lt;rec-number&gt;360&lt;/rec-number&gt;&lt;foreign-keys&gt;&lt;key app="EN" db-id="zdwx5awr0vxrwje5vadpweszzvf0zz9d922z"&gt;360&lt;/key&gt;&lt;/foreign-keys&gt;&lt;ref-type name="Journal Article"&gt;17&lt;/ref-type&gt;&lt;contributors&gt;&lt;authors&gt;&lt;author&gt;Fukui, H.&lt;/author&gt;&lt;author&gt;Brauner, B.&lt;/author&gt;&lt;author&gt;Bode, J. C.&lt;/author&gt;&lt;author&gt;Bode, C.&lt;/author&gt;&lt;/authors&gt;&lt;/contributors&gt;&lt;auth-address&gt;Abteilung Innere Medizin I (Gastroenterologie), Robert-Bosch-Krankenhaus, Stuttgart, Federal Republic of Germany.&lt;/auth-address&gt;&lt;titles&gt;&lt;title&gt;Plasma endotoxin concentrations in patients with alcoholic and non-alcoholic liver disease: reevaluation with an improved chromogenic assa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2-9&lt;/pages&gt;&lt;volume&gt;12&lt;/volume&gt;&lt;number&gt;2&lt;/number&gt;&lt;keywords&gt;&lt;keyword&gt;Adult&lt;/keyword&gt;&lt;keyword&gt;Aged&lt;/keyword&gt;&lt;keyword&gt;*Chromogenic Compounds&lt;/keyword&gt;&lt;keyword&gt;Endotoxins/*blood&lt;/keyword&gt;&lt;keyword&gt;Female&lt;/keyword&gt;&lt;keyword&gt;Humans&lt;/keyword&gt;&lt;keyword&gt;Liver Cirrhosis/*blood&lt;/keyword&gt;&lt;keyword&gt;Liver Cirrhosis, Alcoholic/blood&lt;/keyword&gt;&lt;keyword&gt;Liver Diseases, Alcoholic/*blood&lt;/keyword&gt;&lt;keyword&gt;Male&lt;/keyword&gt;&lt;keyword&gt;Middle Aged&lt;/keyword&gt;&lt;/keywords&gt;&lt;dates&gt;&lt;year&gt;1991&lt;/year&gt;&lt;pub-dates&gt;&lt;date&gt;Mar&lt;/date&gt;&lt;/pub-dates&gt;&lt;/dates&gt;&lt;isbn&gt;0168-8278 (Print)&amp;#xD;0168-8278 (Linking)&lt;/isbn&gt;&lt;accession-num&gt;2050995&lt;/accession-num&gt;&lt;urls&gt;&lt;related-urls&gt;&lt;url&gt;http://www.ncbi.nlm.nih.gov/pubmed/2050995&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In the measurement of plasma endotoxin by the dilution and heating method, we frequently experienced that plasma endotoxin level in patients with advanced liver cirrhosis was unexpectedly low and speculated that some part of plasma endotoxin might be lost in the procedure of dilution and heating. To overcome this situation, we added a detergent Tween 80 after heating plasma and discovered much hidden endotoxin in the sample</w:t>
      </w:r>
      <w:r w:rsidRPr="003143C1">
        <w:rPr>
          <w:rFonts w:ascii="Book Antiqua" w:eastAsia="宋体" w:hAnsi="Book Antiqua"/>
          <w:kern w:val="0"/>
          <w:vertAlign w:val="superscript"/>
          <w:lang w:eastAsia="zh-CN"/>
        </w:rPr>
        <w:t>[</w:t>
      </w:r>
      <w:hyperlink w:anchor="_ENREF_20" w:tooltip="Bode, 1993 #58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ode&lt;/Author&gt;&lt;Year&gt;1993&lt;/Year&gt;&lt;RecNum&gt;581&lt;/RecNum&gt;&lt;DisplayText&gt;&lt;style face="superscript"&gt;20&lt;/style&gt;&lt;/DisplayText&gt;&lt;record&gt;&lt;rec-number&gt;581&lt;/rec-number&gt;&lt;foreign-keys&gt;&lt;key app="EN" db-id="zdwx5awr0vxrwje5vadpweszzvf0zz9d922z"&gt;581&lt;/key&gt;&lt;/foreign-keys&gt;&lt;ref-type name="Journal Article"&gt;17&lt;/ref-type&gt;&lt;contributors&gt;&lt;authors&gt;&lt;author&gt;Bode,  Ch&lt;/author&gt;&lt;author&gt;Fukui , H&lt;/author&gt;&lt;author&gt;Bode, J. Ch&lt;/author&gt;&lt;/authors&gt;&lt;/contributors&gt;&lt;titles&gt;&lt;title&gt;&amp;quot;Hidden&amp;quot; endotoxin in plasma of patients with alcoholic liver disease&lt;/title&gt;&lt;secondary-title&gt;Eur J Gastroenterol Hepatol&lt;/secondary-title&gt;&lt;/titles&gt;&lt;periodical&gt;&lt;full-title&gt;Eur J Gastroenterol Hepatol&lt;/full-title&gt;&lt;abbr-1&gt;European journal of gastroenterology &amp;amp; hepatology&lt;/abbr-1&gt;&lt;/periodical&gt;&lt;pages&gt;257-262&lt;/pages&gt;&lt;volume&gt;5&lt;/volume&gt;&lt;dates&gt;&lt;year&gt;1993&lt;/year&gt;&lt;/dates&gt;&lt;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Significantly higher plasma endotoxin levels in cirrhotics with upper gastrointestinal (GI) bleeding compared with those without upper GI bleeding was detected by this Tween 80 method</w:t>
      </w:r>
      <w:r w:rsidRPr="003143C1">
        <w:rPr>
          <w:rFonts w:ascii="Book Antiqua" w:eastAsia="宋体" w:hAnsi="Book Antiqua"/>
          <w:kern w:val="0"/>
          <w:vertAlign w:val="superscript"/>
          <w:lang w:eastAsia="zh-CN"/>
        </w:rPr>
        <w:t>[</w:t>
      </w:r>
      <w:hyperlink w:anchor="_ENREF_26" w:tooltip="Fukui, 1993 #369"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Fukui&lt;/Author&gt;&lt;Year&gt;1993&lt;/Year&gt;&lt;RecNum&gt;369&lt;/RecNum&gt;&lt;DisplayText&gt;&lt;style face="superscript"&gt;26&lt;/style&gt;&lt;/DisplayText&gt;&lt;record&gt;&lt;rec-number&gt;369&lt;/rec-number&gt;&lt;foreign-keys&gt;&lt;key app="EN" db-id="zdwx5awr0vxrwje5vadpweszzvf0zz9d922z"&gt;369&lt;/key&gt;&lt;/foreign-keys&gt;&lt;ref-type name="Journal Article"&gt;17&lt;/ref-type&gt;&lt;contributors&gt;&lt;authors&gt;&lt;author&gt;Fukui, H.&lt;/author&gt;&lt;author&gt;Matsumoto, M.&lt;/author&gt;&lt;author&gt;Bode, C.&lt;/author&gt;&lt;author&gt;Bode, J. C.&lt;/author&gt;&lt;author&gt;Tsujita, S.&lt;/author&gt;&lt;author&gt;Tsujii, T.&lt;/author&gt;&lt;/authors&gt;&lt;/contributors&gt;&lt;auth-address&gt;Third Department of Internal Medicine, Nara Medical University, Kashihara, Japan.&lt;/auth-address&gt;&lt;titles&gt;&lt;title&gt;Endotoxaemia in patients with liver cirrhosis and upper gastrointestinal bleeding: detection by the chromogenic assay with plasma Tween 80 pretreatment&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577-81&lt;/pages&gt;&lt;volume&gt;8&lt;/volume&gt;&lt;number&gt;6&lt;/number&gt;&lt;keywords&gt;&lt;keyword&gt;Adult&lt;/keyword&gt;&lt;keyword&gt;Aged&lt;/keyword&gt;&lt;keyword&gt;Chromogenic Compounds&lt;/keyword&gt;&lt;keyword&gt;Endotoxins/*blood&lt;/keyword&gt;&lt;keyword&gt;Female&lt;/keyword&gt;&lt;keyword&gt;Gastrointestinal Hemorrhage/*blood&lt;/keyword&gt;&lt;keyword&gt;Humans&lt;/keyword&gt;&lt;keyword&gt;Liver Cirrhosis/*blood&lt;/keyword&gt;&lt;keyword&gt;Male&lt;/keyword&gt;&lt;keyword&gt;Middle Aged&lt;/keyword&gt;&lt;keyword&gt;*Polysorbates&lt;/keyword&gt;&lt;/keywords&gt;&lt;dates&gt;&lt;year&gt;1993&lt;/year&gt;&lt;pub-dates&gt;&lt;date&gt;Nov-Dec&lt;/date&gt;&lt;/pub-dates&gt;&lt;/dates&gt;&lt;isbn&gt;0815-9319 (Print)&amp;#xD;0815-9319 (Linking)&lt;/isbn&gt;&lt;accession-num&gt;8280847&lt;/accession-num&gt;&lt;urls&gt;&lt;related-urls&gt;&lt;url&gt;http://www.ncbi.nlm.nih.gov/pubmed/8280847&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To attain endotoxin-specific chromogenic assay, we further improved our method using triethylamine in the perchloric acid method and endotoxin-specific substrate Endospecy (Seikagaku Kogyo Co., Tokyo, Japan) with kinetic analysis</w:t>
      </w:r>
      <w:r w:rsidRPr="003143C1">
        <w:rPr>
          <w:rFonts w:ascii="Book Antiqua" w:eastAsia="宋体" w:hAnsi="Book Antiqua"/>
          <w:kern w:val="0"/>
          <w:vertAlign w:val="superscript"/>
          <w:lang w:eastAsia="zh-CN"/>
        </w:rPr>
        <w:t>[</w:t>
      </w:r>
      <w:hyperlink w:anchor="_ENREF_19" w:tooltip="Fukui, 1994 #377" w:history="1">
        <w:r w:rsidRPr="003143C1">
          <w:rPr>
            <w:rFonts w:ascii="Book Antiqua" w:eastAsia="｣ﾍ｣ﾓ ･ｴ･ｷ･ﾃ･ｯ" w:hAnsi="Book Antiqua"/>
            <w:noProof/>
            <w:vertAlign w:val="superscript"/>
          </w:rPr>
          <w:t>19</w:t>
        </w:r>
      </w:hyperlink>
      <w:r w:rsidRPr="003143C1">
        <w:rPr>
          <w:rFonts w:ascii="Book Antiqua" w:eastAsia="｣ﾍ｣ﾓ ･ｴ･ｷ･ﾃ･ｯ" w:hAnsi="Book Antiqua"/>
          <w:noProof/>
          <w:vertAlign w:val="superscript"/>
        </w:rPr>
        <w:t>,</w:t>
      </w:r>
      <w:hyperlink w:anchor="_ENREF_20" w:tooltip="Bode, 1993 #581" w:history="1">
        <w:r w:rsidRPr="003143C1">
          <w:rPr>
            <w:rFonts w:ascii="Book Antiqua" w:eastAsia="｣ﾍ｣ﾓ ･ｴ･ｷ･ﾃ･ｯ" w:hAnsi="Book Antiqua"/>
            <w:noProof/>
            <w:vertAlign w:val="superscript"/>
          </w:rPr>
          <w:t>20</w:t>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Cb2RlPC9BdXRob3I+PFllYXI+MTk5MzwvWWVhcj48UmVj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NTgyLTY8L3BhZ2VzPjx2b2x1bWU+OTwvdm9sdW1lPjxudW1iZXI+NjwvbnVtYmVyPjxrZXl3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b2RlPC9BdXRob3I+PFllYXI+MTk5MzwvWWVhcj48UmVj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NTgyLTY8L3BhZ2VzPjx2b2x1bWU+OTwvdm9sdW1lPjxudW1iZXI+NjwvbnVtYmVyPjxrZXl3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t>. A final pH of the assay sample was always adjusted to 7 by careful titration of triethylamine</w:t>
      </w:r>
      <w:r w:rsidRPr="003143C1">
        <w:rPr>
          <w:rFonts w:ascii="Book Antiqua" w:eastAsia="宋体" w:hAnsi="Book Antiqua"/>
          <w:kern w:val="0"/>
          <w:vertAlign w:val="superscript"/>
          <w:lang w:eastAsia="zh-CN"/>
        </w:rPr>
        <w:t>[</w:t>
      </w:r>
      <w:hyperlink w:anchor="_ENREF_19" w:tooltip="Fukui, 1994 #377" w:history="1">
        <w:r w:rsidRPr="003143C1">
          <w:rPr>
            <w:rFonts w:ascii="Book Antiqua" w:eastAsia="｣ﾍ｣ﾓ ･ｴ･ｷ･ﾃ･ｯ" w:hAnsi="Book Antiqua"/>
            <w:noProof/>
            <w:vertAlign w:val="superscript"/>
          </w:rPr>
          <w:t>19</w:t>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The results of our measurement of plasma endotoxin in 90 patients with liver cirrhosis and 11 patients with chronic hepatitis with this method were summarized as follows: </w:t>
      </w:r>
      <w:r w:rsidRPr="003143C1">
        <w:rPr>
          <w:rFonts w:ascii="Book Antiqua" w:eastAsia="宋体" w:hAnsi="Book Antiqua"/>
          <w:lang w:eastAsia="zh-CN"/>
        </w:rPr>
        <w:t>(</w:t>
      </w:r>
      <w:r w:rsidRPr="003143C1">
        <w:rPr>
          <w:rFonts w:ascii="Book Antiqua" w:eastAsia="｣ﾍ｣ﾓ ･ｴ･ｷ･ﾃ･ｯ" w:hAnsi="Book Antiqua"/>
        </w:rPr>
        <w:t>1)</w:t>
      </w:r>
      <w:r w:rsidRPr="003143C1">
        <w:rPr>
          <w:rFonts w:ascii="Book Antiqua" w:eastAsia="宋体" w:hAnsi="Book Antiqua"/>
          <w:lang w:eastAsia="zh-CN"/>
        </w:rPr>
        <w:t xml:space="preserve"> </w:t>
      </w:r>
      <w:r w:rsidRPr="003143C1">
        <w:rPr>
          <w:rFonts w:ascii="Book Antiqua" w:eastAsia="｣ﾍ｣ﾓ ･ｴ･ｷ･ﾃ･ｯ" w:hAnsi="Book Antiqua"/>
        </w:rPr>
        <w:t>There was an increase of plasma endotoxin with the progression of chronic liver disease</w:t>
      </w:r>
      <w:r w:rsidRPr="003143C1">
        <w:rPr>
          <w:rFonts w:ascii="Book Antiqua" w:eastAsia="宋体" w:hAnsi="Book Antiqua"/>
          <w:lang w:eastAsia="zh-CN"/>
        </w:rPr>
        <w:t>;</w:t>
      </w:r>
      <w:r w:rsidRPr="003143C1">
        <w:rPr>
          <w:rFonts w:ascii="Book Antiqua" w:eastAsia="｣ﾍ｣ﾓ ･ｴ･ｷ･ﾃ･ｯ" w:hAnsi="Book Antiqua"/>
        </w:rPr>
        <w:t xml:space="preserve"> </w:t>
      </w:r>
      <w:r w:rsidRPr="003143C1">
        <w:rPr>
          <w:rFonts w:ascii="Book Antiqua" w:eastAsia="宋体" w:hAnsi="Book Antiqua"/>
          <w:lang w:eastAsia="zh-CN"/>
        </w:rPr>
        <w:t>(</w:t>
      </w:r>
      <w:r w:rsidRPr="003143C1">
        <w:rPr>
          <w:rFonts w:ascii="Book Antiqua" w:eastAsia="｣ﾍ｣ﾓ ･ｴ･ｷ･ﾃ･ｯ" w:hAnsi="Book Antiqua"/>
        </w:rPr>
        <w:t>2)</w:t>
      </w:r>
      <w:r w:rsidRPr="003143C1">
        <w:rPr>
          <w:rFonts w:ascii="Book Antiqua" w:eastAsia="宋体" w:hAnsi="Book Antiqua"/>
          <w:lang w:eastAsia="zh-CN"/>
        </w:rPr>
        <w:t xml:space="preserve"> </w:t>
      </w:r>
      <w:r w:rsidRPr="003143C1">
        <w:rPr>
          <w:rFonts w:ascii="Book Antiqua" w:eastAsia="｣ﾍ｣ﾓ ･ｴ･ｷ･ﾃ･ｯ" w:hAnsi="Book Antiqua"/>
        </w:rPr>
        <w:t>In patients with bleeding from esophageal varices, plasma endotoxin increased for 3 d after the bleeding and thereafter decreased</w:t>
      </w:r>
      <w:r w:rsidRPr="003143C1">
        <w:rPr>
          <w:rFonts w:ascii="Book Antiqua" w:eastAsia="宋体" w:hAnsi="Book Antiqua"/>
          <w:lang w:eastAsia="zh-CN"/>
        </w:rPr>
        <w:t>; and</w:t>
      </w:r>
      <w:r w:rsidRPr="003143C1">
        <w:rPr>
          <w:rFonts w:ascii="Book Antiqua" w:eastAsia="｣ﾍ｣ﾓ ･ｴ･ｷ･ﾃ･ｯ" w:hAnsi="Book Antiqua"/>
        </w:rPr>
        <w:t xml:space="preserve"> </w:t>
      </w:r>
      <w:r w:rsidRPr="003143C1">
        <w:rPr>
          <w:rFonts w:ascii="Book Antiqua" w:eastAsia="宋体" w:hAnsi="Book Antiqua"/>
          <w:lang w:eastAsia="zh-CN"/>
        </w:rPr>
        <w:t>(</w:t>
      </w:r>
      <w:r w:rsidRPr="003143C1">
        <w:rPr>
          <w:rFonts w:ascii="Book Antiqua" w:eastAsia="｣ﾍ｣ﾓ ･ｴ･ｷ･ﾃ･ｯ" w:hAnsi="Book Antiqua"/>
        </w:rPr>
        <w:t>3)</w:t>
      </w:r>
      <w:r w:rsidRPr="003143C1">
        <w:rPr>
          <w:rFonts w:ascii="Book Antiqua" w:eastAsia="宋体" w:hAnsi="Book Antiqua"/>
          <w:lang w:eastAsia="zh-CN"/>
        </w:rPr>
        <w:t xml:space="preserve"> </w:t>
      </w:r>
      <w:r w:rsidRPr="003143C1">
        <w:rPr>
          <w:rFonts w:ascii="Book Antiqua" w:eastAsia="｣ﾍ｣ﾓ ･ｴ･ｷ･ﾃ･ｯ" w:hAnsi="Book Antiqua"/>
        </w:rPr>
        <w:t>Endotoxin level increased as the progression of Child-Pugh grades and was negatively related to prothrombin time</w:t>
      </w:r>
      <w:r w:rsidRPr="003143C1">
        <w:rPr>
          <w:rFonts w:ascii="Book Antiqua" w:eastAsia="宋体" w:hAnsi="Book Antiqua"/>
          <w:kern w:val="0"/>
          <w:vertAlign w:val="superscript"/>
          <w:lang w:eastAsia="zh-CN"/>
        </w:rPr>
        <w:t>[</w:t>
      </w:r>
      <w:hyperlink w:anchor="_ENREF_18" w:tooltip="Fukui, 1998 #583" w:history="1">
        <w:r w:rsidRPr="003143C1">
          <w:rPr>
            <w:rFonts w:ascii="Book Antiqua" w:eastAsia="｣ﾍ｣ﾓ ･ｴ･ｷ･ﾃ･ｯ"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Bh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A4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宋体" w:hAnsi="Book Antiqua"/>
          <w:b/>
          <w:lang w:eastAsia="zh-CN"/>
        </w:rPr>
      </w:pPr>
      <w:r w:rsidRPr="003143C1">
        <w:rPr>
          <w:rFonts w:ascii="Book Antiqua" w:eastAsia="｣ﾍ｣ﾓ ･ｴ･ｷ･ﾃ･ｯ" w:hAnsi="Book Antiqua"/>
          <w:b/>
        </w:rPr>
        <w:t>RELATIONSHIP OF ENDOTOXEMIA TO PATHOGENESIS OF CIRRHOSIS AND ITS COMPLICATIONS</w:t>
      </w: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Hyperdynamic circulation</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Hyperdynamic circulation</w:t>
      </w:r>
      <w:r w:rsidRPr="003143C1">
        <w:rPr>
          <w:rFonts w:ascii="Book Antiqua" w:eastAsia="宋体" w:hAnsi="Book Antiqua"/>
          <w:lang w:eastAsia="zh-CN"/>
        </w:rPr>
        <w:t xml:space="preserve"> </w:t>
      </w:r>
      <w:r w:rsidRPr="003143C1">
        <w:rPr>
          <w:rFonts w:ascii="Book Antiqua" w:eastAsia="｣ﾍ｣ﾓ ･ｴ･ｷ･ﾃ･ｯ" w:hAnsi="Book Antiqua"/>
        </w:rPr>
        <w:t>characterized by hypotension, low systemic vascular resistance, high cardiac output and a reduced sensitivity to vasoconstrictors are features of cirrhosis. These cardiovascular changes might be the result of increased synthesis of a vasodilator</w:t>
      </w:r>
      <w:r w:rsidRPr="003143C1">
        <w:rPr>
          <w:rFonts w:ascii="Book Antiqua" w:eastAsia="宋体" w:hAnsi="Book Antiqua"/>
          <w:kern w:val="0"/>
          <w:vertAlign w:val="superscript"/>
          <w:lang w:eastAsia="zh-CN"/>
        </w:rPr>
        <w:t>[</w:t>
      </w:r>
      <w:hyperlink w:anchor="_ENREF_27" w:tooltip="Vallance, 1991 #363"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Vallance&lt;/Author&gt;&lt;Year&gt;1991&lt;/Year&gt;&lt;RecNum&gt;363&lt;/RecNum&gt;&lt;DisplayText&gt;&lt;style face="superscript"&gt;27&lt;/style&gt;&lt;/DisplayText&gt;&lt;record&gt;&lt;rec-number&gt;363&lt;/rec-number&gt;&lt;foreign-keys&gt;&lt;key app="EN" db-id="zdwx5awr0vxrwje5vadpweszzvf0zz9d922z"&gt;363&lt;/key&gt;&lt;/foreign-keys&gt;&lt;ref-type name="Journal Article"&gt;17&lt;/ref-type&gt;&lt;contributors&gt;&lt;authors&gt;&lt;author&gt;Vallance, P.&lt;/author&gt;&lt;author&gt;Moncada, S.&lt;/author&gt;&lt;/authors&gt;&lt;/contributors&gt;&lt;auth-address&gt;Wellcome Research Laboratories, Langley Court, Beckenham, Kent, UK.&lt;/auth-address&gt;&lt;titles&gt;&lt;title&gt;Hyperdynamic circulation in cirrhosis: a role for nitric oxide?&lt;/title&gt;&lt;secondary-title&gt;Lancet&lt;/secondary-title&gt;&lt;alt-title&gt;Lancet&lt;/alt-title&gt;&lt;/titles&gt;&lt;periodical&gt;&lt;full-title&gt;Lancet&lt;/full-title&gt;&lt;abbr-1&gt;Lancet&lt;/abbr-1&gt;&lt;/periodical&gt;&lt;alt-periodical&gt;&lt;full-title&gt;Lancet&lt;/full-title&gt;&lt;abbr-1&gt;Lancet&lt;/abbr-1&gt;&lt;/alt-periodical&gt;&lt;pages&gt;776-8&lt;/pages&gt;&lt;volume&gt;337&lt;/volume&gt;&lt;number&gt;8744&lt;/number&gt;&lt;keywords&gt;&lt;keyword&gt;Amino Acid Oxidoreductases/antagonists &amp;amp; inhibitors/*biosynthesis&lt;/keyword&gt;&lt;keyword&gt;Endothelium, Vascular/secretion&lt;/keyword&gt;&lt;keyword&gt;Endotoxins/blood&lt;/keyword&gt;&lt;keyword&gt;*Hemodynamics&lt;/keyword&gt;&lt;keyword&gt;Humans&lt;/keyword&gt;&lt;keyword&gt;Liver Cirrhosis/blood/metabolism/*physiopathology&lt;/keyword&gt;&lt;keyword&gt;Nitric Oxide/*metabolism&lt;/keyword&gt;&lt;keyword&gt;Nitric Oxide Synthase&lt;/keyword&gt;&lt;keyword&gt;Vasodilation/drug effects&lt;/keyword&gt;&lt;/keywords&gt;&lt;dates&gt;&lt;year&gt;1991&lt;/year&gt;&lt;pub-dates&gt;&lt;date&gt;Mar 30&lt;/date&gt;&lt;/pub-dates&gt;&lt;/dates&gt;&lt;isbn&gt;0140-6736 (Print)&amp;#xD;0140-6736 (Linking)&lt;/isbn&gt;&lt;accession-num&gt;1706450&lt;/accession-num&gt;&lt;urls&gt;&lt;related-urls&gt;&lt;url&gt;http://www.ncbi.nlm.nih.gov/pubmed/170645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Nitric oxide derived from vascular endothelium is a potent vasodilator that plays a key role in the homeostasis of blood pressure</w:t>
      </w:r>
      <w:r w:rsidRPr="003143C1">
        <w:rPr>
          <w:rFonts w:ascii="Book Antiqua" w:eastAsia="宋体" w:hAnsi="Book Antiqua"/>
          <w:kern w:val="0"/>
          <w:vertAlign w:val="superscript"/>
          <w:lang w:eastAsia="zh-CN"/>
        </w:rPr>
        <w:t>[</w:t>
      </w:r>
      <w:hyperlink w:anchor="_ENREF_28" w:tooltip="Guarner, 1993 #37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Guarner&lt;/Author&gt;&lt;Year&gt;1993&lt;/Year&gt;&lt;RecNum&gt;371&lt;/RecNum&gt;&lt;DisplayText&gt;&lt;style face="superscript"&gt;28&lt;/style&gt;&lt;/DisplayText&gt;&lt;record&gt;&lt;rec-number&gt;371&lt;/rec-number&gt;&lt;foreign-keys&gt;&lt;key app="EN" db-id="zdwx5awr0vxrwje5vadpweszzvf0zz9d922z"&gt;371&lt;/key&gt;&lt;/foreign-keys&gt;&lt;ref-type name="Journal Article"&gt;17&lt;/ref-type&gt;&lt;contributors&gt;&lt;authors&gt;&lt;author&gt;Guarner, C.&lt;/author&gt;&lt;author&gt;Soriano, G.&lt;/author&gt;&lt;author&gt;Tomas, A.&lt;/author&gt;&lt;author&gt;Bulbena, O.&lt;/author&gt;&lt;author&gt;Novella, M. T.&lt;/author&gt;&lt;author&gt;Balanzo, J.&lt;/author&gt;&lt;author&gt;Vilardell, F.&lt;/author&gt;&lt;author&gt;Mourelle, M.&lt;/author&gt;&lt;author&gt;Moncada, S.&lt;/author&gt;&lt;/authors&gt;&lt;/contributors&gt;&lt;auth-address&gt;Seccion de Hepatologia Servicio de Patologia, Digestiva Hospital de la Santa Creu i Sant Pau, Barcelona, Spain.&lt;/auth-address&gt;&lt;titles&gt;&lt;title&gt;Increased serum nitrite and nitrate levels in patients with cirrhosis: relationship to endotoxemi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39-43&lt;/pages&gt;&lt;volume&gt;18&lt;/volume&gt;&lt;number&gt;5&lt;/number&gt;&lt;keywords&gt;&lt;keyword&gt;Adult&lt;/keyword&gt;&lt;keyword&gt;Aged&lt;/keyword&gt;&lt;keyword&gt;Aged, 80 and over&lt;/keyword&gt;&lt;keyword&gt;Cohort Studies&lt;/keyword&gt;&lt;keyword&gt;Colistin/therapeutic use&lt;/keyword&gt;&lt;keyword&gt;Endotoxins/*blood&lt;/keyword&gt;&lt;keyword&gt;Humans&lt;/keyword&gt;&lt;keyword&gt;Liver Cirrhosis/*blood/drug therapy/metabolism&lt;/keyword&gt;&lt;keyword&gt;Middle Aged&lt;/keyword&gt;&lt;keyword&gt;Nitrates/*blood&lt;/keyword&gt;&lt;keyword&gt;Nitric Oxide/biosynthesis&lt;/keyword&gt;&lt;keyword&gt;Nitrites/*blood&lt;/keyword&gt;&lt;/keywords&gt;&lt;dates&gt;&lt;year&gt;1993&lt;/year&gt;&lt;pub-dates&gt;&lt;date&gt;Nov&lt;/date&gt;&lt;/pub-dates&gt;&lt;/dates&gt;&lt;isbn&gt;0270-9139 (Print)&amp;#xD;0270-9139 (Linking)&lt;/isbn&gt;&lt;accession-num&gt;8225220&lt;/accession-num&gt;&lt;urls&gt;&lt;related-urls&gt;&lt;url&gt;http://www.ncbi.nlm.nih.gov/pubmed/822522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Cirrhotic patients showed significant increases in serum nitrite/nitrate which was significantly correlated with endotoxemia</w:t>
      </w:r>
      <w:r w:rsidRPr="003143C1">
        <w:rPr>
          <w:rFonts w:ascii="Book Antiqua" w:eastAsia="宋体" w:hAnsi="Book Antiqua"/>
          <w:kern w:val="0"/>
          <w:vertAlign w:val="superscript"/>
          <w:lang w:eastAsia="zh-CN"/>
        </w:rPr>
        <w:t>[</w:t>
      </w:r>
      <w:hyperlink w:anchor="_ENREF_28" w:tooltip="Guarner, 1993 #37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Guarner&lt;/Author&gt;&lt;Year&gt;1993&lt;/Year&gt;&lt;RecNum&gt;371&lt;/RecNum&gt;&lt;DisplayText&gt;&lt;style face="superscript"&gt;28&lt;/style&gt;&lt;/DisplayText&gt;&lt;record&gt;&lt;rec-number&gt;371&lt;/rec-number&gt;&lt;foreign-keys&gt;&lt;key app="EN" db-id="zdwx5awr0vxrwje5vadpweszzvf0zz9d922z"&gt;371&lt;/key&gt;&lt;/foreign-keys&gt;&lt;ref-type name="Journal Article"&gt;17&lt;/ref-type&gt;&lt;contributors&gt;&lt;authors&gt;&lt;author&gt;Guarner, C.&lt;/author&gt;&lt;author&gt;Soriano, G.&lt;/author&gt;&lt;author&gt;Tomas, A.&lt;/author&gt;&lt;author&gt;Bulbena, O.&lt;/author&gt;&lt;author&gt;Novella, M. T.&lt;/author&gt;&lt;author&gt;Balanzo, J.&lt;/author&gt;&lt;author&gt;Vilardell, F.&lt;/author&gt;&lt;author&gt;Mourelle, M.&lt;/author&gt;&lt;author&gt;Moncada, S.&lt;/author&gt;&lt;/authors&gt;&lt;/contributors&gt;&lt;auth-address&gt;Seccion de Hepatologia Servicio de Patologia, Digestiva Hospital de la Santa Creu i Sant Pau, Barcelona, Spain.&lt;/auth-address&gt;&lt;titles&gt;&lt;title&gt;Increased serum nitrite and nitrate levels in patients with cirrhosis: relationship to endotoxemi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39-43&lt;/pages&gt;&lt;volume&gt;18&lt;/volume&gt;&lt;number&gt;5&lt;/number&gt;&lt;keywords&gt;&lt;keyword&gt;Adult&lt;/keyword&gt;&lt;keyword&gt;Aged&lt;/keyword&gt;&lt;keyword&gt;Aged, 80 and over&lt;/keyword&gt;&lt;keyword&gt;Cohort Studies&lt;/keyword&gt;&lt;keyword&gt;Colistin/therapeutic use&lt;/keyword&gt;&lt;keyword&gt;Endotoxins/*blood&lt;/keyword&gt;&lt;keyword&gt;Humans&lt;/keyword&gt;&lt;keyword&gt;Liver Cirrhosis/*blood/drug therapy/metabolism&lt;/keyword&gt;&lt;keyword&gt;Middle Aged&lt;/keyword&gt;&lt;keyword&gt;Nitrates/*blood&lt;/keyword&gt;&lt;keyword&gt;Nitric Oxide/biosynthesis&lt;/keyword&gt;&lt;keyword&gt;Nitrites/*blood&lt;/keyword&gt;&lt;/keywords&gt;&lt;dates&gt;&lt;year&gt;1993&lt;/year&gt;&lt;pub-dates&gt;&lt;date&gt;Nov&lt;/date&gt;&lt;/pub-dates&gt;&lt;/dates&gt;&lt;isbn&gt;0270-9139 (Print)&amp;#xD;0270-9139 (Linking)&lt;/isbn&gt;&lt;accession-num&gt;8225220&lt;/accession-num&gt;&lt;urls&gt;&lt;related-urls&gt;&lt;url&gt;http://www.ncbi.nlm.nih.gov/pubmed/822522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Oral administration of colistin to 15 cirrhotic patients reduced significantly plasma endotoxin levels and serum nitrite/nitrate levels</w:t>
      </w:r>
      <w:r w:rsidRPr="003143C1">
        <w:rPr>
          <w:rFonts w:ascii="Book Antiqua" w:eastAsia="宋体" w:hAnsi="Book Antiqua"/>
          <w:kern w:val="0"/>
          <w:vertAlign w:val="superscript"/>
          <w:lang w:eastAsia="zh-CN"/>
        </w:rPr>
        <w:t>[</w:t>
      </w:r>
      <w:hyperlink w:anchor="_ENREF_28" w:tooltip="Guarner, 1993 #37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Guarner&lt;/Author&gt;&lt;Year&gt;1993&lt;/Year&gt;&lt;RecNum&gt;371&lt;/RecNum&gt;&lt;DisplayText&gt;&lt;style face="superscript"&gt;28&lt;/style&gt;&lt;/DisplayText&gt;&lt;record&gt;&lt;rec-number&gt;371&lt;/rec-number&gt;&lt;foreign-keys&gt;&lt;key app="EN" db-id="zdwx5awr0vxrwje5vadpweszzvf0zz9d922z"&gt;371&lt;/key&gt;&lt;/foreign-keys&gt;&lt;ref-type name="Journal Article"&gt;17&lt;/ref-type&gt;&lt;contributors&gt;&lt;authors&gt;&lt;author&gt;Guarner, C.&lt;/author&gt;&lt;author&gt;Soriano, G.&lt;/author&gt;&lt;author&gt;Tomas, A.&lt;/author&gt;&lt;author&gt;Bulbena, O.&lt;/author&gt;&lt;author&gt;Novella, M. T.&lt;/author&gt;&lt;author&gt;Balanzo, J.&lt;/author&gt;&lt;author&gt;Vilardell, F.&lt;/author&gt;&lt;author&gt;Mourelle, M.&lt;/author&gt;&lt;author&gt;Moncada, S.&lt;/author&gt;&lt;/authors&gt;&lt;/contributors&gt;&lt;auth-address&gt;Seccion de Hepatologia Servicio de Patologia, Digestiva Hospital de la Santa Creu i Sant Pau, Barcelona, Spain.&lt;/auth-address&gt;&lt;titles&gt;&lt;title&gt;Increased serum nitrite and nitrate levels in patients with cirrhosis: relationship to endotoxemi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39-43&lt;/pages&gt;&lt;volume&gt;18&lt;/volume&gt;&lt;number&gt;5&lt;/number&gt;&lt;keywords&gt;&lt;keyword&gt;Adult&lt;/keyword&gt;&lt;keyword&gt;Aged&lt;/keyword&gt;&lt;keyword&gt;Aged, 80 and over&lt;/keyword&gt;&lt;keyword&gt;Cohort Studies&lt;/keyword&gt;&lt;keyword&gt;Colistin/therapeutic use&lt;/keyword&gt;&lt;keyword&gt;Endotoxins/*blood&lt;/keyword&gt;&lt;keyword&gt;Humans&lt;/keyword&gt;&lt;keyword&gt;Liver Cirrhosis/*blood/drug therapy/metabolism&lt;/keyword&gt;&lt;keyword&gt;Middle Aged&lt;/keyword&gt;&lt;keyword&gt;Nitrates/*blood&lt;/keyword&gt;&lt;keyword&gt;Nitric Oxide/biosynthesis&lt;/keyword&gt;&lt;keyword&gt;Nitrites/*blood&lt;/keyword&gt;&lt;/keywords&gt;&lt;dates&gt;&lt;year&gt;1993&lt;/year&gt;&lt;pub-dates&gt;&lt;date&gt;Nov&lt;/date&gt;&lt;/pub-dates&gt;&lt;/dates&gt;&lt;isbn&gt;0270-9139 (Print)&amp;#xD;0270-9139 (Linking)&lt;/isbn&gt;&lt;accession-num&gt;8225220&lt;/accession-num&gt;&lt;urls&gt;&lt;related-urls&gt;&lt;url&gt;http://www.ncbi.nlm.nih.gov/pubmed/822522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A lower systemic vascular resistance and a higher cardiac output were found in cirrhotics with endotoxemia than in those without endotoxemia</w:t>
      </w:r>
      <w:r w:rsidRPr="003143C1">
        <w:rPr>
          <w:rFonts w:ascii="Book Antiqua" w:eastAsia="宋体" w:hAnsi="Book Antiqua"/>
          <w:kern w:val="0"/>
          <w:vertAlign w:val="superscript"/>
          <w:lang w:eastAsia="zh-CN"/>
        </w:rPr>
        <w:t>[</w:t>
      </w:r>
      <w:hyperlink w:anchor="_ENREF_29" w:tooltip="Lin, 1995 #384" w:history="1">
        <w:r w:rsidRPr="003143C1">
          <w:rPr>
            <w:rFonts w:ascii="Book Antiqua" w:eastAsia="｣ﾍ｣ﾓ ･ｴ･ｷ･ﾃ･ｯ" w:hAnsi="Book Antiqua"/>
          </w:rPr>
          <w:fldChar w:fldCharType="begin">
            <w:fldData xml:space="preserve">PEVuZE5vdGU+PENpdGU+PEF1dGhvcj5MaW48L0F1dGhvcj48WWVhcj4xOTk1PC9ZZWFyPjxSZWNO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Y1LTcyPC9wYWdlcz48dm9sdW1l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aW48L0F1dGhvcj48WWVhcj4xOTk1PC9ZZWFyPjxSZWNO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MTY1LTcyPC9wYWdlcz48dm9sdW1l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These studies support that endotoxemia may be responsible, at least in part, for the hyperdynamic circulation found in patients with liver cirrhosis. On the contrary, Campillo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30" w:tooltip="Campillo, 1996 #388" w:history="1">
        <w:r w:rsidRPr="003143C1">
          <w:rPr>
            <w:rFonts w:ascii="Book Antiqua" w:eastAsia="｣ﾍ｣ﾓ ･ｴ･ｷ･ﾃ･ｯ" w:hAnsi="Book Antiqua"/>
          </w:rPr>
          <w:fldChar w:fldCharType="begin">
            <w:fldData xml:space="preserve">PEVuZE5vdGU+PENpdGU+PEF1dGhvcj5DYW1waWxsbzwvQXV0aG9yPjxZZWFyPjE5OTY8L1llYXI+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wNy0xNDwvcGFnZXM+PHZvbHVtZT4y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DYW1waWxsbzwvQXV0aG9yPjxZZWFyPjE5OTY8L1llYXI+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wNy0xNDwvcGFnZXM+PHZvbHVtZT4y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showed that serum nitrate levels did not correlate with endotoxemia and that cardiac index did not correlate with serum nitrate levels, urine nitrate excretion and endotoxemia. Plasma interleukin </w:t>
      </w:r>
      <w:r w:rsidRPr="003143C1">
        <w:rPr>
          <w:rFonts w:ascii="Book Antiqua" w:eastAsia="宋体" w:hAnsi="Book Antiqua"/>
          <w:lang w:eastAsia="zh-CN"/>
        </w:rPr>
        <w:t>(</w:t>
      </w:r>
      <w:r w:rsidRPr="003143C1">
        <w:rPr>
          <w:rFonts w:ascii="Book Antiqua" w:eastAsia="｣ﾍ｣ﾓ ･ｴ･ｷ･ﾃ･ｯ" w:hAnsi="Book Antiqua"/>
        </w:rPr>
        <w:t>IL</w:t>
      </w:r>
      <w:r w:rsidRPr="003143C1">
        <w:rPr>
          <w:rFonts w:ascii="Book Antiqua" w:eastAsia="宋体" w:hAnsi="Book Antiqua"/>
          <w:lang w:eastAsia="zh-CN"/>
        </w:rPr>
        <w:t>)</w:t>
      </w:r>
      <w:r w:rsidRPr="003143C1">
        <w:rPr>
          <w:rFonts w:ascii="Book Antiqua" w:eastAsia="｣ﾍ｣ﾓ ･ｴ･ｷ･ﾃ･ｯ" w:hAnsi="Book Antiqua"/>
        </w:rPr>
        <w:t>-6 levels were correlated negatively with systemic vascular resistance in patients with cirrhosis, but no correlation was observed between plasma endotoxin levels and plasma IL-6 levels</w:t>
      </w:r>
      <w:r w:rsidRPr="003143C1">
        <w:rPr>
          <w:rFonts w:ascii="Book Antiqua" w:eastAsia="宋体" w:hAnsi="Book Antiqua"/>
          <w:kern w:val="0"/>
          <w:vertAlign w:val="superscript"/>
          <w:lang w:eastAsia="zh-CN"/>
        </w:rPr>
        <w:t>[</w:t>
      </w:r>
      <w:hyperlink w:anchor="_ENREF_31" w:tooltip="Lee, 1996 #391" w:history="1">
        <w:r w:rsidRPr="003143C1">
          <w:rPr>
            <w:rFonts w:ascii="Book Antiqua" w:eastAsia="｣ﾍ｣ﾓ ･ｴ･ｷ･ﾃ･ｯ" w:hAnsi="Book Antiqua"/>
          </w:rPr>
          <w:fldChar w:fldCharType="begin">
            <w:fldData xml:space="preserve">PEVuZE5vdGU+PENpdGU+PEF1dGhvcj5MZWU8L0F1dGhvcj48WWVhcj4xOTk2PC9ZZWFyPjxSZWNO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UwMC01PC9wYWdlcz48dm9sdW1lPjMxPC92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ZWU8L0F1dGhvcj48WWVhcj4xOTk2PC9ZZWFyPjxSZWNO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UwMC01PC9wYWdlcz48dm9sdW1lPjMxPC92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Finaly, Bhimani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32" w:tooltip="Bhimani, 2003 #457" w:history="1">
        <w:r w:rsidRPr="003143C1">
          <w:rPr>
            <w:rFonts w:ascii="Book Antiqua" w:eastAsia="｣ﾍ｣ﾓ ･ｴ･ｷ･ﾃ･ｯ" w:hAnsi="Book Antiqua"/>
          </w:rPr>
          <w:fldChar w:fldCharType="begin">
            <w:fldData xml:space="preserve">PEVuZE5vdGU+PENpdGU+PEF1dGhvcj5CaGltYW5pPC9BdXRob3I+PFllYXI+MjAwMzwvWWVhcj48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aGltYW5pPC9BdXRob3I+PFllYXI+MjAwMzwvWWVhcj48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 xml:space="preserve">concluded from their experiments that an endotoxin-induced increase in mesenteric iNOS activity and a decrease in hepatic cNOS activity may account for, respectively, the hyperdynamic visceral circulation and the increased intrahepatic resistance of cirrhosis. Although the role of endotoxin on the hyperdynamic circulation still remains controversial, endotoxaemia, possibly from gut-derived bacterial translocation, causes induction of </w:t>
      </w:r>
      <w:r w:rsidRPr="003143C1">
        <w:rPr>
          <w:rFonts w:ascii="Book Antiqua" w:hAnsi="Book Antiqua" w:cs="Times-Roman"/>
        </w:rPr>
        <w:t>nitric oxide (NO)</w:t>
      </w:r>
      <w:r w:rsidRPr="003143C1">
        <w:rPr>
          <w:rFonts w:ascii="Book Antiqua" w:eastAsia="｣ﾍ｣ﾓ ･ｴ･ｷ･ﾃ･ｯ" w:hAnsi="Book Antiqua"/>
        </w:rPr>
        <w:t xml:space="preserve"> synthase</w:t>
      </w:r>
      <w:r w:rsidRPr="003143C1">
        <w:rPr>
          <w:rFonts w:ascii="Book Antiqua" w:eastAsia="宋体" w:hAnsi="Book Antiqua"/>
          <w:lang w:eastAsia="zh-CN"/>
        </w:rPr>
        <w:t xml:space="preserve"> (</w:t>
      </w:r>
      <w:r w:rsidRPr="003143C1">
        <w:rPr>
          <w:rFonts w:ascii="Book Antiqua" w:eastAsia="｣ﾍ｣ﾓ ･ｴ･ｷ･ﾃ･ｯ" w:hAnsi="Book Antiqua"/>
        </w:rPr>
        <w:t>NOS</w:t>
      </w:r>
      <w:r w:rsidRPr="003143C1">
        <w:rPr>
          <w:rFonts w:ascii="Book Antiqua" w:eastAsia="宋体" w:hAnsi="Book Antiqua"/>
          <w:lang w:eastAsia="zh-CN"/>
        </w:rPr>
        <w:t>)</w:t>
      </w:r>
      <w:r w:rsidRPr="003143C1">
        <w:rPr>
          <w:rFonts w:ascii="Book Antiqua" w:eastAsia="｣ﾍ｣ﾓ ･ｴ･ｷ･ﾃ･ｯ" w:hAnsi="Book Antiqua"/>
        </w:rPr>
        <w:t xml:space="preserve"> leading to increased vascular NO production, which is the primary stimulus for the development of vasodilatation in cirrhosis and its accompanying clinical manifestations</w:t>
      </w:r>
      <w:r w:rsidRPr="003143C1">
        <w:rPr>
          <w:rFonts w:ascii="Book Antiqua" w:eastAsia="宋体" w:hAnsi="Book Antiqua"/>
          <w:kern w:val="0"/>
          <w:vertAlign w:val="superscript"/>
          <w:lang w:eastAsia="zh-CN"/>
        </w:rPr>
        <w:t>[</w:t>
      </w:r>
      <w:hyperlink w:anchor="_ENREF_33" w:tooltip="Rasaratnam, 2004 #469"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Rasaratnam&lt;/Author&gt;&lt;Year&gt;2004&lt;/Year&gt;&lt;RecNum&gt;469&lt;/RecNum&gt;&lt;DisplayText&gt;&lt;style face="superscript"&gt;33&lt;/style&gt;&lt;/DisplayText&gt;&lt;record&gt;&lt;rec-number&gt;469&lt;/rec-number&gt;&lt;foreign-keys&gt;&lt;key app="EN" db-id="zdwx5awr0vxrwje5vadpweszzvf0zz9d922z"&gt;469&lt;/key&gt;&lt;/foreign-keys&gt;&lt;ref-type name="Journal Article"&gt;17&lt;/ref-type&gt;&lt;contributors&gt;&lt;authors&gt;&lt;author&gt;Rasaratnam, B.&lt;/author&gt;&lt;author&gt;Connelly, N.&lt;/author&gt;&lt;author&gt;Chin-Dusting, J.&lt;/author&gt;&lt;/authors&gt;&lt;/contributors&gt;&lt;auth-address&gt;Alfred and Baker Medical Unit, Wynn Domain, Baker Heart Research Institute, St Kilda Road, Melbourne, Victoria 3004, Australia.&lt;/auth-address&gt;&lt;titles&gt;&lt;title&gt;Nitric oxide and the hyperdynamic circulation in cirrhosis: is there a role for selective intestinal decontamination?&lt;/title&gt;&lt;secondary-title&gt;Clin Sci (Lond)&lt;/secondary-title&gt;&lt;alt-title&gt;Clinical science&lt;/alt-title&gt;&lt;/titles&gt;&lt;periodical&gt;&lt;full-title&gt;Clin Sci (Lond)&lt;/full-title&gt;&lt;abbr-1&gt;Clinical science&lt;/abbr-1&gt;&lt;/periodical&gt;&lt;alt-periodical&gt;&lt;full-title&gt;Clin Sci (Lond)&lt;/full-title&gt;&lt;abbr-1&gt;Clinical science&lt;/abbr-1&gt;&lt;/alt-periodical&gt;&lt;pages&gt;425-34&lt;/pages&gt;&lt;volume&gt;107&lt;/volume&gt;&lt;number&gt;5&lt;/number&gt;&lt;keywords&gt;&lt;keyword&gt;Anti-Bacterial Agents/therapeutic use&lt;/keyword&gt;&lt;keyword&gt;Bacterial Translocation&lt;/keyword&gt;&lt;keyword&gt;Endotoxemia/*metabolism&lt;/keyword&gt;&lt;keyword&gt;Humans&lt;/keyword&gt;&lt;keyword&gt;Intestines/microbiology&lt;/keyword&gt;&lt;keyword&gt;Liver/metabolism&lt;/keyword&gt;&lt;keyword&gt;Liver Cirrhosis/drug therapy/microbiology/*physiopathology&lt;/keyword&gt;&lt;keyword&gt;Nitric Oxide/*physiology&lt;/keyword&gt;&lt;keyword&gt;Norfloxacin/therapeutic use&lt;/keyword&gt;&lt;/keywords&gt;&lt;dates&gt;&lt;year&gt;2004&lt;/year&gt;&lt;pub-dates&gt;&lt;date&gt;Nov&lt;/date&gt;&lt;/pub-dates&gt;&lt;/dates&gt;&lt;isbn&gt;0143-5221 (Print)&amp;#xD;0143-5221 (Linking)&lt;/isbn&gt;&lt;accession-num&gt;15270715&lt;/accession-num&gt;&lt;urls&gt;&lt;related-urls&gt;&lt;url&gt;http://www.ncbi.nlm.nih.gov/pubmed/15270715&lt;/url&gt;&lt;/related-urls&gt;&lt;/urls&gt;&lt;electronic-resource-num&gt;10.1042/CS20040157&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Portal hypertension</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In cirrhosis, portal hypertension can promote bacterial translocation and increase serum endotoxin levels. Vice versa, endotoxin aggravates portal hypertension by induction of systemic and splanchnic vasodilation, and by triggering hepatic inflammatory response</w:t>
      </w:r>
      <w:r w:rsidRPr="003143C1">
        <w:rPr>
          <w:rFonts w:ascii="Book Antiqua" w:eastAsia="｣ﾍ｣ﾓ ･ｴ･ｷ･ﾃ･ｯ" w:hAnsi="Book Antiqua"/>
          <w:i/>
        </w:rPr>
        <w:t xml:space="preserve"> via</w:t>
      </w:r>
      <w:r w:rsidRPr="003143C1">
        <w:rPr>
          <w:rFonts w:ascii="Book Antiqua" w:eastAsia="｣ﾍ｣ﾓ ･ｴ･ｷ･ﾃ･ｯ" w:hAnsi="Book Antiqua"/>
        </w:rPr>
        <w:t xml:space="preserve"> tumor necrosis factor </w:t>
      </w:r>
      <w:r w:rsidRPr="003143C1">
        <w:rPr>
          <w:rFonts w:ascii="Book Antiqua" w:eastAsia="｣ﾍ｣ﾓ ･ｴ･ｷ･ﾃ･ｯ" w:hAnsi="Book Antiqua" w:cs="Lucida Console"/>
          <w:lang w:val="el-GR"/>
        </w:rPr>
        <w:t>α</w:t>
      </w:r>
      <w:r w:rsidRPr="003143C1">
        <w:rPr>
          <w:rFonts w:ascii="Book Antiqua" w:eastAsia="｣ﾍ｣ﾓ ･ｴ･ｷ･ﾃ･ｯ" w:hAnsi="Book Antiqua"/>
          <w:lang w:val="el-GR"/>
        </w:rPr>
        <w:t xml:space="preserve"> </w:t>
      </w:r>
      <w:r w:rsidRPr="003143C1">
        <w:rPr>
          <w:rFonts w:ascii="Book Antiqua" w:eastAsia="｣ﾍ｣ﾓ ･ｴ･ｷ･ﾃ･ｯ" w:hAnsi="Book Antiqua"/>
        </w:rPr>
        <w:t>(TNF</w:t>
      </w:r>
      <w:r w:rsidRPr="003143C1">
        <w:rPr>
          <w:rFonts w:ascii="Book Antiqua" w:eastAsia="｣ﾍ｣ﾓ ･ｴ･ｷ･ﾃ･ｯ" w:hAnsi="Book Antiqua"/>
          <w:lang w:val="el-GR"/>
        </w:rPr>
        <w:t>-</w:t>
      </w:r>
      <w:r w:rsidRPr="003143C1">
        <w:rPr>
          <w:rFonts w:ascii="Book Antiqua" w:eastAsia="｣ﾍ｣ﾓ ･ｴ･ｷ･ﾃ･ｯ" w:hAnsi="Book Antiqua" w:cs="Lucida Console"/>
          <w:lang w:val="el-GR"/>
        </w:rPr>
        <w:t>α</w:t>
      </w:r>
      <w:r w:rsidRPr="003143C1">
        <w:rPr>
          <w:rFonts w:ascii="Book Antiqua" w:eastAsia="｣ﾍ｣ﾓ ･ｴ･ｷ･ﾃ･ｯ" w:hAnsi="Book Antiqua"/>
        </w:rPr>
        <w:t>)</w:t>
      </w:r>
      <w:r w:rsidRPr="003143C1">
        <w:rPr>
          <w:rFonts w:ascii="Book Antiqua" w:eastAsia="宋体" w:hAnsi="Book Antiqua"/>
          <w:kern w:val="0"/>
          <w:vertAlign w:val="superscript"/>
          <w:lang w:eastAsia="zh-CN"/>
        </w:rPr>
        <w:t>[</w:t>
      </w:r>
      <w:hyperlink w:anchor="_ENREF_34" w:tooltip="Trebicka, 2011 #593" w:history="1">
        <w:r w:rsidRPr="003143C1">
          <w:rPr>
            <w:rFonts w:ascii="Book Antiqua" w:eastAsia="｣ﾍ｣ﾓ ･ｴ･ｷ･ﾃ･ｯ" w:hAnsi="Book Antiqua"/>
          </w:rPr>
          <w:fldChar w:fldCharType="begin">
            <w:fldData xml:space="preserve">PEVuZE5vdGU+PENpdGU+PEF1dGhvcj5UcmViaWNrYTwvQXV0aG9yPjxZZWFyPjIwMTE8L1llYXI+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UcmViaWNrYTwvQXV0aG9yPjxZZWFyPjIwMTE8L1llYXI+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Endotoxin levels correlated with hemodynamic derangement in cirrhotic severe portal hypertension, and with levels of soluble TNF</w:t>
      </w:r>
      <w:r w:rsidRPr="003143C1">
        <w:rPr>
          <w:rFonts w:ascii="Book Antiqua" w:eastAsia="｣ﾍ｣ﾓ ･ｴ･ｷ･ﾃ･ｯ" w:hAnsi="Book Antiqua"/>
          <w:lang w:val="el-GR"/>
        </w:rPr>
        <w:t>-</w:t>
      </w:r>
      <w:r w:rsidRPr="003143C1">
        <w:rPr>
          <w:rFonts w:ascii="Book Antiqua" w:eastAsia="｣ﾍ｣ﾓ ･ｴ･ｷ･ﾃ･ｯ" w:hAnsi="Book Antiqua" w:cs="Lucida Console"/>
          <w:lang w:val="el-GR"/>
        </w:rPr>
        <w:t>α</w:t>
      </w:r>
      <w:r w:rsidRPr="003143C1">
        <w:rPr>
          <w:rFonts w:ascii="Book Antiqua" w:eastAsia="｣ﾍ｣ﾓ ･ｴ･ｷ･ﾃ･ｯ" w:hAnsi="Book Antiqua"/>
        </w:rPr>
        <w:t xml:space="preserve"> receptors in patients with alcoholic liver cirrhosis receiving elective transjugular intrahepatic portosystemic shunt</w:t>
      </w:r>
      <w:r w:rsidRPr="003143C1">
        <w:rPr>
          <w:rFonts w:ascii="Book Antiqua" w:eastAsia="宋体" w:hAnsi="Book Antiqua"/>
          <w:kern w:val="0"/>
          <w:vertAlign w:val="superscript"/>
          <w:lang w:eastAsia="zh-CN"/>
        </w:rPr>
        <w:t>[</w:t>
      </w:r>
      <w:hyperlink w:anchor="_ENREF_34" w:tooltip="Trebicka, 2011 #593" w:history="1">
        <w:r w:rsidRPr="003143C1">
          <w:rPr>
            <w:rFonts w:ascii="Book Antiqua" w:eastAsia="｣ﾍ｣ﾓ ･ｴ･ｷ･ﾃ･ｯ" w:hAnsi="Book Antiqua"/>
          </w:rPr>
          <w:fldChar w:fldCharType="begin">
            <w:fldData xml:space="preserve">PEVuZE5vdGU+PENpdGU+PEF1dGhvcj5UcmViaWNrYTwvQXV0aG9yPjxZZWFyPjIwMTE8L1llYXI+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UcmViaWNrYTwvQXV0aG9yPjxZZWFyPjIwMTE8L1llYXI+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w:t>
      </w:r>
      <w:r w:rsidRPr="003143C1">
        <w:rPr>
          <w:rFonts w:ascii="Book Antiqua" w:eastAsia="｣ﾍ｣ﾓ ･ｴ･ｷ･ﾃ･ｯ" w:hAnsi="Book Antiqua"/>
        </w:rPr>
        <w:t xml:space="preserve"> Thromboxane (TX) A2 has been suggested to play a significant role in the development of portal hypertension in fibrosis, and Kupffer cell derived TXA2 has been shown to mediate the hyperresponsiveness of the portal circulation to the vasoconstrictive actions of endothelin-1 during endotoxemia</w:t>
      </w:r>
      <w:r w:rsidRPr="003143C1">
        <w:rPr>
          <w:rFonts w:ascii="Book Antiqua" w:eastAsia="宋体" w:hAnsi="Book Antiqua"/>
          <w:kern w:val="0"/>
          <w:vertAlign w:val="superscript"/>
          <w:lang w:eastAsia="zh-CN"/>
        </w:rPr>
        <w:t>[</w:t>
      </w:r>
      <w:hyperlink w:anchor="_ENREF_35" w:tooltip="Miller, 2007 #492" w:history="1">
        <w:r w:rsidRPr="003143C1">
          <w:rPr>
            <w:rFonts w:ascii="Book Antiqua" w:eastAsia="｣ﾍ｣ﾓ ･ｴ･ｷ･ﾃ･ｯ" w:hAnsi="Book Antiqua"/>
          </w:rPr>
          <w:fldChar w:fldCharType="begin">
            <w:fldData xml:space="preserve">PEVuZE5vdGU+PENpdGU+PEF1dGhvcj5NaWxsZXI8L0F1dGhvcj48WWVhcj4yMDA3PC9ZZWFyPjxS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yNzYtODU8L3BhZ2VzPjx2b2x1bWU+NDY8L3Zv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NaWxsZXI8L0F1dGhvcj48WWVhcj4yMDA3PC9ZZWFyPjxS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yNzYtODU8L3BhZ2VzPjx2b2x1bWU+NDY8L3Zv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 double stresses of early fibrosis additively activate KC and release increased amount of TXA2 in response to ET-1, which leads to the increased portal resistance and ultimately hepatic microcirculatory dysfunction</w:t>
      </w:r>
      <w:r w:rsidRPr="003143C1">
        <w:rPr>
          <w:rFonts w:ascii="Book Antiqua" w:eastAsia="宋体" w:hAnsi="Book Antiqua"/>
          <w:kern w:val="0"/>
          <w:vertAlign w:val="superscript"/>
          <w:lang w:eastAsia="zh-CN"/>
        </w:rPr>
        <w:t>[</w:t>
      </w:r>
      <w:hyperlink w:anchor="_ENREF_35" w:tooltip="Miller, 2007 #492" w:history="1">
        <w:r w:rsidRPr="003143C1">
          <w:rPr>
            <w:rFonts w:ascii="Book Antiqua" w:eastAsia="｣ﾍ｣ﾓ ･ｴ･ｷ･ﾃ･ｯ" w:hAnsi="Book Antiqua"/>
          </w:rPr>
          <w:fldChar w:fldCharType="begin">
            <w:fldData xml:space="preserve">PEVuZE5vdGU+PENpdGU+PEF1dGhvcj5NaWxsZXI8L0F1dGhvcj48WWVhcj4yMDA3PC9ZZWFyPjxS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yNzYtODU8L3BhZ2VzPjx2b2x1bWU+NDY8L3Zv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NaWxsZXI8L0F1dGhvcj48WWVhcj4yMDA3PC9ZZWFyPjxS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yNzYtODU8L3BhZ2VzPjx2b2x1bWU+NDY8L3Zv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Steib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36" w:tooltip="Steib, 2010 #592" w:history="1">
        <w:r w:rsidRPr="003143C1">
          <w:rPr>
            <w:rFonts w:ascii="Book Antiqua" w:eastAsia="｣ﾍ｣ﾓ ･ｴ･ｷ･ﾃ･ｯ" w:hAnsi="Book Antiqua"/>
          </w:rPr>
          <w:fldChar w:fldCharType="begin">
            <w:fldData xml:space="preserve">PEVuZE5vdGU+PENpdGU+PEF1dGhvcj5TdGVpYjwvQXV0aG9yPjxZZWFyPjIwMTA8L1llYXI+PFJl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dGVpYjwvQXV0aG9yPjxZZWFyPjIwMTA8L1llYXI+PFJl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 xml:space="preserve">concluded from their experiment in bile-duct ligated rats that upregulation of </w:t>
      </w:r>
      <w:r w:rsidRPr="003143C1">
        <w:rPr>
          <w:rFonts w:ascii="Book Antiqua" w:hAnsi="Book Antiqua"/>
          <w:kern w:val="0"/>
        </w:rPr>
        <w:t>Toll-like receptors</w:t>
      </w:r>
      <w:r w:rsidRPr="003143C1">
        <w:rPr>
          <w:rFonts w:ascii="Book Antiqua" w:eastAsia="｣ﾍ｣ﾓ ･ｴ･ｷ･ﾃ･ｯ" w:hAnsi="Book Antiqua"/>
        </w:rPr>
        <w:t xml:space="preserve"> </w:t>
      </w:r>
      <w:r w:rsidRPr="003143C1">
        <w:rPr>
          <w:rFonts w:ascii="Book Antiqua" w:eastAsia="宋体" w:hAnsi="Book Antiqua"/>
          <w:lang w:eastAsia="zh-CN"/>
        </w:rPr>
        <w:t>(</w:t>
      </w:r>
      <w:r w:rsidRPr="003143C1">
        <w:rPr>
          <w:rFonts w:ascii="Book Antiqua" w:eastAsia="｣ﾍ｣ﾓ ･ｴ･ｷ･ﾃ･ｯ" w:hAnsi="Book Antiqua"/>
        </w:rPr>
        <w:t>TLR</w:t>
      </w:r>
      <w:r w:rsidRPr="003143C1">
        <w:rPr>
          <w:rFonts w:ascii="Book Antiqua" w:eastAsia="宋体" w:hAnsi="Book Antiqua"/>
          <w:lang w:eastAsia="zh-CN"/>
        </w:rPr>
        <w:t>)</w:t>
      </w:r>
      <w:r w:rsidRPr="003143C1">
        <w:rPr>
          <w:rFonts w:ascii="Book Antiqua" w:eastAsia="｣ﾍ｣ﾓ ･ｴ･ｷ･ﾃ･ｯ" w:hAnsi="Book Antiqua"/>
        </w:rPr>
        <w:t xml:space="preserve">4 and MyD88 expression in fibrotic livers confers hypersensitivity to LPS. This may lead to escalation of portal hypertension by production of TX and Cys-leucotrien after LPS-induced Kupffer cell activation. </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Hepatic encephalopathy</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Except for the early human study by Bigatel</w:t>
      </w:r>
      <w:r w:rsidRPr="003143C1">
        <w:rPr>
          <w:rFonts w:ascii="Book Antiqua" w:eastAsia="宋体" w:hAnsi="Book Antiqua"/>
          <w:lang w:eastAsia="zh-CN"/>
        </w:rPr>
        <w:t>l</w:t>
      </w:r>
      <w:r w:rsidRPr="003143C1">
        <w:rPr>
          <w:rFonts w:ascii="Book Antiqua" w:eastAsia="｣ﾍ｣ﾓ ･ｴ･ｷ･ﾃ･ｯ" w:hAnsi="Book Antiqua"/>
        </w:rPr>
        <w:t>o</w:t>
      </w:r>
      <w:r w:rsidRPr="003143C1">
        <w:rPr>
          <w:rFonts w:ascii="Book Antiqua" w:eastAsia="宋体" w:hAnsi="Book Antiqua"/>
          <w:lang w:eastAsia="zh-CN"/>
        </w:rPr>
        <w:t xml:space="preserve"> </w:t>
      </w:r>
      <w:r w:rsidRPr="003143C1">
        <w:rPr>
          <w:rFonts w:ascii="Book Antiqua" w:eastAsia="宋体" w:hAnsi="Book Antiqua"/>
          <w:i/>
          <w:lang w:eastAsia="zh-CN"/>
        </w:rPr>
        <w:t>et al</w:t>
      </w:r>
      <w:r w:rsidRPr="003143C1">
        <w:rPr>
          <w:rFonts w:ascii="Book Antiqua" w:eastAsia="宋体" w:hAnsi="Book Antiqua"/>
          <w:kern w:val="0"/>
          <w:vertAlign w:val="superscript"/>
          <w:lang w:eastAsia="zh-CN"/>
        </w:rPr>
        <w:t>[</w:t>
      </w:r>
      <w:hyperlink w:anchor="_ENREF_24" w:tooltip="Bigatello, 1987 #34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igatello&lt;/Author&gt;&lt;Year&gt;1987&lt;/Year&gt;&lt;RecNum&gt;341&lt;/RecNum&gt;&lt;DisplayText&gt;&lt;style face="superscript"&gt;24&lt;/style&gt;&lt;/DisplayText&gt;&lt;record&gt;&lt;rec-number&gt;341&lt;/rec-number&gt;&lt;foreign-keys&gt;&lt;key app="EN" db-id="zdwx5awr0vxrwje5vadpweszzvf0zz9d922z"&gt;341&lt;/key&gt;&lt;/foreign-keys&gt;&lt;ref-type name="Journal Article"&gt;17&lt;/ref-type&gt;&lt;contributors&gt;&lt;authors&gt;&lt;author&gt;Bigatello, L. M.&lt;/author&gt;&lt;author&gt;Broitman, S. A.&lt;/author&gt;&lt;author&gt;Fattori, L.&lt;/author&gt;&lt;author&gt;Di Paoli, M.&lt;/author&gt;&lt;author&gt;Pontello, M.&lt;/author&gt;&lt;author&gt;Bevilacqua, G.&lt;/author&gt;&lt;author&gt;Nespoli, A.&lt;/author&gt;&lt;/authors&gt;&lt;/contributors&gt;&lt;titles&gt;&lt;title&gt;Endotoxemia, encephalopathy, and mortality in cirrhotic patien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1-5&lt;/pages&gt;&lt;volume&gt;82&lt;/volume&gt;&lt;number&gt;1&lt;/number&gt;&lt;keywords&gt;&lt;keyword&gt;Adult&lt;/keyword&gt;&lt;keyword&gt;Aged&lt;/keyword&gt;&lt;keyword&gt;Endotoxins/*blood&lt;/keyword&gt;&lt;keyword&gt;Female&lt;/keyword&gt;&lt;keyword&gt;Hepatic Encephalopathy/*blood/microbiology&lt;/keyword&gt;&lt;keyword&gt;Humans&lt;/keyword&gt;&lt;keyword&gt;Limulus Test&lt;/keyword&gt;&lt;keyword&gt;Liver Cirrhosis/*blood/microbiology/mortality/surgery&lt;/keyword&gt;&lt;keyword&gt;Male&lt;/keyword&gt;&lt;keyword&gt;Middle Aged&lt;/keyword&gt;&lt;keyword&gt;Postoperative Period&lt;/keyword&gt;&lt;keyword&gt;Sepsis/diagnosis&lt;/keyword&gt;&lt;/keywords&gt;&lt;dates&gt;&lt;year&gt;1987&lt;/year&gt;&lt;pub-dates&gt;&lt;date&gt;Jan&lt;/date&gt;&lt;/pub-dates&gt;&lt;/dates&gt;&lt;isbn&gt;0002-9270 (Print)&amp;#xD;0002-9270 (Linking)&lt;/isbn&gt;&lt;accession-num&gt;3799574&lt;/accession-num&gt;&lt;urls&gt;&lt;related-urls&gt;&lt;url&gt;http://www.ncbi.nlm.nih.gov/pubmed/3799574&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2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the role of endotoxin on hepatic encephalopathy had not been investigated until recently. Wright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37" w:tooltip="Wright, 2007 #496" w:history="1">
        <w:r w:rsidRPr="003143C1">
          <w:rPr>
            <w:rFonts w:ascii="Book Antiqua" w:eastAsia="｣ﾍ｣ﾓ ･ｴ･ｷ･ﾃ･ｯ" w:hAnsi="Book Antiqua"/>
          </w:rPr>
          <w:fldChar w:fldCharType="begin">
            <w:fldData xml:space="preserve">PEVuZE5vdGU+PENpdGU+PEF1dGhvcj5XcmlnaHQ8L0F1dGhvcj48WWVhcj4yMDA3PC9ZZWFyPjxS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NTE3LTI2PC9wYWdlcz48dm9sdW1l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XcmlnaHQ8L0F1dGhvcj48WWVhcj4yMDA3PC9ZZWFyPjxS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NTE3LTI2PC9wYWdlcz48dm9sdW1l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 xml:space="preserve">showed that the injection of endotoxin into cirrhotic rats induced pre-coma and exacerbates cytotoxic edema because of the synergistic effect of hyperammonemia and the induced inflammatory response. Bajaj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38" w:tooltip="Bajaj, 2012 #535" w:history="1">
        <w:r w:rsidRPr="003143C1">
          <w:rPr>
            <w:rFonts w:ascii="Book Antiqua" w:eastAsia="｣ﾍ｣ﾓ ･ｴ･ｷ･ﾃ･ｯ" w:hAnsi="Book Antiqua"/>
          </w:rPr>
          <w:fldChar w:fldCharType="begin">
            <w:fldData xml:space="preserve">PEVuZE5vdGU+PENpdGU+PEF1dGhvcj5CYWphajwvQXV0aG9yPjxZZWFyPjIwMTI8L1llYXI+PFJl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E2OC03NTwvcGFnZXM+PHZvbHVtZT4zMDI8L3ZvbHVtZT48bnVtYmVyPjE8L251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YWphajwvQXV0aG9yPjxZZWFyPjIwMTI8L1llYXI+PFJl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E2OC03NTwvcGFnZXM+PHZvbHVtZT4zMDI8L3ZvbHVtZT48bnVtYmVyPjE8L251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further extended the problem to microbiome in the intestine and concluded that cirrhosis with hepatic encephalopathy is associated with significant alterations in the stool microbiome compared with healthy individuals. Specific bacterial families (</w:t>
      </w:r>
      <w:r w:rsidRPr="003143C1">
        <w:rPr>
          <w:rFonts w:ascii="Book Antiqua" w:eastAsia="｣ﾍ｣ﾓ ･ｴ･ｷ･ﾃ･ｯ" w:hAnsi="Book Antiqua"/>
          <w:i/>
        </w:rPr>
        <w:t>Alcaligeneceae, Porphyromonadaceae, Enterobacteriaceae</w:t>
      </w:r>
      <w:r w:rsidRPr="003143C1">
        <w:rPr>
          <w:rFonts w:ascii="Book Antiqua" w:eastAsia="｣ﾍ｣ﾓ ･ｴ･ｷ･ﾃ･ｯ" w:hAnsi="Book Antiqua"/>
        </w:rPr>
        <w:t>) are strongly associated with cognition and inflammation in hepatic encephalopathy. The central role of ammonia in the pathogenesis of hepatic encephalopathy is incontrovertible. However, there is a robust evidence indicating the importance of inflammation in exacerbating the neurological effects of hepatic encephalopathy</w:t>
      </w:r>
      <w:r w:rsidRPr="003143C1">
        <w:rPr>
          <w:rFonts w:ascii="Book Antiqua" w:eastAsia="宋体" w:hAnsi="Book Antiqua"/>
          <w:kern w:val="0"/>
          <w:vertAlign w:val="superscript"/>
          <w:lang w:eastAsia="zh-CN"/>
        </w:rPr>
        <w:t>[</w:t>
      </w:r>
      <w:hyperlink w:anchor="_ENREF_39" w:tooltip="Coltart, 2013 #556" w:history="1">
        <w:r w:rsidRPr="003143C1">
          <w:rPr>
            <w:rFonts w:ascii="Book Antiqua" w:eastAsia="｣ﾍ｣ﾓ ･ｴ･ｷ･ﾃ･ｯ" w:hAnsi="Book Antiqua"/>
          </w:rPr>
          <w:fldChar w:fldCharType="begin">
            <w:fldData xml:space="preserve">PEVuZE5vdGU+PENpdGU+PEF1dGhvcj5Db2x0YXJ0PC9BdXRob3I+PFllYXI+MjAxMzwvWWVhcj48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Db2x0YXJ0PC9BdXRob3I+PFllYXI+MjAxMzwvWWVhcj48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Sterile inflammation by circulating endotoxin from the gut (bacterial translocation) inducing immune dysfunction may have some effect </w:t>
      </w:r>
      <w:r w:rsidRPr="003143C1">
        <w:rPr>
          <w:rFonts w:ascii="Book Antiqua" w:eastAsia="｣ﾍ｣ﾓ ･ｴ･ｷ･ﾃ･ｯ" w:hAnsi="Book Antiqua"/>
          <w:i/>
        </w:rPr>
        <w:t>via</w:t>
      </w:r>
      <w:r w:rsidRPr="003143C1">
        <w:rPr>
          <w:rFonts w:ascii="Book Antiqua" w:eastAsia="｣ﾍ｣ﾓ ･ｴ･ｷ･ﾃ･ｯ" w:hAnsi="Book Antiqua"/>
        </w:rPr>
        <w:t xml:space="preserve"> the release of pro-inflammatory mediators which directly signal to the brain</w:t>
      </w:r>
      <w:r w:rsidRPr="003143C1">
        <w:rPr>
          <w:rFonts w:ascii="Book Antiqua" w:eastAsia="宋体" w:hAnsi="Book Antiqua"/>
          <w:kern w:val="0"/>
          <w:vertAlign w:val="superscript"/>
          <w:lang w:eastAsia="zh-CN"/>
        </w:rPr>
        <w:t>[</w:t>
      </w:r>
      <w:hyperlink w:anchor="_ENREF_39" w:tooltip="Coltart, 2013 #556" w:history="1">
        <w:r w:rsidRPr="003143C1">
          <w:rPr>
            <w:rFonts w:ascii="Book Antiqua" w:eastAsia="｣ﾍ｣ﾓ ･ｴ･ｷ･ﾃ･ｯ" w:hAnsi="Book Antiqua"/>
          </w:rPr>
          <w:fldChar w:fldCharType="begin">
            <w:fldData xml:space="preserve">PEVuZE5vdGU+PENpdGU+PEF1dGhvcj5Db2x0YXJ0PC9BdXRob3I+PFllYXI+MjAxMzwvWWVhcj48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Db2x0YXJ0PC9BdXRob3I+PFllYXI+MjAxMzwvWWVhcj48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Renal disturbance</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 xml:space="preserve">Endotoxin is a well-known renal vasoconstrictor. Deleterious effect of endotoxin on kidney has been confirmed in various animals, </w:t>
      </w:r>
      <w:r w:rsidRPr="003143C1">
        <w:rPr>
          <w:rFonts w:ascii="Book Antiqua" w:eastAsia="｣ﾍ｣ﾓ ･ｴ･ｷ･ﾃ･ｯ" w:hAnsi="Book Antiqua"/>
          <w:i/>
        </w:rPr>
        <w:t>i.e.</w:t>
      </w:r>
      <w:r w:rsidRPr="003143C1">
        <w:rPr>
          <w:rFonts w:ascii="Book Antiqua" w:eastAsia="宋体" w:hAnsi="Book Antiqua"/>
          <w:lang w:eastAsia="zh-CN"/>
        </w:rPr>
        <w:t>,</w:t>
      </w:r>
      <w:r w:rsidRPr="003143C1">
        <w:rPr>
          <w:rFonts w:ascii="Book Antiqua" w:eastAsia="｣ﾍ｣ﾓ ･ｴ･ｷ･ﾃ･ｯ" w:hAnsi="Book Antiqua"/>
        </w:rPr>
        <w:t xml:space="preserve"> dogs</w:t>
      </w:r>
      <w:r w:rsidRPr="003143C1">
        <w:rPr>
          <w:rFonts w:ascii="Book Antiqua" w:eastAsia="宋体" w:hAnsi="Book Antiqua"/>
          <w:kern w:val="0"/>
          <w:vertAlign w:val="superscript"/>
          <w:lang w:eastAsia="zh-CN"/>
        </w:rPr>
        <w:t>[</w:t>
      </w:r>
      <w:hyperlink w:anchor="_ENREF_40" w:tooltip="O'Hair, 1989 #586"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O&amp;apos;Hair&lt;/Author&gt;&lt;Year&gt;1989&lt;/Year&gt;&lt;RecNum&gt;586&lt;/RecNum&gt;&lt;DisplayText&gt;&lt;style face="superscript"&gt;40&lt;/style&gt;&lt;/DisplayText&gt;&lt;record&gt;&lt;rec-number&gt;586&lt;/rec-number&gt;&lt;foreign-keys&gt;&lt;key app="EN" db-id="zdwx5awr0vxrwje5vadpweszzvf0zz9d922z"&gt;586&lt;/key&gt;&lt;/foreign-keys&gt;&lt;ref-type name="Journal Article"&gt;17&lt;/ref-type&gt;&lt;contributors&gt;&lt;authors&gt;&lt;author&gt;O&amp;apos;Hair, D. P.&lt;/author&gt;&lt;author&gt;Adams, M. B.&lt;/author&gt;&lt;author&gt;Tunberg, T. C.&lt;/author&gt;&lt;author&gt;Osborn, J. L.&lt;/author&gt;&lt;/authors&gt;&lt;/contributors&gt;&lt;auth-address&gt;Department of Surgery, Medical College of Wisconsin, Milwaukee 53226.&lt;/auth-address&gt;&lt;titles&gt;&lt;title&gt;Relationships among endotoxemia, arterial pressure, and renal function in dogs&lt;/title&gt;&lt;secondary-title&gt;Circ Shock&lt;/secondary-title&gt;&lt;alt-title&gt;Circulatory shock&lt;/alt-title&gt;&lt;/titles&gt;&lt;periodical&gt;&lt;full-title&gt;Circ Shock&lt;/full-title&gt;&lt;abbr-1&gt;Circulatory shock&lt;/abbr-1&gt;&lt;/periodical&gt;&lt;alt-periodical&gt;&lt;full-title&gt;Circ Shock&lt;/full-title&gt;&lt;abbr-1&gt;Circulatory shock&lt;/abbr-1&gt;&lt;/alt-periodical&gt;&lt;pages&gt;199-210&lt;/pages&gt;&lt;volume&gt;27&lt;/volume&gt;&lt;number&gt;3&lt;/number&gt;&lt;keywords&gt;&lt;keyword&gt;Animals&lt;/keyword&gt;&lt;keyword&gt;Blood Pressure/drug effects&lt;/keyword&gt;&lt;keyword&gt;Dogs&lt;/keyword&gt;&lt;keyword&gt;Endotoxins/administration &amp;amp; dosage/*toxicity&lt;/keyword&gt;&lt;keyword&gt;*Escherichia coli&lt;/keyword&gt;&lt;keyword&gt;Glomerular Filtration Rate/drug effects&lt;/keyword&gt;&lt;keyword&gt;Heart Rate/drug effects&lt;/keyword&gt;&lt;keyword&gt;Kidney/*drug effects/physiology&lt;/keyword&gt;&lt;keyword&gt;Kidney Function Tests&lt;/keyword&gt;&lt;keyword&gt;Renal Circulation/*drug effects&lt;/keyword&gt;&lt;keyword&gt;Time Factors&lt;/keyword&gt;&lt;/keywords&gt;&lt;dates&gt;&lt;year&gt;1989&lt;/year&gt;&lt;pub-dates&gt;&lt;date&gt;Mar&lt;/date&gt;&lt;/pub-dates&gt;&lt;/dates&gt;&lt;isbn&gt;0092-6213 (Print)&amp;#xD;0092-6213 (Linking)&lt;/isbn&gt;&lt;accession-num&gt;2650915&lt;/accession-num&gt;&lt;urls&gt;&lt;related-urls&gt;&lt;url&gt;http://www.ncbi.nlm.nih.gov/pubmed/2650915&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mouse</w:t>
      </w:r>
      <w:r w:rsidRPr="003143C1">
        <w:rPr>
          <w:rFonts w:ascii="Book Antiqua" w:eastAsia="宋体" w:hAnsi="Book Antiqua"/>
          <w:kern w:val="0"/>
          <w:vertAlign w:val="superscript"/>
          <w:lang w:eastAsia="zh-CN"/>
        </w:rPr>
        <w:t>[</w:t>
      </w:r>
      <w:hyperlink w:anchor="_ENREF_41" w:tooltip="Wang, 2005 #588" w:history="1">
        <w:r w:rsidRPr="003143C1">
          <w:rPr>
            <w:rFonts w:ascii="Book Antiqua" w:eastAsia="｣ﾍ｣ﾓ ･ｴ･ｷ･ﾃ･ｯ" w:hAnsi="Book Antiqua"/>
          </w:rPr>
          <w:fldChar w:fldCharType="begin">
            <w:fldData xml:space="preserve">PEVuZE5vdGU+PENpdGU+PEF1dGhvcj5XYW5nPC9BdXRob3I+PFllYXI+MjAwNTwvWWVhcj48UmVj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XYW5nPC9BdXRob3I+PFllYXI+MjAwNTwvWWVhcj48UmVj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and bile-duct ligated rats</w:t>
      </w:r>
      <w:r w:rsidRPr="003143C1">
        <w:rPr>
          <w:rFonts w:ascii="Book Antiqua" w:eastAsia="宋体" w:hAnsi="Book Antiqua"/>
          <w:kern w:val="0"/>
          <w:vertAlign w:val="superscript"/>
          <w:lang w:eastAsia="zh-CN"/>
        </w:rPr>
        <w:t>[</w:t>
      </w:r>
      <w:hyperlink w:anchor="_ENREF_42" w:tooltip="Huang, 2012 #538" w:history="1">
        <w:r w:rsidRPr="003143C1">
          <w:rPr>
            <w:rFonts w:ascii="Book Antiqua" w:eastAsia="｣ﾍ｣ﾓ ･ｴ･ｷ･ﾃ･ｯ" w:hAnsi="Book Antiqua"/>
          </w:rPr>
          <w:fldChar w:fldCharType="begin">
            <w:fldData xml:space="preserve">PEVuZE5vdGU+PENpdGU+PEF1dGhvcj5IdWFuZzwvQXV0aG9yPjxZZWFyPjIwMTI8L1llYXI+PFJl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IdWFuZzwvQXV0aG9yPjxZZWFyPjIwMTI8L1llYXI+PFJl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Uchihara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43" w:tooltip="Uchihara, 1992 #365"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Uchihara&lt;/Author&gt;&lt;Year&gt;1992&lt;/Year&gt;&lt;RecNum&gt;365&lt;/RecNum&gt;&lt;DisplayText&gt;&lt;style face="superscript"&gt;43&lt;/style&gt;&lt;/DisplayText&gt;&lt;record&gt;&lt;rec-number&gt;365&lt;/rec-number&gt;&lt;foreign-keys&gt;&lt;key app="EN" db-id="zdwx5awr0vxrwje5vadpweszzvf0zz9d922z"&gt;365&lt;/key&gt;&lt;/foreign-keys&gt;&lt;ref-type name="Journal Article"&gt;17&lt;/ref-type&gt;&lt;contributors&gt;&lt;authors&gt;&lt;author&gt;Uchihara, M.&lt;/author&gt;&lt;author&gt;Izumi, N.&lt;/author&gt;&lt;author&gt;Sato, C.&lt;/author&gt;&lt;author&gt;Marumo, F.&lt;/author&gt;&lt;/authors&gt;&lt;/contributors&gt;&lt;auth-address&gt;Second Department of Internal Medicine, Tokyo Medical and Dental University, Japan.&lt;/auth-address&gt;&lt;titles&gt;&lt;title&gt;Clinical significance of elevated plasma endothelin concentration in patients with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5-9&lt;/pages&gt;&lt;volume&gt;16&lt;/volume&gt;&lt;number&gt;1&lt;/number&gt;&lt;keywords&gt;&lt;keyword&gt;Aldosterone/blood&lt;/keyword&gt;&lt;keyword&gt;Analysis of Variance&lt;/keyword&gt;&lt;keyword&gt;Arginine Vasopressin/blood&lt;/keyword&gt;&lt;keyword&gt;Ascites/blood&lt;/keyword&gt;&lt;keyword&gt;Atrial Natriuretic Factor/blood&lt;/keyword&gt;&lt;keyword&gt;Biological Markers/blood&lt;/keyword&gt;&lt;keyword&gt;Chronic Disease&lt;/keyword&gt;&lt;keyword&gt;Cross Reactions&lt;/keyword&gt;&lt;keyword&gt;Endothelins/*blood&lt;/keyword&gt;&lt;keyword&gt;Endotoxins/blood&lt;/keyword&gt;&lt;keyword&gt;Hepatitis/*blood/physiopathology&lt;/keyword&gt;&lt;keyword&gt;Humans&lt;/keyword&gt;&lt;keyword&gt;Kidney Function Tests&lt;/keyword&gt;&lt;keyword&gt;Liver Cirrhosis/*blood/physiopathology&lt;/keyword&gt;&lt;keyword&gt;Liver Function Tests&lt;/keyword&gt;&lt;keyword&gt;Radioimmunoassay&lt;/keyword&gt;&lt;keyword&gt;Reference Values&lt;/keyword&gt;&lt;keyword&gt;Renin/blood&lt;/keyword&gt;&lt;/keywords&gt;&lt;dates&gt;&lt;year&gt;1992&lt;/year&gt;&lt;pub-dates&gt;&lt;date&gt;Jul&lt;/date&gt;&lt;/pub-dates&gt;&lt;/dates&gt;&lt;isbn&gt;0270-9139 (Print)&amp;#xD;0270-9139 (Linking)&lt;/isbn&gt;&lt;accession-num&gt;1535610&lt;/accession-num&gt;&lt;urls&gt;&lt;related-urls&gt;&lt;url&gt;http://www.ncbi.nlm.nih.gov/pubmed/153561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found that plasma endothelin levels were significantly higher in patients with endotoxemia than in those without and were negatively correlated to creatinine clearance in cirrhotics. They concluded that plasma endothelin closely related to endotoxemia, may play a contributory role in kidney dysfunction in patients with cirrhosis</w:t>
      </w:r>
      <w:r w:rsidRPr="003143C1">
        <w:rPr>
          <w:rFonts w:ascii="Book Antiqua" w:eastAsia="宋体" w:hAnsi="Book Antiqua"/>
          <w:kern w:val="0"/>
          <w:vertAlign w:val="superscript"/>
          <w:lang w:eastAsia="zh-CN"/>
        </w:rPr>
        <w:t>[</w:t>
      </w:r>
      <w:hyperlink w:anchor="_ENREF_43" w:tooltip="Uchihara, 1992 #365"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Uchihara&lt;/Author&gt;&lt;Year&gt;1992&lt;/Year&gt;&lt;RecNum&gt;365&lt;/RecNum&gt;&lt;DisplayText&gt;&lt;style face="superscript"&gt;43&lt;/style&gt;&lt;/DisplayText&gt;&lt;record&gt;&lt;rec-number&gt;365&lt;/rec-number&gt;&lt;foreign-keys&gt;&lt;key app="EN" db-id="zdwx5awr0vxrwje5vadpweszzvf0zz9d922z"&gt;365&lt;/key&gt;&lt;/foreign-keys&gt;&lt;ref-type name="Journal Article"&gt;17&lt;/ref-type&gt;&lt;contributors&gt;&lt;authors&gt;&lt;author&gt;Uchihara, M.&lt;/author&gt;&lt;author&gt;Izumi, N.&lt;/author&gt;&lt;author&gt;Sato, C.&lt;/author&gt;&lt;author&gt;Marumo, F.&lt;/author&gt;&lt;/authors&gt;&lt;/contributors&gt;&lt;auth-address&gt;Second Department of Internal Medicine, Tokyo Medical and Dental University, Japan.&lt;/auth-address&gt;&lt;titles&gt;&lt;title&gt;Clinical significance of elevated plasma endothelin concentration in patients with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5-9&lt;/pages&gt;&lt;volume&gt;16&lt;/volume&gt;&lt;number&gt;1&lt;/number&gt;&lt;keywords&gt;&lt;keyword&gt;Aldosterone/blood&lt;/keyword&gt;&lt;keyword&gt;Analysis of Variance&lt;/keyword&gt;&lt;keyword&gt;Arginine Vasopressin/blood&lt;/keyword&gt;&lt;keyword&gt;Ascites/blood&lt;/keyword&gt;&lt;keyword&gt;Atrial Natriuretic Factor/blood&lt;/keyword&gt;&lt;keyword&gt;Biological Markers/blood&lt;/keyword&gt;&lt;keyword&gt;Chronic Disease&lt;/keyword&gt;&lt;keyword&gt;Cross Reactions&lt;/keyword&gt;&lt;keyword&gt;Endothelins/*blood&lt;/keyword&gt;&lt;keyword&gt;Endotoxins/blood&lt;/keyword&gt;&lt;keyword&gt;Hepatitis/*blood/physiopathology&lt;/keyword&gt;&lt;keyword&gt;Humans&lt;/keyword&gt;&lt;keyword&gt;Kidney Function Tests&lt;/keyword&gt;&lt;keyword&gt;Liver Cirrhosis/*blood/physiopathology&lt;/keyword&gt;&lt;keyword&gt;Liver Function Tests&lt;/keyword&gt;&lt;keyword&gt;Radioimmunoassay&lt;/keyword&gt;&lt;keyword&gt;Reference Values&lt;/keyword&gt;&lt;keyword&gt;Renin/blood&lt;/keyword&gt;&lt;/keywords&gt;&lt;dates&gt;&lt;year&gt;1992&lt;/year&gt;&lt;pub-dates&gt;&lt;date&gt;Jul&lt;/date&gt;&lt;/pub-dates&gt;&lt;/dates&gt;&lt;isbn&gt;0270-9139 (Print)&amp;#xD;0270-9139 (Linking)&lt;/isbn&gt;&lt;accession-num&gt;1535610&lt;/accession-num&gt;&lt;urls&gt;&lt;related-urls&gt;&lt;url&gt;http://www.ncbi.nlm.nih.gov/pubmed/153561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As stated above, there has been a disagreement about the relation of endotoxemia to renal disturbance in cirrhosis. Close correlation reported in the early period using LAL test</w:t>
      </w:r>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XaWxraW5zb248L0F1dGhvcj48WWVhcj4xOTc2PC9ZZWFy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NTYtNjA8L3BhZ2VzPjx2b2x1bWU+MTg8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XaWxraW5zb248L0F1dGhvcj48WWVhcj4xOTc2PC9ZZWFy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1NTYtNjA8L3BhZ2VzPjx2b2x1bWU+MTg8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hyperlink w:anchor="_ENREF_7" w:tooltip="Clemente, 1977 #299" w:history="1">
        <w:r w:rsidRPr="003143C1">
          <w:rPr>
            <w:rFonts w:ascii="Book Antiqua" w:eastAsia="｣ﾍ｣ﾓ ･ｴ･ｷ･ﾃ･ｯ" w:hAnsi="Book Antiqua"/>
            <w:noProof/>
            <w:vertAlign w:val="superscript"/>
          </w:rPr>
          <w:t>7</w:t>
        </w:r>
      </w:hyperlink>
      <w:r w:rsidRPr="003143C1">
        <w:rPr>
          <w:rFonts w:ascii="Book Antiqua" w:eastAsia="｣ﾍ｣ﾓ ･ｴ･ｷ･ﾃ･ｯ" w:hAnsi="Book Antiqua"/>
          <w:noProof/>
          <w:vertAlign w:val="superscript"/>
        </w:rPr>
        <w:t xml:space="preserve">, </w:t>
      </w:r>
      <w:hyperlink w:anchor="_ENREF_44" w:tooltip="Wilkinson, 1976 #298" w:history="1">
        <w:r w:rsidRPr="003143C1">
          <w:rPr>
            <w:rFonts w:ascii="Book Antiqua" w:eastAsia="｣ﾍ｣ﾓ ･ｴ･ｷ･ﾃ･ｯ" w:hAnsi="Book Antiqua"/>
            <w:noProof/>
            <w:vertAlign w:val="superscript"/>
          </w:rPr>
          <w:t>44</w:t>
        </w:r>
      </w:hyperlink>
      <w:r w:rsidRPr="003143C1">
        <w:rPr>
          <w:rFonts w:ascii="Book Antiqua" w:eastAsia="｣ﾍ｣ﾓ ･ｴ･ｷ･ﾃ･ｯ" w:hAnsi="Book Antiqua"/>
          <w:noProof/>
          <w:vertAlign w:val="superscript"/>
        </w:rPr>
        <w:t xml:space="preserve">, </w:t>
      </w:r>
      <w:hyperlink w:anchor="_ENREF_45" w:tooltip="Wilkinson, 1978 #304" w:history="1">
        <w:r w:rsidRPr="003143C1">
          <w:rPr>
            <w:rFonts w:ascii="Book Antiqua" w:eastAsia="｣ﾍ｣ﾓ ･ｴ･ｷ･ﾃ･ｯ" w:hAnsi="Book Antiqua"/>
            <w:noProof/>
            <w:vertAlign w:val="superscript"/>
          </w:rPr>
          <w:t>45</w:t>
        </w:r>
      </w:hyperlink>
      <w:r w:rsidRPr="003143C1">
        <w:rPr>
          <w:rFonts w:ascii="Book Antiqua" w:eastAsia="｣ﾍ｣ﾓ ･ｴ･ｷ･ﾃ･ｯ" w:hAnsi="Book Antiqua"/>
        </w:rPr>
        <w:fldChar w:fldCharType="end"/>
      </w:r>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as not always validated in the later period using quantitative LAL test</w:t>
      </w:r>
      <w:r w:rsidRPr="003143C1">
        <w:rPr>
          <w:rFonts w:ascii="Book Antiqua" w:eastAsia="宋体" w:hAnsi="Book Antiqua"/>
          <w:kern w:val="0"/>
          <w:vertAlign w:val="superscript"/>
          <w:lang w:eastAsia="zh-CN"/>
        </w:rPr>
        <w:t>[</w:t>
      </w:r>
      <w:hyperlink w:anchor="_ENREF_30" w:tooltip="Campillo, 1996 #388" w:history="1">
        <w:r w:rsidRPr="003143C1">
          <w:rPr>
            <w:rFonts w:ascii="Book Antiqua" w:eastAsia="｣ﾍ｣ﾓ ･ｴ･ｷ･ﾃ･ｯ" w:hAnsi="Book Antiqua"/>
          </w:rPr>
          <w:fldChar w:fldCharType="begin">
            <w:fldData xml:space="preserve">PEVuZE5vdGU+PENpdGU+PEF1dGhvcj5DYW1waWxsbzwvQXV0aG9yPjxZZWFyPjE5OTY8L1llYXI+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wNy0xNDwvcGFnZXM+PHZvbHVtZT4y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DYW1waWxsbzwvQXV0aG9yPjxZZWFyPjE5OTY8L1llYXI+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wNy0xNDwvcGFnZXM+PHZvbHVtZT4y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3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However, experimental evidences together with beneficial effect of non-absorbable antibiotics support the pathogenetic roles of endotoxin in the renal disturbance.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 xml:space="preserve">Shah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46" w:tooltip="Shah, 2012 #550" w:history="1">
        <w:r w:rsidRPr="003143C1">
          <w:rPr>
            <w:rFonts w:ascii="Book Antiqua" w:eastAsia="｣ﾍ｣ﾓ ･ｴ･ｷ･ﾃ･ｯ" w:hAnsi="Book Antiqua"/>
          </w:rPr>
          <w:fldChar w:fldCharType="begin">
            <w:fldData xml:space="preserve">PEVuZE5vdGU+PENpdGU+PEF1dGhvcj5TaGFoPC9BdXRob3I+PFllYXI+MjAxMjwvWWVhcj48UmVj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DQ3LTUzPC9wYWdlcz48dm9sdW1l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aGFoPC9BdXRob3I+PFllYXI+MjAxMjwvWWVhcj48UmVj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DQ3LTUzPC9wYWdlcz48dm9sdW1l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demonstrated in their bile-duct ligated rats that kidneys in cirrhosis show an increased expression of TLR4, NF</w:t>
      </w:r>
      <w:r w:rsidRPr="003143C1">
        <w:rPr>
          <w:rFonts w:ascii="Book Antiqua" w:eastAsia="｣ﾍ｣ﾓ ･ｴ･ｷ･ﾃ･ｯ" w:hAnsi="Book Antiqua" w:cs="Lucida Console"/>
          <w:lang w:val="el-GR"/>
        </w:rPr>
        <w:t>κ</w:t>
      </w:r>
      <w:r w:rsidRPr="003143C1">
        <w:rPr>
          <w:rFonts w:ascii="Book Antiqua" w:eastAsia="｣ﾍ｣ﾓ ･ｴ･ｷ･ﾃ･ｯ" w:hAnsi="Book Antiqua"/>
        </w:rPr>
        <w:t>B, and the pro-inflammatory cytokine TNF-</w:t>
      </w:r>
      <w:r w:rsidRPr="003143C1">
        <w:rPr>
          <w:rFonts w:ascii="Book Antiqua" w:eastAsia="｣ﾍ｣ﾓ ･ｴ･ｷ･ﾃ･ｯ" w:hAnsi="Book Antiqua" w:cs="Lucida Console"/>
          <w:lang w:val="el-GR"/>
        </w:rPr>
        <w:t>α</w:t>
      </w:r>
      <w:r w:rsidRPr="003143C1">
        <w:rPr>
          <w:rFonts w:ascii="Book Antiqua" w:eastAsia="｣ﾍ｣ﾓ ･ｴ･ｷ･ﾃ･ｯ" w:hAnsi="Book Antiqua"/>
        </w:rPr>
        <w:t>, which makes them susceptible to a further inflammatory insult. This increased susceptibility to LPS can be prevented with selective decontamination by norfloxacin</w:t>
      </w:r>
      <w:r w:rsidRPr="003143C1">
        <w:rPr>
          <w:rFonts w:ascii="Book Antiqua" w:eastAsia="宋体" w:hAnsi="Book Antiqua"/>
          <w:kern w:val="0"/>
          <w:vertAlign w:val="superscript"/>
          <w:lang w:eastAsia="zh-CN"/>
        </w:rPr>
        <w:t>[</w:t>
      </w:r>
      <w:hyperlink w:anchor="_ENREF_46" w:tooltip="Shah, 2012 #550" w:history="1">
        <w:r w:rsidRPr="003143C1">
          <w:rPr>
            <w:rFonts w:ascii="Book Antiqua" w:eastAsia="｣ﾍ｣ﾓ ･ｴ･ｷ･ﾃ･ｯ" w:hAnsi="Book Antiqua"/>
          </w:rPr>
          <w:fldChar w:fldCharType="begin">
            <w:fldData xml:space="preserve">PEVuZE5vdGU+PENpdGU+PEF1dGhvcj5TaGFoPC9BdXRob3I+PFllYXI+MjAxMjwvWWVhcj48UmVj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DQ3LTUzPC9wYWdlcz48dm9sdW1l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=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aGFoPC9BdXRob3I+PFllYXI+MjAxMjwvWWVhcj48UmVj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MDQ3LTUzPC9wYWdlcz48dm9sdW1l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 effect of selective decontamination for renal disturbance to patients with liver cirrhosis was first reported with paromomycin sulfate</w:t>
      </w:r>
      <w:r w:rsidRPr="003143C1">
        <w:rPr>
          <w:rFonts w:ascii="Book Antiqua" w:eastAsia="宋体" w:hAnsi="Book Antiqua"/>
          <w:kern w:val="0"/>
          <w:vertAlign w:val="superscript"/>
          <w:lang w:eastAsia="zh-CN"/>
        </w:rPr>
        <w:t>[</w:t>
      </w:r>
      <w:hyperlink w:anchor="_ENREF_47" w:tooltip="Tarao, 1982 #320"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Tarao&lt;/Author&gt;&lt;Year&gt;1982&lt;/Year&gt;&lt;RecNum&gt;320&lt;/RecNum&gt;&lt;DisplayText&gt;&lt;style face="superscript"&gt;47&lt;/style&gt;&lt;/DisplayText&gt;&lt;record&gt;&lt;rec-number&gt;320&lt;/rec-number&gt;&lt;foreign-keys&gt;&lt;key app="EN" db-id="zdwx5awr0vxrwje5vadpweszzvf0zz9d922z"&gt;320&lt;/key&gt;&lt;/foreign-keys&gt;&lt;ref-type name="Journal Article"&gt;17&lt;/ref-type&gt;&lt;contributors&gt;&lt;authors&gt;&lt;author&gt;Tarao, K.&lt;/author&gt;&lt;author&gt;Moroi, T.&lt;/author&gt;&lt;author&gt;Hirabayashi, Y.&lt;/author&gt;&lt;author&gt;Ikeuchi, T.&lt;/author&gt;&lt;author&gt;Endo, O.&lt;/author&gt;&lt;author&gt;Takamura, Y.&lt;/author&gt;&lt;/authors&gt;&lt;/contributors&gt;&lt;titles&gt;&lt;title&gt;Effect of paromomycin sulfate on endotoxemia in patients with cirrh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63-7&lt;/pages&gt;&lt;volume&gt;4&lt;/volume&gt;&lt;number&gt;3&lt;/number&gt;&lt;keywords&gt;&lt;keyword&gt;Acute Kidney Injury/etiology&lt;/keyword&gt;&lt;keyword&gt;Double-Blind Method&lt;/keyword&gt;&lt;keyword&gt;Drug Administration Schedule&lt;/keyword&gt;&lt;keyword&gt;Female&lt;/keyword&gt;&lt;keyword&gt;Humans&lt;/keyword&gt;&lt;keyword&gt;Liver Cirrhosis/*complications&lt;/keyword&gt;&lt;keyword&gt;Liver Function Tests&lt;/keyword&gt;&lt;keyword&gt;Male&lt;/keyword&gt;&lt;keyword&gt;Middle Aged&lt;/keyword&gt;&lt;keyword&gt;Paromomycin/*therapeutic use&lt;/keyword&gt;&lt;keyword&gt;Random Allocation&lt;/keyword&gt;&lt;keyword&gt;Toxemia/*drug therapy&lt;/keyword&gt;&lt;/keywords&gt;&lt;dates&gt;&lt;year&gt;1982&lt;/year&gt;&lt;pub-dates&gt;&lt;date&gt;Jun&lt;/date&gt;&lt;/pub-dates&gt;&lt;/dates&gt;&lt;isbn&gt;0192-0790 (Print)&amp;#xD;0192-0790 (Linking)&lt;/isbn&gt;&lt;accession-num&gt;7096960&lt;/accession-num&gt;&lt;urls&gt;&lt;related-urls&gt;&lt;url&gt;http://www.ncbi.nlm.nih.gov/pubmed/709696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and recently by rifaximin</w:t>
      </w:r>
      <w:r w:rsidRPr="003143C1">
        <w:rPr>
          <w:rFonts w:ascii="Book Antiqua" w:eastAsia="宋体" w:hAnsi="Book Antiqua"/>
          <w:kern w:val="0"/>
          <w:vertAlign w:val="superscript"/>
          <w:lang w:eastAsia="zh-CN"/>
        </w:rPr>
        <w:t>[</w:t>
      </w:r>
      <w:hyperlink w:anchor="_ENREF_48" w:tooltip="Kalambokis, 2012 #540" w:history="1">
        <w:r w:rsidRPr="003143C1">
          <w:rPr>
            <w:rFonts w:ascii="Book Antiqua" w:eastAsia="｣ﾍ｣ﾓ ･ｴ･ｷ･ﾃ･ｯ" w:hAnsi="Book Antiqua"/>
          </w:rPr>
          <w:fldChar w:fldCharType="begin">
            <w:fldData xml:space="preserve">PEVuZE5vdGU+PENpdGU+PEF1dGhvcj5LYWxhbWJva2lzPC9BdXRob3I+PFllYXI+MjAxMjwvWWVh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4MTUtODwvcGFnZXM+PHZvbHVtZT4xMDwvdm9sdW1lPjxudW1iZXI+NzwvbnVtYmVy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LYWxhbWJva2lzPC9BdXRob3I+PFllYXI+MjAxMjwvWWVh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4MTUtODwvcGFnZXM+PHZvbHVtZT4xMDwvdm9sdW1lPjxudW1iZXI+NzwvbnVtYmVy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Spontaneous bacterial peritonitis (SBP) is the most dangerous infectious complication arising in patients with cirrhosis and ascites</w:t>
      </w:r>
      <w:r w:rsidRPr="003143C1">
        <w:rPr>
          <w:rFonts w:ascii="Book Antiqua" w:eastAsia="｣ﾍ｣ﾓ ･ｴ･ｷ･ﾃ･ｯ" w:hAnsi="Book Antiqua"/>
          <w:lang w:val="el-GR"/>
        </w:rPr>
        <w:t xml:space="preserve">. </w:t>
      </w:r>
      <w:r w:rsidRPr="003143C1">
        <w:rPr>
          <w:rFonts w:ascii="Book Antiqua" w:eastAsia="｣ﾍ｣ﾓ ･ｴ･ｷ･ﾃ･ｯ" w:hAnsi="Book Antiqua" w:cs="Lucida Console"/>
          <w:lang w:val="el-GR"/>
        </w:rPr>
        <w:t>Ι</w:t>
      </w:r>
      <w:r w:rsidRPr="003143C1">
        <w:rPr>
          <w:rFonts w:ascii="Book Antiqua" w:eastAsia="｣ﾍ｣ﾓ ･ｴ･ｷ･ﾃ･ｯ" w:hAnsi="Book Antiqua"/>
        </w:rPr>
        <w:t>t is associated with high serum and ascitic fluid levels of proinflammatory cytokines. These patients are predisposed to the development of renal impairment, type 1 hepatorenal syndrome</w:t>
      </w:r>
      <w:r w:rsidRPr="003143C1">
        <w:rPr>
          <w:rFonts w:ascii="Book Antiqua" w:eastAsia="宋体" w:hAnsi="Book Antiqua"/>
          <w:kern w:val="0"/>
          <w:vertAlign w:val="superscript"/>
          <w:lang w:eastAsia="zh-CN"/>
        </w:rPr>
        <w:t>[</w:t>
      </w:r>
      <w:hyperlink w:anchor="_ENREF_49" w:tooltip="Such, 2002 #456"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Such&lt;/Author&gt;&lt;Year&gt;2002&lt;/Year&gt;&lt;RecNum&gt;456&lt;/RecNum&gt;&lt;DisplayText&gt;&lt;style face="superscript"&gt;49&lt;/style&gt;&lt;/DisplayText&gt;&lt;record&gt;&lt;rec-number&gt;456&lt;/rec-number&gt;&lt;foreign-keys&gt;&lt;key app="EN" db-id="zdwx5awr0vxrwje5vadpweszzvf0zz9d922z"&gt;456&lt;/key&gt;&lt;/foreign-keys&gt;&lt;ref-type name="Journal Article"&gt;17&lt;/ref-type&gt;&lt;contributors&gt;&lt;authors&gt;&lt;author&gt;Such, J.&lt;/author&gt;&lt;author&gt;Frances, R.&lt;/author&gt;&lt;author&gt;Perez-Mateo, M.&lt;/author&gt;&lt;/authors&gt;&lt;/contributors&gt;&lt;auth-address&gt;Liver Unit, Hospital General Universitario, Alicante, Spain. such_jos@gva.es&lt;/auth-address&gt;&lt;titles&gt;&lt;title&gt;Nitric oxide in patients with cirrhosis and bacterial infections&lt;/title&gt;&lt;secondary-title&gt;Metab Brain Dis&lt;/secondary-title&gt;&lt;alt-title&gt;Metabolic brain disease&lt;/alt-title&gt;&lt;/titles&gt;&lt;periodical&gt;&lt;full-title&gt;Metab Brain Dis&lt;/full-title&gt;&lt;abbr-1&gt;Metabolic brain disease&lt;/abbr-1&gt;&lt;/periodical&gt;&lt;alt-periodical&gt;&lt;full-title&gt;Metab Brain Dis&lt;/full-title&gt;&lt;abbr-1&gt;Metabolic brain disease&lt;/abbr-1&gt;&lt;/alt-periodical&gt;&lt;pages&gt;303-9&lt;/pages&gt;&lt;volume&gt;17&lt;/volume&gt;&lt;number&gt;4&lt;/number&gt;&lt;keywords&gt;&lt;keyword&gt;Bacterial Infections/*complications/*metabolism&lt;/keyword&gt;&lt;keyword&gt;Endotoxemia/metabolism&lt;/keyword&gt;&lt;keyword&gt;Humans&lt;/keyword&gt;&lt;keyword&gt;Liver Cirrhosis/*metabolism/*microbiology&lt;/keyword&gt;&lt;keyword&gt;Nitric Oxide/*metabolism&lt;/keyword&gt;&lt;keyword&gt;Peritonitis/microbiology&lt;/keyword&gt;&lt;/keywords&gt;&lt;dates&gt;&lt;year&gt;2002&lt;/year&gt;&lt;pub-dates&gt;&lt;date&gt;Dec&lt;/date&gt;&lt;/pub-dates&gt;&lt;/dates&gt;&lt;isbn&gt;0885-7490 (Print)&amp;#xD;0885-7490 (Linking)&lt;/isbn&gt;&lt;accession-num&gt;12602507&lt;/accession-num&gt;&lt;urls&gt;&lt;related-urls&gt;&lt;url&gt;http://www.ncbi.nlm.nih.gov/pubmed/12602507&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Albumin infusion improves renal function in acutely decompensated cirrhotic patients with acute kidney injury by impacting on renal blood flow autoregulation. This is possibly achieved through endothelial stabilization and a reduction in the sympathetic tone, endotoxemia and oxidative stress</w:t>
      </w:r>
      <w:r w:rsidRPr="003143C1">
        <w:rPr>
          <w:rFonts w:ascii="Book Antiqua" w:eastAsia="宋体" w:hAnsi="Book Antiqua"/>
          <w:kern w:val="0"/>
          <w:vertAlign w:val="superscript"/>
          <w:lang w:eastAsia="zh-CN"/>
        </w:rPr>
        <w:t>[</w:t>
      </w:r>
      <w:hyperlink w:anchor="_ENREF_50" w:tooltip="Garcia-Martinez, 2014 #575"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Garcia-Martinez&lt;/Author&gt;&lt;Year&gt;2014&lt;/Year&gt;&lt;RecNum&gt;575&lt;/RecNum&gt;&lt;DisplayText&gt;&lt;style face="superscript"&gt;50&lt;/style&gt;&lt;/DisplayText&gt;&lt;record&gt;&lt;rec-number&gt;575&lt;/rec-number&gt;&lt;foreign-keys&gt;&lt;key app="EN" db-id="zdwx5awr0vxrwje5vadpweszzvf0zz9d922z"&gt;575&lt;/key&gt;&lt;/foreign-keys&gt;&lt;ref-type name="Journal Article"&gt;17&lt;/ref-type&gt;&lt;contributors&gt;&lt;authors&gt;&lt;author&gt;Garcia-Martinez, R.&lt;/author&gt;&lt;author&gt;Noiret, L.&lt;/author&gt;&lt;author&gt;Sen, S.&lt;/author&gt;&lt;author&gt;Mookerjee, R.&lt;/author&gt;&lt;author&gt;Jalan, R.&lt;/author&gt;&lt;/authors&gt;&lt;/contributors&gt;&lt;auth-address&gt;Liver Failure Group, UCL Institute for Liver and Digestive Health, The Royal Free Hospital, Pond Street, London, NW3 2PF, UK.&lt;/auth-address&gt;&lt;titles&gt;&lt;title&gt;Albumin infusion improves renal blood flow autoregulation in patients with acute decompensation of cirrhosis and acute kidney injur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4&lt;/year&gt;&lt;pub-dates&gt;&lt;date&gt;Mar 13&lt;/date&gt;&lt;/pub-dates&gt;&lt;/dates&gt;&lt;isbn&gt;1478-3231 (Electronic)&amp;#xD;1478-3223 (Linking)&lt;/isbn&gt;&lt;accession-num&gt;24620819&lt;/accession-num&gt;&lt;urls&gt;&lt;related-urls&gt;&lt;url&gt;http://www.ncbi.nlm.nih.gov/pubmed/24620819&lt;/url&gt;&lt;/related-urls&gt;&lt;/urls&gt;&lt;electronic-resource-num&gt;10.1111/liv.12528&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5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hAnsi="Book Antiqua" w:cs="Helvetica"/>
          <w:b/>
          <w:i/>
        </w:rPr>
      </w:pPr>
      <w:r w:rsidRPr="003143C1">
        <w:rPr>
          <w:rFonts w:ascii="Book Antiqua" w:hAnsi="Book Antiqua" w:cs="Helvetica"/>
          <w:b/>
          <w:i/>
        </w:rPr>
        <w:t>Cirrhotic cardiomyopathy</w:t>
      </w:r>
    </w:p>
    <w:p w:rsidR="00721D26" w:rsidRPr="003143C1" w:rsidRDefault="00721D26" w:rsidP="002050E5">
      <w:pPr>
        <w:spacing w:line="360" w:lineRule="auto"/>
        <w:rPr>
          <w:rFonts w:ascii="Book Antiqua" w:hAnsi="Book Antiqua"/>
        </w:rPr>
      </w:pPr>
      <w:r w:rsidRPr="003143C1">
        <w:rPr>
          <w:rFonts w:ascii="Book Antiqua" w:hAnsi="Book Antiqua" w:cs="Helvetica"/>
        </w:rPr>
        <w:t xml:space="preserve">Liver cirrhosis is associated with several cardiovascular abnormalities. Despite an increased baseline cardiac output, cirrhotic patients have a suboptimal ventricular response to stress. This phenomenon is called cirrhotic cardiomyopathy. The pathogenesis of this syndrome is multifactorial and includes diminished </w:t>
      </w:r>
      <w:r w:rsidRPr="003143C1">
        <w:rPr>
          <w:rFonts w:ascii="Book Antiqua" w:hAnsi="Book Antiqua" w:cs="Lucida Console"/>
        </w:rPr>
        <w:t>β</w:t>
      </w:r>
      <w:r w:rsidRPr="003143C1">
        <w:rPr>
          <w:rFonts w:ascii="Book Antiqua" w:hAnsi="Book Antiqua" w:cs="Helvetica"/>
        </w:rPr>
        <w:t>-adrenergic receptor signal transduction, cardiomyocyte cellular plasma membrane dysfunction, and increased activity or levels of cardiodepressant substances such as cytokines, endogenous cannabinoids, and nitric oxide</w:t>
      </w:r>
      <w:r w:rsidRPr="003143C1">
        <w:rPr>
          <w:rFonts w:ascii="Book Antiqua" w:eastAsia="宋体" w:hAnsi="Book Antiqua"/>
          <w:kern w:val="0"/>
          <w:vertAlign w:val="superscript"/>
          <w:lang w:eastAsia="zh-CN"/>
        </w:rPr>
        <w:t>[</w:t>
      </w:r>
      <w:hyperlink w:anchor="_ENREF_51" w:tooltip="Alqahtani, 2008 #701" w:history="1">
        <w:r w:rsidRPr="003143C1">
          <w:rPr>
            <w:rFonts w:ascii="Book Antiqua" w:hAnsi="Book Antiqua" w:cs="Helvetica"/>
          </w:rPr>
          <w:fldChar w:fldCharType="begin"/>
        </w:r>
        <w:r w:rsidRPr="003143C1">
          <w:rPr>
            <w:rFonts w:ascii="Book Antiqua" w:hAnsi="Book Antiqua" w:cs="Helvetica"/>
          </w:rPr>
          <w:instrText xml:space="preserve"> ADDIN EN.CITE &lt;EndNote&gt;&lt;Cite&gt;&lt;Author&gt;Alqahtani&lt;/Author&gt;&lt;Year&gt;2008&lt;/Year&gt;&lt;RecNum&gt;701&lt;/RecNum&gt;&lt;DisplayText&gt;&lt;style face="superscript"&gt;51&lt;/style&gt;&lt;/DisplayText&gt;&lt;record&gt;&lt;rec-number&gt;701&lt;/rec-number&gt;&lt;foreign-keys&gt;&lt;key app="EN" db-id="zdwx5awr0vxrwje5vadpweszzvf0zz9d922z"&gt;701&lt;/key&gt;&lt;/foreign-keys&gt;&lt;ref-type name="Journal Article"&gt;17&lt;/ref-type&gt;&lt;contributors&gt;&lt;authors&gt;&lt;author&gt;Alqahtani, S. A.&lt;/author&gt;&lt;author&gt;Fouad, T. R.&lt;/author&gt;&lt;author&gt;Lee, S. S.&lt;/author&gt;&lt;/authors&gt;&lt;/contributors&gt;&lt;auth-address&gt;Division of Gastroenterology and Hepatology, Mayo Clinic College of Medicine, Rochester, Minnesota, USA.&lt;/auth-address&gt;&lt;titles&gt;&lt;title&gt;Cirrhotic cardiomyopathy&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59-69&lt;/pages&gt;&lt;volume&gt;28&lt;/volume&gt;&lt;number&gt;1&lt;/number&gt;&lt;keywords&gt;&lt;keyword&gt;Cardiomyopathies/*etiology/physiopathology/therapy&lt;/keyword&gt;&lt;keyword&gt;Electrocardiography&lt;/keyword&gt;&lt;keyword&gt;Humans&lt;/keyword&gt;&lt;keyword&gt;Liver Cirrhosis/*complications/surgery&lt;/keyword&gt;&lt;keyword&gt;Liver Transplantation&lt;/keyword&gt;&lt;keyword&gt;Myocardial Contraction/physiology&lt;/keyword&gt;&lt;keyword&gt;Portasystemic Shunt, Transjugular Intrahepatic&lt;/keyword&gt;&lt;keyword&gt;Prognosis&lt;/keyword&gt;&lt;/keywords&gt;&lt;dates&gt;&lt;year&gt;2008&lt;/year&gt;&lt;pub-dates&gt;&lt;date&gt;Feb&lt;/date&gt;&lt;/pub-dates&gt;&lt;/dates&gt;&lt;isbn&gt;0272-8087 (Print)&amp;#xD;0272-8087 (Linking)&lt;/isbn&gt;&lt;accession-num&gt;18293277&lt;/accession-num&gt;&lt;urls&gt;&lt;related-urls&gt;&lt;url&gt;http://www.ncbi.nlm.nih.gov/pubmed/18293277&lt;/url&gt;&lt;/related-urls&gt;&lt;/urls&gt;&lt;electronic-resource-num&gt;10.1055/s-2008-1040321&lt;/electronic-resource-num&gt;&lt;/record&gt;&lt;/Cite&gt;&lt;/EndNote&gt;</w:instrText>
        </w:r>
        <w:r w:rsidRPr="003143C1">
          <w:rPr>
            <w:rFonts w:ascii="Book Antiqua" w:hAnsi="Book Antiqua" w:cs="Helvetica"/>
          </w:rPr>
          <w:fldChar w:fldCharType="separate"/>
        </w:r>
        <w:r w:rsidRPr="003143C1">
          <w:rPr>
            <w:rFonts w:ascii="Book Antiqua" w:hAnsi="Book Antiqua" w:cs="Helvetica"/>
            <w:noProof/>
            <w:vertAlign w:val="superscript"/>
          </w:rPr>
          <w:t>51</w:t>
        </w:r>
        <w:r w:rsidRPr="003143C1">
          <w:rPr>
            <w:rFonts w:ascii="Book Antiqua" w:hAnsi="Book Antiqua" w:cs="Helvetica"/>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rPr>
        <w:t xml:space="preserve">. Patients with severe cirrhotic cardiomyopathy have higher </w:t>
      </w:r>
      <w:r w:rsidRPr="003143C1">
        <w:rPr>
          <w:rFonts w:ascii="Book Antiqua" w:hAnsi="Book Antiqua"/>
          <w:kern w:val="0"/>
        </w:rPr>
        <w:t>lipopolysaccharide binding protein (LBP)</w:t>
      </w:r>
      <w:r w:rsidRPr="003143C1">
        <w:rPr>
          <w:rFonts w:ascii="Book Antiqua" w:eastAsia="宋体" w:hAnsi="Book Antiqua" w:cs="Helvetica"/>
          <w:lang w:eastAsia="zh-CN"/>
        </w:rPr>
        <w:t xml:space="preserve"> </w:t>
      </w:r>
      <w:r w:rsidRPr="003143C1">
        <w:rPr>
          <w:rFonts w:ascii="Book Antiqua" w:hAnsi="Book Antiqua" w:cs="Helvetica"/>
        </w:rPr>
        <w:t>levels, which are significantly correlated with the degree of diastolic dysfunction. This findings support a potential role of bacterial endotoxemia on the aggravation of cardiomyopathy in cirrhotic patients</w:t>
      </w:r>
      <w:r w:rsidRPr="003143C1">
        <w:rPr>
          <w:rFonts w:ascii="Book Antiqua" w:eastAsia="宋体" w:hAnsi="Book Antiqua"/>
          <w:kern w:val="0"/>
          <w:vertAlign w:val="superscript"/>
          <w:lang w:eastAsia="zh-CN"/>
        </w:rPr>
        <w:t>[</w:t>
      </w:r>
      <w:hyperlink w:anchor="_ENREF_52" w:tooltip="Karagiannakis, 2013 #562" w:history="1">
        <w:r w:rsidRPr="003143C1">
          <w:rPr>
            <w:rFonts w:ascii="Book Antiqua" w:hAnsi="Book Antiqua" w:cs="Helvetica"/>
          </w:rPr>
          <w:fldChar w:fldCharType="begin">
            <w:fldData xml:space="preserve">PEVuZE5vdGU+PENpdGU+PEF1dGhvcj5LYXJhZ2lhbm5ha2lzPC9BdXRob3I+PFllYXI+MjAxMzwv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zAyOS0zNjwvcGFn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==
</w:fldData>
          </w:fldChar>
        </w:r>
        <w:r w:rsidRPr="003143C1">
          <w:rPr>
            <w:rFonts w:ascii="Book Antiqua" w:hAnsi="Book Antiqua" w:cs="Helvetica"/>
          </w:rPr>
          <w:instrText xml:space="preserve"> ADDIN EN.CITE </w:instrText>
        </w:r>
        <w:r w:rsidRPr="003143C1">
          <w:rPr>
            <w:rFonts w:ascii="Book Antiqua" w:hAnsi="Book Antiqua" w:cs="Helvetica"/>
          </w:rPr>
          <w:fldChar w:fldCharType="begin">
            <w:fldData xml:space="preserve">PEVuZE5vdGU+PENpdGU+PEF1dGhvcj5LYXJhZ2lhbm5ha2lzPC9BdXRob3I+PFllYXI+MjAxMzwv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zAyOS0zNjwvcGFn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==
</w:fldData>
          </w:fldChar>
        </w:r>
        <w:r w:rsidRPr="003143C1">
          <w:rPr>
            <w:rFonts w:ascii="Book Antiqua" w:hAnsi="Book Antiqua" w:cs="Helvetica"/>
          </w:rPr>
          <w:instrText xml:space="preserve"> ADDIN EN.CITE.DATA </w:instrText>
        </w:r>
        <w:r w:rsidRPr="003143C1">
          <w:rPr>
            <w:rFonts w:ascii="Book Antiqua" w:hAnsi="Book Antiqua" w:cs="Helvetica"/>
          </w:rPr>
        </w:r>
        <w:r w:rsidRPr="003143C1">
          <w:rPr>
            <w:rFonts w:ascii="Book Antiqua" w:hAnsi="Book Antiqua" w:cs="Helvetica"/>
          </w:rPr>
          <w:fldChar w:fldCharType="end"/>
        </w:r>
        <w:r w:rsidRPr="003143C1">
          <w:rPr>
            <w:rFonts w:ascii="Book Antiqua" w:hAnsi="Book Antiqua" w:cs="Helvetica"/>
          </w:rPr>
        </w:r>
        <w:r w:rsidRPr="003143C1">
          <w:rPr>
            <w:rFonts w:ascii="Book Antiqua" w:hAnsi="Book Antiqua" w:cs="Helvetica"/>
          </w:rPr>
          <w:fldChar w:fldCharType="separate"/>
        </w:r>
        <w:r w:rsidRPr="003143C1">
          <w:rPr>
            <w:rFonts w:ascii="Book Antiqua" w:hAnsi="Book Antiqua" w:cs="Helvetica"/>
            <w:noProof/>
            <w:vertAlign w:val="superscript"/>
          </w:rPr>
          <w:t>52</w:t>
        </w:r>
        <w:r w:rsidRPr="003143C1">
          <w:rPr>
            <w:rFonts w:ascii="Book Antiqua" w:hAnsi="Book Antiqua" w:cs="Helvetica"/>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rPr>
        <w:t xml:space="preserve">. The development of severe renal failure </w:t>
      </w:r>
      <w:r w:rsidRPr="003143C1">
        <w:rPr>
          <w:rFonts w:ascii="Book Antiqua" w:hAnsi="Book Antiqua"/>
        </w:rPr>
        <w:t xml:space="preserve">Type 1 HRS </w:t>
      </w:r>
      <w:r w:rsidRPr="003143C1">
        <w:rPr>
          <w:rFonts w:ascii="Book Antiqua" w:hAnsi="Book Antiqua" w:cs="Helvetica"/>
        </w:rPr>
        <w:t>seems to be related to a cardiac systolic dysfunction</w:t>
      </w:r>
      <w:r w:rsidRPr="003143C1">
        <w:rPr>
          <w:rFonts w:ascii="Book Antiqua" w:eastAsia="宋体" w:hAnsi="Book Antiqua"/>
          <w:kern w:val="0"/>
          <w:vertAlign w:val="superscript"/>
          <w:lang w:eastAsia="zh-CN"/>
        </w:rPr>
        <w:t>[</w:t>
      </w:r>
      <w:hyperlink w:anchor="_ENREF_53" w:tooltip="Krag, 2010 #700" w:history="1">
        <w:r w:rsidRPr="003143C1">
          <w:rPr>
            <w:rFonts w:ascii="Book Antiqua" w:hAnsi="Book Antiqua"/>
            <w:kern w:val="0"/>
          </w:rPr>
          <w:fldChar w:fldCharType="begin"/>
        </w:r>
        <w:r w:rsidRPr="003143C1">
          <w:rPr>
            <w:rFonts w:ascii="Book Antiqua" w:hAnsi="Book Antiqua"/>
            <w:kern w:val="0"/>
          </w:rPr>
          <w:instrText xml:space="preserve"> ADDIN EN.CITE &lt;EndNote&gt;&lt;Cite&gt;&lt;Author&gt;Krag&lt;/Author&gt;&lt;Year&gt;2010&lt;/Year&gt;&lt;RecNum&gt;700&lt;/RecNum&gt;&lt;DisplayText&gt;&lt;style face="superscript"&gt;53&lt;/style&gt;&lt;/DisplayText&gt;&lt;record&gt;&lt;rec-number&gt;700&lt;/rec-number&gt;&lt;foreign-keys&gt;&lt;key app="EN" db-id="zdwx5awr0vxrwje5vadpweszzvf0zz9d922z"&gt;700&lt;/key&gt;&lt;/foreign-keys&gt;&lt;ref-type name="Journal Article"&gt;17&lt;/ref-type&gt;&lt;contributors&gt;&lt;authors&gt;&lt;author&gt;Krag, A.&lt;/author&gt;&lt;author&gt;Bendtsen, F.&lt;/author&gt;&lt;author&gt;Henriksen, J. H.&lt;/author&gt;&lt;author&gt;Moller, S.&lt;/author&gt;&lt;/authors&gt;&lt;/contributors&gt;&lt;auth-address&gt;Department of Medical Gastroenterology 439, Hvidovre Hospital, DK-2650 Hvidovre, Denmark. aleksander.krag@hvh.regionh.dk&lt;/auth-address&gt;&lt;titles&gt;&lt;title&gt;Low cardiac output predicts development of hepatorenal syndrome and survival in patients with cirrhosis and ascites&lt;/title&gt;&lt;secondary-title&gt;Gut&lt;/secondary-title&gt;&lt;alt-title&gt;Gut&lt;/alt-title&gt;&lt;/titles&gt;&lt;periodical&gt;&lt;full-title&gt;Gut&lt;/full-title&gt;&lt;abbr-1&gt;Gut&lt;/abbr-1&gt;&lt;/periodical&gt;&lt;alt-periodical&gt;&lt;full-title&gt;Gut&lt;/full-title&gt;&lt;abbr-1&gt;Gut&lt;/abbr-1&gt;&lt;/alt-periodical&gt;&lt;pages&gt;105-10&lt;/pages&gt;&lt;volume&gt;59&lt;/volume&gt;&lt;number&gt;1&lt;/number&gt;&lt;keywords&gt;&lt;keyword&gt;Aged&lt;/keyword&gt;&lt;keyword&gt;Cardiac Output, Low/*complications/physiopathology&lt;/keyword&gt;&lt;keyword&gt;Female&lt;/keyword&gt;&lt;keyword&gt;Follow-Up Studies&lt;/keyword&gt;&lt;keyword&gt;Glomerular Filtration Rate/physiology&lt;/keyword&gt;&lt;keyword&gt;Hemodynamics/physiology&lt;/keyword&gt;&lt;keyword&gt;Hepatorenal Syndrome/*etiology&lt;/keyword&gt;&lt;keyword&gt;Humans&lt;/keyword&gt;&lt;keyword&gt;Liver Cirrhosis/*complications/physiopathology&lt;/keyword&gt;&lt;keyword&gt;Male&lt;/keyword&gt;&lt;keyword&gt;Middle Aged&lt;/keyword&gt;&lt;keyword&gt;Prognosis&lt;/keyword&gt;&lt;keyword&gt;Renal Circulation/physiology&lt;/keyword&gt;&lt;keyword&gt;Survival Analysis&lt;/keyword&gt;&lt;/keywords&gt;&lt;dates&gt;&lt;year&gt;2010&lt;/year&gt;&lt;pub-dates&gt;&lt;date&gt;Jan&lt;/date&gt;&lt;/pub-dates&gt;&lt;/dates&gt;&lt;isbn&gt;1468-3288 (Electronic)&amp;#xD;0017-5749 (Linking)&lt;/isbn&gt;&lt;accession-num&gt;19837678&lt;/accession-num&gt;&lt;urls&gt;&lt;related-urls&gt;&lt;url&gt;http://www.ncbi.nlm.nih.gov/pubmed/19837678&lt;/url&gt;&lt;/related-urls&gt;&lt;/urls&gt;&lt;electronic-resource-num&gt;10.1136/gut.2009.180570&lt;/electronic-resource-num&gt;&lt;/record&gt;&lt;/Cite&gt;&lt;/EndNote&gt;</w:instrText>
        </w:r>
        <w:r w:rsidRPr="003143C1">
          <w:rPr>
            <w:rFonts w:ascii="Book Antiqua" w:hAnsi="Book Antiqua"/>
            <w:kern w:val="0"/>
          </w:rPr>
          <w:fldChar w:fldCharType="separate"/>
        </w:r>
        <w:r w:rsidRPr="003143C1">
          <w:rPr>
            <w:rFonts w:ascii="Book Antiqua" w:hAnsi="Book Antiqua"/>
            <w:noProof/>
            <w:kern w:val="0"/>
            <w:vertAlign w:val="superscript"/>
          </w:rPr>
          <w:t>53</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In addition to the above myocardial dysfunction, the release of endotoxins and biologically active substances such as inflammatory cytokines, nitric oxide, carbon monoxide related to bacterial infection may further impair cardiac function in patients with advanced cirrhosis</w:t>
      </w:r>
      <w:r w:rsidRPr="003143C1">
        <w:rPr>
          <w:rFonts w:ascii="Book Antiqua" w:eastAsia="宋体" w:hAnsi="Book Antiqua"/>
          <w:kern w:val="0"/>
          <w:vertAlign w:val="superscript"/>
          <w:lang w:eastAsia="zh-CN"/>
        </w:rPr>
        <w:t>[</w:t>
      </w:r>
      <w:hyperlink w:anchor="_ENREF_54" w:tooltip="Lata, 2012 #699" w:history="1">
        <w:r w:rsidRPr="003143C1">
          <w:rPr>
            <w:rFonts w:ascii="Book Antiqua" w:hAnsi="Book Antiqua"/>
          </w:rPr>
          <w:fldChar w:fldCharType="begin"/>
        </w:r>
        <w:r w:rsidRPr="003143C1">
          <w:rPr>
            <w:rFonts w:ascii="Book Antiqua" w:hAnsi="Book Antiqua"/>
          </w:rPr>
          <w:instrText xml:space="preserve"> ADDIN EN.CITE &lt;EndNote&gt;&lt;Cite&gt;&lt;Author&gt;Lata&lt;/Author&gt;&lt;Year&gt;2012&lt;/Year&gt;&lt;RecNum&gt;699&lt;/RecNum&gt;&lt;DisplayText&gt;&lt;style face="superscript"&gt;54&lt;/style&gt;&lt;/DisplayText&gt;&lt;record&gt;&lt;rec-number&gt;699&lt;/rec-number&gt;&lt;foreign-keys&gt;&lt;key app="EN" db-id="zdwx5awr0vxrwje5vadpweszzvf0zz9d922z"&gt;699&lt;/key&gt;&lt;/foreign-keys&gt;&lt;ref-type name="Journal Article"&gt;17&lt;/ref-type&gt;&lt;contributors&gt;&lt;authors&gt;&lt;author&gt;Lata, J.&lt;/author&gt;&lt;/authors&gt;&lt;/contributors&gt;&lt;auth-address&gt;Department of Internal Medicine, University Hospital and Faculty of Medicine, Ostrava University, 70103 Ostrava, Czech Republic. jan.lata@osu.cz&lt;/auth-address&gt;&lt;titles&gt;&lt;title&gt;Hepatorenal syndrom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4978-84&lt;/pages&gt;&lt;volume&gt;18&lt;/volume&gt;&lt;number&gt;36&lt;/number&gt;&lt;keywords&gt;&lt;keyword&gt;Hepatorenal Syndrome/diagnosis/physiopathology/*therapy&lt;/keyword&gt;&lt;keyword&gt;Humans&lt;/keyword&gt;&lt;keyword&gt;Prognosis&lt;/keyword&gt;&lt;keyword&gt;Vasoconstriction&lt;/keyword&gt;&lt;/keywords&gt;&lt;dates&gt;&lt;year&gt;2012&lt;/year&gt;&lt;pub-dates&gt;&lt;date&gt;Sep 28&lt;/date&gt;&lt;/pub-dates&gt;&lt;/dates&gt;&lt;isbn&gt;2219-2840 (Electronic)&amp;#xD;1007-9327 (Linking)&lt;/isbn&gt;&lt;accession-num&gt;23049205&lt;/accession-num&gt;&lt;urls&gt;&lt;related-urls&gt;&lt;url&gt;http://www.ncbi.nlm.nih.gov/pubmed/23049205&lt;/url&gt;&lt;/related-urls&gt;&lt;/urls&gt;&lt;custom2&gt;3460323&lt;/custom2&gt;&lt;electronic-resource-num&gt;10.3748/wjg.v18.i36.4978&lt;/electronic-resource-num&gt;&lt;/record&gt;&lt;/Cite&gt;&lt;/EndNote&gt;</w:instrText>
        </w:r>
        <w:r w:rsidRPr="003143C1">
          <w:rPr>
            <w:rFonts w:ascii="Book Antiqua" w:hAnsi="Book Antiqua"/>
          </w:rPr>
          <w:fldChar w:fldCharType="separate"/>
        </w:r>
        <w:r w:rsidRPr="003143C1">
          <w:rPr>
            <w:rFonts w:ascii="Book Antiqua" w:hAnsi="Book Antiqua"/>
            <w:noProof/>
            <w:vertAlign w:val="superscript"/>
          </w:rPr>
          <w:t>54</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w:t>
      </w:r>
    </w:p>
    <w:p w:rsidR="00721D26" w:rsidRPr="003143C1" w:rsidRDefault="00721D26" w:rsidP="002050E5">
      <w:pPr>
        <w:spacing w:line="360" w:lineRule="auto"/>
        <w:rPr>
          <w:rFonts w:ascii="Book Antiqua"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Hepatopulmonary syndrome</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Hepatopulmonary syndrome (HPS) is an important cause of dyspnea and hypoxia in 10</w:t>
      </w:r>
      <w:r w:rsidRPr="003143C1">
        <w:rPr>
          <w:rFonts w:ascii="Book Antiqua" w:eastAsia="宋体" w:hAnsi="Book Antiqua"/>
          <w:lang w:eastAsia="zh-CN"/>
        </w:rPr>
        <w:t>%</w:t>
      </w:r>
      <w:r w:rsidRPr="003143C1">
        <w:rPr>
          <w:rFonts w:ascii="Book Antiqua" w:eastAsia="｣ﾍ｣ﾓ ･ｴ･ｷ･ﾃ･ｯ" w:hAnsi="Book Antiqua"/>
        </w:rPr>
        <w:t>-30% of patients with cirrhosis</w:t>
      </w:r>
      <w:r w:rsidRPr="003143C1">
        <w:rPr>
          <w:rFonts w:ascii="Book Antiqua" w:eastAsia="宋体" w:hAnsi="Book Antiqua"/>
          <w:kern w:val="0"/>
          <w:vertAlign w:val="superscript"/>
          <w:lang w:eastAsia="zh-CN"/>
        </w:rPr>
        <w:t>[</w:t>
      </w:r>
      <w:hyperlink w:anchor="_ENREF_55" w:tooltip="Grace, 2013 #589" w:history="1">
        <w:r w:rsidRPr="003143C1">
          <w:rPr>
            <w:rFonts w:ascii="Book Antiqua" w:eastAsia="｣ﾍ｣ﾓ ･ｴ･ｷ･ﾃ･ｯ" w:hAnsi="Book Antiqua"/>
          </w:rPr>
          <w:fldChar w:fldCharType="begin">
            <w:fldData xml:space="preserve">PEVuZE5vdGU+PENpdGU+PEF1dGhvcj5HcmFjZTwvQXV0aG9yPjxZZWFyPjIwMTM8L1llYXI+PFJl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IxMy05PC9wYWdlcz48dm9sdW1lPjI4PC92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HcmFjZTwvQXV0aG9yPjxZZWFyPjIwMTM8L1llYXI+PFJl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IxMy05PC9wYWdlcz48dm9sdW1lPjI4PC92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5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It is due to vasodilation and angiogenesis in the pulmonary vascular bed, which leads to ventilation-perfusion mismatching, diffusion limitation to oxygen exchange, and arteriovenous shunting</w:t>
      </w:r>
      <w:r w:rsidRPr="003143C1">
        <w:rPr>
          <w:rFonts w:ascii="Book Antiqua" w:eastAsia="宋体" w:hAnsi="Book Antiqua"/>
          <w:kern w:val="0"/>
          <w:vertAlign w:val="superscript"/>
          <w:lang w:eastAsia="zh-CN"/>
        </w:rPr>
        <w:t>[</w:t>
      </w:r>
      <w:hyperlink w:anchor="_ENREF_55" w:tooltip="Grace, 2013 #589" w:history="1">
        <w:r w:rsidRPr="003143C1">
          <w:rPr>
            <w:rFonts w:ascii="Book Antiqua" w:eastAsia="｣ﾍ｣ﾓ ･ｴ･ｷ･ﾃ･ｯ" w:hAnsi="Book Antiqua"/>
          </w:rPr>
          <w:fldChar w:fldCharType="begin">
            <w:fldData xml:space="preserve">PEVuZE5vdGU+PENpdGU+PEF1dGhvcj5HcmFjZTwvQXV0aG9yPjxZZWFyPjIwMTM8L1llYXI+PFJl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IxMy05PC9wYWdlcz48dm9sdW1lPjI4PC92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HcmFjZTwvQXV0aG9yPjxZZWFyPjIwMTM8L1llYXI+PFJl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IxMy05PC9wYWdlcz48dm9sdW1lPjI4PC92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5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 xml:space="preserve">In experimental studies, Zhang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56" w:tooltip="Zhang, 2007 #497" w:history="1">
        <w:r w:rsidRPr="003143C1">
          <w:rPr>
            <w:rFonts w:ascii="Book Antiqua" w:eastAsia="｣ﾍ｣ﾓ ･ｴ･ｷ･ﾃ･ｯ" w:hAnsi="Book Antiqua"/>
          </w:rPr>
          <w:fldChar w:fldCharType="begin">
            <w:fldData xml:space="preserve">PEVuZE5vdGU+PENpdGU+PEF1dGhvcj5aaGFuZzwvQXV0aG9yPjxZZWFyPjIwMDc8L1llYXI+PFJl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jM4NS05NTwvcGFnZXM+PHZvbHVtZT4xMzwvdm9sdW1lPjxudW1iZXI+NDc8L251bWJl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aaGFuZzwvQXV0aG9yPjxZZWFyPjIwMDc8L1llYXI+PFJl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jM4NS05NTwvcGFnZXM+PHZvbHVtZT4xMzwvdm9sdW1lPjxudW1iZXI+NDc8L251bWJl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5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demonstarated that progression and severity of HPS as indicated by both increased pulmonary capillaries and histological changes are closely associated with endotoxin levels in the cirrhotic rat model. They thought that overproduction of TNF-</w:t>
      </w:r>
      <w:r w:rsidRPr="003143C1">
        <w:rPr>
          <w:rFonts w:ascii="Book Antiqua" w:eastAsia="｣ﾍ｣ﾓ ･ｴ･ｷ･ﾃ･ｯ" w:hAnsi="Book Antiqua" w:cs="Lucida Console"/>
          <w:lang w:val="el-GR"/>
        </w:rPr>
        <w:t>α</w:t>
      </w:r>
      <w:r w:rsidRPr="003143C1">
        <w:rPr>
          <w:rFonts w:ascii="Book Antiqua" w:eastAsia="｣ﾍ｣ﾓ ･ｴ･ｷ･ﾃ･ｯ" w:hAnsi="Book Antiqua"/>
        </w:rPr>
        <w:t xml:space="preserve"> due to endotoxin stimulation of Kupffer cells </w:t>
      </w:r>
      <w:r w:rsidRPr="003143C1">
        <w:rPr>
          <w:rFonts w:ascii="Book Antiqua" w:eastAsia="｣ﾍ｣ﾓ ･ｴ･ｷ･ﾃ･ｯ" w:hAnsi="Book Antiqua"/>
          <w:i/>
        </w:rPr>
        <w:t>via</w:t>
      </w:r>
      <w:r w:rsidRPr="003143C1">
        <w:rPr>
          <w:rFonts w:ascii="Book Antiqua" w:eastAsia="｣ﾍ｣ﾓ ･ｴ･ｷ･ﾃ･ｯ" w:hAnsi="Book Antiqua"/>
        </w:rPr>
        <w:t xml:space="preserve"> mitogen-activated protein kinase signal transduction pathway may be a major mechanism mediating the pathologic alterations of hepatopulmonary syndrome</w:t>
      </w:r>
      <w:r w:rsidRPr="003143C1">
        <w:rPr>
          <w:rFonts w:ascii="Book Antiqua" w:eastAsia="宋体" w:hAnsi="Book Antiqua"/>
          <w:kern w:val="0"/>
          <w:vertAlign w:val="superscript"/>
          <w:lang w:eastAsia="zh-CN"/>
        </w:rPr>
        <w:t>[</w:t>
      </w:r>
      <w:hyperlink w:anchor="_ENREF_57" w:tooltip="Zhang, 2005 #479" w:history="1">
        <w:r w:rsidRPr="003143C1">
          <w:rPr>
            <w:rFonts w:ascii="Book Antiqua" w:eastAsia="｣ﾍ｣ﾓ ･ｴ･ｷ･ﾃ･ｯ" w:hAnsi="Book Antiqua"/>
          </w:rPr>
          <w:fldChar w:fldCharType="begin">
            <w:fldData xml:space="preserve">PEVuZE5vdGU+PENpdGU+PEF1dGhvcj5aaGFuZzwvQXV0aG9yPjxZZWFyPjIwMDU8L1llYXI+PFJl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TY3LTcyPC9wYWdlcz48dm9sdW1lPjExPC92b2x1bWU+PG51bWJl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aaGFuZzwvQXV0aG9yPjxZZWFyPjIwMDU8L1llYXI+PFJl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TY3LTcyPC9wYWdlcz48dm9sdW1lPjExPC92b2x1bWU+PG51bWJl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5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re was a case report</w:t>
      </w:r>
      <w:r w:rsidRPr="003143C1">
        <w:rPr>
          <w:rFonts w:ascii="Book Antiqua" w:eastAsia="宋体" w:hAnsi="Book Antiqua"/>
          <w:kern w:val="0"/>
          <w:vertAlign w:val="superscript"/>
          <w:lang w:eastAsia="zh-CN"/>
        </w:rPr>
        <w:t>[</w:t>
      </w:r>
      <w:hyperlink w:anchor="_ENREF_58" w:tooltip="Ramon, 2001 #680"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Ramon&lt;/Author&gt;&lt;Year&gt;2001&lt;/Year&gt;&lt;RecNum&gt;680&lt;/RecNum&gt;&lt;DisplayText&gt;&lt;style face="superscript"&gt;58&lt;/style&gt;&lt;/DisplayText&gt;&lt;record&gt;&lt;rec-number&gt;680&lt;/rec-number&gt;&lt;foreign-keys&gt;&lt;key app="EN" db-id="zdwx5awr0vxrwje5vadpweszzvf0zz9d922z"&gt;680&lt;/key&gt;&lt;/foreign-keys&gt;&lt;ref-type name="Journal Article"&gt;17&lt;/ref-type&gt;&lt;contributors&gt;&lt;authors&gt;&lt;author&gt;Ramon, M. &lt;/author&gt;&lt;author&gt;Anel , L.&lt;/author&gt;&lt;author&gt;Sheagren, J.N. &lt;/author&gt;&lt;/authors&gt;&lt;/contributors&gt;&lt;titles&gt;&lt;title&gt;Novel presentation and approach to management of hepatopulmonary syndrome with use of antimicrobial agents&lt;/title&gt;&lt;secondary-title&gt;Clinical Infectious Diseases&lt;/secondary-title&gt;&lt;/titles&gt;&lt;periodical&gt;&lt;full-title&gt;Clinical Infectious Diseases&lt;/full-title&gt;&lt;/periodical&gt;&lt;pages&gt;e131–6&lt;/pages&gt;&lt;volume&gt;32&lt;/volume&gt;&lt;dates&gt;&lt;year&gt;2001&lt;/year&gt;&lt;/dates&gt;&lt;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5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that showed beneficial effect of oral norfloxacin for hypoxia in a patient with this syndrome. The authors speculated that norfloxacin reduced endotoxemia and concomitant nitric oxide production in patients with cirrhosis. However, a following pilot study of intestinal decontamination with norfloxacin in patients with HPS, in an attempt to reduce endotoxemia, failed to produce any improvement in gas exchange</w:t>
      </w:r>
      <w:r w:rsidRPr="003143C1">
        <w:rPr>
          <w:rFonts w:ascii="Book Antiqua" w:eastAsia="宋体" w:hAnsi="Book Antiqua"/>
          <w:kern w:val="0"/>
          <w:vertAlign w:val="superscript"/>
          <w:lang w:eastAsia="zh-CN"/>
        </w:rPr>
        <w:t>[</w:t>
      </w:r>
      <w:hyperlink w:anchor="_ENREF_55" w:tooltip="Grace, 2013 #589" w:history="1">
        <w:r w:rsidRPr="003143C1">
          <w:rPr>
            <w:rFonts w:ascii="Book Antiqua" w:eastAsia="｣ﾍ｣ﾓ ･ｴ･ｷ･ﾃ･ｯ" w:hAnsi="Book Antiqua"/>
          </w:rPr>
          <w:fldChar w:fldCharType="begin">
            <w:fldData xml:space="preserve">PEVuZE5vdGU+PENpdGU+PEF1dGhvcj5HcmFjZTwvQXV0aG9yPjxZZWFyPjIwMTM8L1llYXI+PFJl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IxMy05PC9wYWdlcz48dm9sdW1lPjI4PC92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HcmFjZTwvQXV0aG9yPjxZZWFyPjIwMTM8L1llYXI+PFJl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5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hAnsi="Book Antiqua"/>
          <w:b/>
          <w:i/>
          <w:kern w:val="0"/>
        </w:rPr>
      </w:pPr>
      <w:r w:rsidRPr="003143C1">
        <w:rPr>
          <w:rFonts w:ascii="Book Antiqua" w:hAnsi="Book Antiqua"/>
          <w:b/>
          <w:i/>
          <w:kern w:val="0"/>
        </w:rPr>
        <w:t>Coagulation and platelet abnormalities</w:t>
      </w:r>
    </w:p>
    <w:p w:rsidR="00721D26" w:rsidRPr="003143C1" w:rsidRDefault="00721D26" w:rsidP="002050E5">
      <w:pPr>
        <w:spacing w:line="360" w:lineRule="auto"/>
        <w:rPr>
          <w:rFonts w:ascii="Book Antiqua" w:hAnsi="Book Antiqua" w:cs="Helvetica"/>
          <w:kern w:val="0"/>
        </w:rPr>
      </w:pPr>
      <w:r w:rsidRPr="003143C1">
        <w:rPr>
          <w:rFonts w:ascii="Book Antiqua" w:hAnsi="Book Antiqua"/>
          <w:kern w:val="0"/>
        </w:rPr>
        <w:t xml:space="preserve">Patients with advanced liver cirrhosis paradoxically have both risks of bleeding and thrombosis. They should face fragile balance between hypercoagulability and hypocoagulability related to reduced synthesis of clotting factors, accelerated fibrinolysis, platelet dysfunction and low-grade intravascular clotting. </w:t>
      </w:r>
      <w:r w:rsidRPr="003143C1">
        <w:rPr>
          <w:rFonts w:ascii="Book Antiqua" w:hAnsi="Book Antiqua" w:cs="Helvetica"/>
          <w:kern w:val="0"/>
        </w:rPr>
        <w:t>Hyperfibrinolysis is not a primary phenomenon but occurs as a consequence of clotting activation and that endotoxemia might play a pathophysiological role</w:t>
      </w:r>
      <w:r w:rsidRPr="003143C1">
        <w:rPr>
          <w:rFonts w:ascii="Book Antiqua" w:eastAsia="宋体" w:hAnsi="Book Antiqua"/>
          <w:kern w:val="0"/>
          <w:vertAlign w:val="superscript"/>
          <w:lang w:eastAsia="zh-CN"/>
        </w:rPr>
        <w:t>[</w:t>
      </w:r>
      <w:hyperlink w:anchor="_ENREF_59" w:tooltip="Violi, 1995 #387" w:history="1">
        <w:r w:rsidRPr="003143C1">
          <w:rPr>
            <w:rFonts w:ascii="Book Antiqua" w:hAnsi="Book Antiqua" w:cs="Helvetica"/>
            <w:kern w:val="0"/>
          </w:rPr>
          <w:fldChar w:fldCharType="begin"/>
        </w:r>
        <w:r w:rsidRPr="003143C1">
          <w:rPr>
            <w:rFonts w:ascii="Book Antiqua" w:hAnsi="Book Antiqua" w:cs="Helvetica"/>
            <w:kern w:val="0"/>
          </w:rPr>
          <w:instrText xml:space="preserve"> ADDIN EN.CITE &lt;EndNote&gt;&lt;Cite&gt;&lt;Author&gt;Violi&lt;/Author&gt;&lt;Year&gt;1995&lt;/Year&gt;&lt;RecNum&gt;387&lt;/RecNum&gt;&lt;DisplayText&gt;&lt;style face="superscript"&gt;59&lt;/style&gt;&lt;/DisplayText&gt;&lt;record&gt;&lt;rec-number&gt;387&lt;/rec-number&gt;&lt;foreign-keys&gt;&lt;key app="EN" db-id="zdwx5awr0vxrwje5vadpweszzvf0zz9d922z"&gt;387&lt;/key&gt;&lt;/foreign-keys&gt;&lt;ref-type name="Journal Article"&gt;17&lt;/ref-type&gt;&lt;contributors&gt;&lt;authors&gt;&lt;author&gt;Violi, F.&lt;/author&gt;&lt;author&gt;Ferro, D.&lt;/author&gt;&lt;author&gt;Basili, S.&lt;/author&gt;&lt;author&gt;Saliola, M.&lt;/author&gt;&lt;author&gt;Quintarelli, C.&lt;/author&gt;&lt;author&gt;Alessandri, C.&lt;/author&gt;&lt;author&gt;Cordova, C.&lt;/author&gt;&lt;/authors&gt;&lt;/contributors&gt;&lt;auth-address&gt;Istituto di I Clinica Medica, Universita La Sapienza, Rome, Italy.&lt;/auth-address&gt;&lt;titles&gt;&lt;title&gt;Association between low-grade disseminated intravascular coagulation and endotoxemia in patients with liver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31-9&lt;/pages&gt;&lt;volume&gt;109&lt;/volume&gt;&lt;number&gt;2&lt;/number&gt;&lt;keywords&gt;&lt;keyword&gt;Adult&lt;/keyword&gt;&lt;keyword&gt;Aged&lt;/keyword&gt;&lt;keyword&gt;Cross-Sectional Studies&lt;/keyword&gt;&lt;keyword&gt;Disseminated Intravascular Coagulation/*complications&lt;/keyword&gt;&lt;keyword&gt;Female&lt;/keyword&gt;&lt;keyword&gt;*Fibrinolysis&lt;/keyword&gt;&lt;keyword&gt;Humans&lt;/keyword&gt;&lt;keyword&gt;Liver Cirrhosis/*blood/complications&lt;/keyword&gt;&lt;keyword&gt;Male&lt;/keyword&gt;&lt;keyword&gt;Middle Aged&lt;/keyword&gt;&lt;keyword&gt;Toxemia/*complications&lt;/keyword&gt;&lt;/keywords&gt;&lt;dates&gt;&lt;year&gt;1995&lt;/year&gt;&lt;pub-dates&gt;&lt;date&gt;Aug&lt;/date&gt;&lt;/pub-dates&gt;&lt;/dates&gt;&lt;isbn&gt;0016-5085 (Print)&amp;#xD;0016-5085 (Linking)&lt;/isbn&gt;&lt;accession-num&gt;7615203&lt;/accession-num&gt;&lt;urls&gt;&lt;related-urls&gt;&lt;url&gt;http://www.ncbi.nlm.nih.gov/pubmed/7615203&lt;/url&gt;&lt;/related-urls&gt;&lt;/urls&gt;&lt;/record&gt;&lt;/Cite&gt;&lt;/EndNote&gt;</w:instrText>
        </w:r>
        <w:r w:rsidRPr="003143C1">
          <w:rPr>
            <w:rFonts w:ascii="Book Antiqua" w:hAnsi="Book Antiqua" w:cs="Helvetica"/>
            <w:kern w:val="0"/>
          </w:rPr>
          <w:fldChar w:fldCharType="separate"/>
        </w:r>
        <w:r w:rsidRPr="003143C1">
          <w:rPr>
            <w:rFonts w:ascii="Book Antiqua" w:hAnsi="Book Antiqua" w:cs="Helvetica"/>
            <w:noProof/>
            <w:kern w:val="0"/>
            <w:vertAlign w:val="superscript"/>
          </w:rPr>
          <w:t>59</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xml:space="preserve">. </w:t>
      </w:r>
      <w:r w:rsidRPr="003143C1">
        <w:rPr>
          <w:rFonts w:ascii="Book Antiqua" w:hAnsi="Book Antiqua"/>
          <w:kern w:val="0"/>
        </w:rPr>
        <w:t>Cirrhotic patients are at increased risk for thrombotic events, particularly in the portal venous system</w:t>
      </w:r>
      <w:r w:rsidRPr="003143C1">
        <w:rPr>
          <w:rFonts w:ascii="Book Antiqua" w:eastAsia="宋体" w:hAnsi="Book Antiqua"/>
          <w:kern w:val="0"/>
          <w:vertAlign w:val="superscript"/>
          <w:lang w:eastAsia="zh-CN"/>
        </w:rPr>
        <w:t>[</w:t>
      </w:r>
      <w:hyperlink w:anchor="_ENREF_60" w:tooltip="Villa, 2012 #631" w:history="1">
        <w:r w:rsidRPr="003143C1">
          <w:rPr>
            <w:rFonts w:ascii="Book Antiqua" w:hAnsi="Book Antiqua"/>
          </w:rPr>
          <w:fldChar w:fldCharType="begin">
            <w:fldData xml:space="preserve">PEVuZE5vdGU+PENpdGU+PEF1dGhvcj5WaWxsYTwvQXV0aG9yPjxZZWFyPjIwMTI8L1llYXI+PFJl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jUzLTYwIGUxLTQ8L3BhZ2VzPjx2b2x1bWU+MTQzPC92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</w:fldData>
          </w:fldChar>
        </w:r>
        <w:r w:rsidRPr="003143C1">
          <w:rPr>
            <w:rFonts w:ascii="Book Antiqua" w:hAnsi="Book Antiqua"/>
          </w:rPr>
          <w:instrText xml:space="preserve"> ADDIN EN.CITE </w:instrText>
        </w:r>
        <w:r w:rsidRPr="003143C1">
          <w:rPr>
            <w:rFonts w:ascii="Book Antiqua" w:hAnsi="Book Antiqua"/>
          </w:rPr>
          <w:fldChar w:fldCharType="begin">
            <w:fldData xml:space="preserve">PEVuZE5vdGU+PENpdGU+PEF1dGhvcj5WaWxsYTwvQXV0aG9yPjxZZWFyPjIwMTI8L1llYXI+PFJl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xMjUzLTYwIGUxLTQ8L3BhZ2VzPjx2b2x1bWU+MTQzPC92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</w:fldData>
          </w:fldChar>
        </w:r>
        <w:r w:rsidRPr="003143C1">
          <w:rPr>
            <w:rFonts w:ascii="Book Antiqua" w:hAnsi="Book Antiqua"/>
          </w:rPr>
          <w:instrText xml:space="preserve"> ADDIN EN.CITE.DATA </w:instrText>
        </w:r>
        <w:r w:rsidRPr="003143C1">
          <w:rPr>
            <w:rFonts w:ascii="Book Antiqua" w:hAnsi="Book Antiqua"/>
          </w:rPr>
        </w:r>
        <w:r w:rsidRPr="003143C1">
          <w:rPr>
            <w:rFonts w:ascii="Book Antiqua" w:hAnsi="Book Antiqua"/>
          </w:rPr>
          <w:fldChar w:fldCharType="end"/>
        </w:r>
        <w:r w:rsidRPr="003143C1">
          <w:rPr>
            <w:rFonts w:ascii="Book Antiqua" w:hAnsi="Book Antiqua"/>
          </w:rPr>
        </w:r>
        <w:r w:rsidRPr="003143C1">
          <w:rPr>
            <w:rFonts w:ascii="Book Antiqua" w:hAnsi="Book Antiqua"/>
          </w:rPr>
          <w:fldChar w:fldCharType="separate"/>
        </w:r>
        <w:r w:rsidRPr="003143C1">
          <w:rPr>
            <w:rFonts w:ascii="Book Antiqua" w:hAnsi="Book Antiqua"/>
            <w:noProof/>
            <w:vertAlign w:val="superscript"/>
          </w:rPr>
          <w:t>60</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In cirrhotics, </w:t>
      </w:r>
      <w:r w:rsidRPr="003143C1">
        <w:rPr>
          <w:rFonts w:ascii="Book Antiqua" w:hAnsi="Book Antiqua" w:cs="Helvetica"/>
          <w:kern w:val="0"/>
        </w:rPr>
        <w:t>plasma levels of von Willebrand factor (vWF) antigen and endotoxemia progressively increased from Child Pugh</w:t>
      </w:r>
      <w:r w:rsidRPr="003143C1">
        <w:rPr>
          <w:rFonts w:ascii="Book Antiqua" w:eastAsia="宋体" w:hAnsi="Book Antiqua" w:cs="Helvetica"/>
          <w:kern w:val="0"/>
          <w:lang w:eastAsia="zh-CN"/>
        </w:rPr>
        <w:t>’</w:t>
      </w:r>
      <w:r w:rsidRPr="003143C1">
        <w:rPr>
          <w:rFonts w:ascii="Book Antiqua" w:hAnsi="Book Antiqua" w:cs="Helvetica"/>
          <w:kern w:val="0"/>
        </w:rPr>
        <w:t>s classification A to class C</w:t>
      </w:r>
      <w:r w:rsidRPr="003143C1">
        <w:rPr>
          <w:rFonts w:ascii="Book Antiqua" w:eastAsia="宋体" w:hAnsi="Book Antiqua"/>
          <w:kern w:val="0"/>
          <w:vertAlign w:val="superscript"/>
          <w:lang w:eastAsia="zh-CN"/>
        </w:rPr>
        <w:t>[</w:t>
      </w:r>
      <w:hyperlink w:anchor="_ENREF_61" w:tooltip="Ferro, 1996 #389" w:history="1">
        <w:r w:rsidRPr="003143C1">
          <w:rPr>
            <w:rFonts w:ascii="Book Antiqua" w:hAnsi="Book Antiqua" w:cs="Helvetica"/>
            <w:kern w:val="0"/>
          </w:rPr>
          <w:fldChar w:fldCharType="begin">
            <w:fldData xml:space="preserve">PEVuZE5vdGU+PENpdGU+PEF1dGhvcj5GZXJybzwvQXV0aG9yPjxZZWFyPjE5OTY8L1llYXI+PFJl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3Ny04MzwvcGFnZXM+PHZvbHVtZT4yMzwvdm9sdW1lPjxudW1iZXI+NjwvbnVt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GZXJybzwvQXV0aG9yPjxZZWFyPjE5OTY8L1llYXI+PFJl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3Ny04MzwvcGFnZXM+PHZvbHVtZT4yMzwvdm9sdW1lPjxudW1iZXI+NjwvbnVt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61</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xml:space="preserve">. vWF is a marker of endothelial perturbation and endotoxin releases vWF from endothelial cells </w:t>
      </w:r>
      <w:r w:rsidRPr="003143C1">
        <w:rPr>
          <w:rFonts w:ascii="Book Antiqua" w:hAnsi="Book Antiqua" w:cs="Helvetica"/>
          <w:i/>
          <w:kern w:val="0"/>
        </w:rPr>
        <w:t>in vitro</w:t>
      </w:r>
      <w:r w:rsidRPr="003143C1">
        <w:rPr>
          <w:rFonts w:ascii="Book Antiqua" w:eastAsia="宋体" w:hAnsi="Book Antiqua"/>
          <w:kern w:val="0"/>
          <w:vertAlign w:val="superscript"/>
          <w:lang w:eastAsia="zh-CN"/>
        </w:rPr>
        <w:t>[</w:t>
      </w:r>
      <w:hyperlink w:anchor="_ENREF_61" w:tooltip="Ferro, 1996 #389" w:history="1">
        <w:r w:rsidRPr="003143C1">
          <w:rPr>
            <w:rFonts w:ascii="Book Antiqua" w:hAnsi="Book Antiqua" w:cs="Helvetica"/>
            <w:kern w:val="0"/>
          </w:rPr>
          <w:fldChar w:fldCharType="begin">
            <w:fldData xml:space="preserve">PEVuZE5vdGU+PENpdGU+PEF1dGhvcj5GZXJybzwvQXV0aG9yPjxZZWFyPjE5OTY8L1llYXI+PFJl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3Ny04MzwvcGFnZXM+PHZvbHVtZT4yMzwvdm9sdW1lPjxudW1iZXI+NjwvbnVt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GZXJybzwvQXV0aG9yPjxZZWFyPjE5OTY8L1llYXI+PFJl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3Ny04MzwvcGFnZXM+PHZvbHVtZT4yMzwvdm9sdW1lPjxudW1iZXI+NjwvbnVt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61</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Endothelial procoagulant activation induced by low-grade endotoxaemia may represent a trigger for systemic clotting activation in liver cirrhosis patients</w:t>
      </w:r>
      <w:r w:rsidRPr="003143C1">
        <w:rPr>
          <w:rFonts w:ascii="Book Antiqua" w:eastAsia="宋体" w:hAnsi="Book Antiqua"/>
          <w:kern w:val="0"/>
          <w:vertAlign w:val="superscript"/>
          <w:lang w:eastAsia="zh-CN"/>
        </w:rPr>
        <w:t>[</w:t>
      </w:r>
      <w:hyperlink w:anchor="_ENREF_62" w:tooltip="Ferro, 1997 #399" w:history="1">
        <w:r w:rsidRPr="003143C1">
          <w:rPr>
            <w:rFonts w:ascii="Book Antiqua" w:hAnsi="Book Antiqua" w:cs="Helvetica"/>
            <w:kern w:val="0"/>
          </w:rPr>
          <w:fldChar w:fldCharType="begin">
            <w:fldData xml:space="preserve">PEVuZE5vdGU+PENpdGU+PEF1dGhvcj5GZXJybzwvQXV0aG9yPjxZZWFyPjE5OTc8L1llYXI+PFJl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GZXJybzwvQXV0aG9yPjxZZWFyPjE5OTc8L1llYXI+PFJl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62</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xml:space="preserve">. Violi </w:t>
      </w:r>
      <w:r w:rsidRPr="003143C1">
        <w:rPr>
          <w:rFonts w:ascii="Book Antiqua" w:hAnsi="Book Antiqua" w:cs="Helvetica"/>
          <w:i/>
          <w:kern w:val="0"/>
        </w:rPr>
        <w:t>et al</w:t>
      </w:r>
      <w:r w:rsidRPr="003143C1">
        <w:rPr>
          <w:rFonts w:ascii="Book Antiqua" w:eastAsia="宋体" w:hAnsi="Book Antiqua"/>
          <w:i/>
          <w:kern w:val="0"/>
          <w:vertAlign w:val="superscript"/>
          <w:lang w:eastAsia="zh-CN"/>
        </w:rPr>
        <w:t>[</w:t>
      </w:r>
      <w:hyperlink w:anchor="_ENREF_63" w:tooltip="Violi, 1997 #406" w:history="1">
        <w:r w:rsidRPr="003143C1">
          <w:rPr>
            <w:rFonts w:ascii="Book Antiqua" w:hAnsi="Book Antiqua" w:cs="Helvetica"/>
            <w:kern w:val="0"/>
          </w:rPr>
          <w:fldChar w:fldCharType="begin"/>
        </w:r>
        <w:r w:rsidRPr="003143C1">
          <w:rPr>
            <w:rFonts w:ascii="Book Antiqua" w:hAnsi="Book Antiqua" w:cs="Helvetica"/>
            <w:kern w:val="0"/>
          </w:rPr>
          <w:instrText xml:space="preserve"> ADDIN EN.CITE &lt;EndNote&gt;&lt;Cite&gt;&lt;Author&gt;Violi&lt;/Author&gt;&lt;Year&gt;1997&lt;/Year&gt;&lt;RecNum&gt;406&lt;/RecNum&gt;&lt;DisplayText&gt;&lt;style face="superscript"&gt;63&lt;/style&gt;&lt;/DisplayText&gt;&lt;record&gt;&lt;rec-number&gt;406&lt;/rec-number&gt;&lt;foreign-keys&gt;&lt;key app="EN" db-id="zdwx5awr0vxrwje5vadpweszzvf0zz9d922z"&gt;406&lt;/key&gt;&lt;/foreign-keys&gt;&lt;ref-type name="Journal Article"&gt;17&lt;/ref-type&gt;&lt;contributors&gt;&lt;authors&gt;&lt;author&gt;Violi, F.&lt;/author&gt;&lt;author&gt;Ferro, D.&lt;/author&gt;&lt;author&gt;Basili, S.&lt;/author&gt;&lt;author&gt;Lionetti, R.&lt;/author&gt;&lt;author&gt;Rossi, E.&lt;/author&gt;&lt;author&gt;Merli, M.&lt;/author&gt;&lt;author&gt;Riggio, O.&lt;/author&gt;&lt;author&gt;Bezzi, M.&lt;/author&gt;&lt;author&gt;Capocaccia, L.&lt;/author&gt;&lt;/authors&gt;&lt;/contributors&gt;&lt;auth-address&gt;Istituto I Clinica Medica, Universita La Sapienza, Rome, Italy.&lt;/auth-address&gt;&lt;titles&gt;&lt;title&gt;Ongoing prothrombotic state in the portal circulation of cirrhotic patients&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44-7&lt;/pages&gt;&lt;volume&gt;77&lt;/volume&gt;&lt;number&gt;1&lt;/number&gt;&lt;keywords&gt;&lt;keyword&gt;Adult&lt;/keyword&gt;&lt;keyword&gt;Aged&lt;/keyword&gt;&lt;keyword&gt;Blood Coagulation&lt;/keyword&gt;&lt;keyword&gt;Endotoxemia/etiology&lt;/keyword&gt;&lt;keyword&gt;Female&lt;/keyword&gt;&lt;keyword&gt;Humans&lt;/keyword&gt;&lt;keyword&gt;Liver Circulation&lt;/keyword&gt;&lt;keyword&gt;Liver Cirrhosis/blood/*complications/surgery&lt;/keyword&gt;&lt;keyword&gt;Male&lt;/keyword&gt;&lt;keyword&gt;Middle Aged&lt;/keyword&gt;&lt;keyword&gt;Portal Vein/*pathology&lt;/keyword&gt;&lt;keyword&gt;Portasystemic Shunt, Transjugular Intrahepatic&lt;/keyword&gt;&lt;keyword&gt;Thrombosis/blood/*etiology&lt;/keyword&gt;&lt;/keywords&gt;&lt;dates&gt;&lt;year&gt;1997&lt;/year&gt;&lt;pub-dates&gt;&lt;date&gt;Jan&lt;/date&gt;&lt;/pub-dates&gt;&lt;/dates&gt;&lt;isbn&gt;0340-6245 (Print)&amp;#xD;0340-6245 (Linking)&lt;/isbn&gt;&lt;accession-num&gt;9031447&lt;/accession-num&gt;&lt;urls&gt;&lt;related-urls&gt;&lt;url&gt;http://www.ncbi.nlm.nih.gov/pubmed/9031447&lt;/url&gt;&lt;/related-urls&gt;&lt;/urls&gt;&lt;/record&gt;&lt;/Cite&gt;&lt;/EndNote&gt;</w:instrText>
        </w:r>
        <w:r w:rsidRPr="003143C1">
          <w:rPr>
            <w:rFonts w:ascii="Book Antiqua" w:hAnsi="Book Antiqua" w:cs="Helvetica"/>
            <w:kern w:val="0"/>
          </w:rPr>
          <w:fldChar w:fldCharType="separate"/>
        </w:r>
        <w:r w:rsidRPr="003143C1">
          <w:rPr>
            <w:rFonts w:ascii="Book Antiqua" w:hAnsi="Book Antiqua" w:cs="Helvetica"/>
            <w:noProof/>
            <w:kern w:val="0"/>
            <w:vertAlign w:val="superscript"/>
          </w:rPr>
          <w:t>63</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 xml:space="preserve">] </w:t>
      </w:r>
      <w:r w:rsidRPr="003143C1">
        <w:rPr>
          <w:rFonts w:ascii="Book Antiqua" w:hAnsi="Book Antiqua" w:cs="Helvetica"/>
          <w:kern w:val="0"/>
        </w:rPr>
        <w:t>reported that endotoxemia was directly correlated with F1 + 2</w:t>
      </w:r>
      <w:r w:rsidRPr="003143C1">
        <w:rPr>
          <w:rFonts w:ascii="Book Antiqua" w:eastAsia="宋体" w:hAnsi="Book Antiqua"/>
          <w:kern w:val="0"/>
          <w:vertAlign w:val="superscript"/>
          <w:lang w:eastAsia="zh-CN"/>
        </w:rPr>
        <w:t>[</w:t>
      </w:r>
      <w:hyperlink w:anchor="_ENREF_59" w:tooltip="Violi, 1995 #387" w:history="1">
        <w:r w:rsidRPr="003143C1">
          <w:rPr>
            <w:rFonts w:ascii="Book Antiqua" w:hAnsi="Book Antiqua" w:cs="Helvetica"/>
            <w:kern w:val="0"/>
          </w:rPr>
          <w:fldChar w:fldCharType="begin"/>
        </w:r>
        <w:r w:rsidRPr="003143C1">
          <w:rPr>
            <w:rFonts w:ascii="Book Antiqua" w:hAnsi="Book Antiqua" w:cs="Helvetica"/>
            <w:kern w:val="0"/>
          </w:rPr>
          <w:instrText xml:space="preserve"> ADDIN EN.CITE &lt;EndNote&gt;&lt;Cite&gt;&lt;Author&gt;Violi&lt;/Author&gt;&lt;Year&gt;1995&lt;/Year&gt;&lt;RecNum&gt;387&lt;/RecNum&gt;&lt;DisplayText&gt;&lt;style face="superscript"&gt;59&lt;/style&gt;&lt;/DisplayText&gt;&lt;record&gt;&lt;rec-number&gt;387&lt;/rec-number&gt;&lt;foreign-keys&gt;&lt;key app="EN" db-id="zdwx5awr0vxrwje5vadpweszzvf0zz9d922z"&gt;387&lt;/key&gt;&lt;/foreign-keys&gt;&lt;ref-type name="Journal Article"&gt;17&lt;/ref-type&gt;&lt;contributors&gt;&lt;authors&gt;&lt;author&gt;Violi, F.&lt;/author&gt;&lt;author&gt;Ferro, D.&lt;/author&gt;&lt;author&gt;Basili, S.&lt;/author&gt;&lt;author&gt;Saliola, M.&lt;/author&gt;&lt;author&gt;Quintarelli, C.&lt;/author&gt;&lt;author&gt;Alessandri, C.&lt;/author&gt;&lt;author&gt;Cordova, C.&lt;/author&gt;&lt;/authors&gt;&lt;/contributors&gt;&lt;auth-address&gt;Istituto di I Clinica Medica, Universita La Sapienza, Rome, Italy.&lt;/auth-address&gt;&lt;titles&gt;&lt;title&gt;Association between low-grade disseminated intravascular coagulation and endotoxemia in patients with liver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31-9&lt;/pages&gt;&lt;volume&gt;109&lt;/volume&gt;&lt;number&gt;2&lt;/number&gt;&lt;keywords&gt;&lt;keyword&gt;Adult&lt;/keyword&gt;&lt;keyword&gt;Aged&lt;/keyword&gt;&lt;keyword&gt;Cross-Sectional Studies&lt;/keyword&gt;&lt;keyword&gt;Disseminated Intravascular Coagulation/*complications&lt;/keyword&gt;&lt;keyword&gt;Female&lt;/keyword&gt;&lt;keyword&gt;*Fibrinolysis&lt;/keyword&gt;&lt;keyword&gt;Humans&lt;/keyword&gt;&lt;keyword&gt;Liver Cirrhosis/*blood/complications&lt;/keyword&gt;&lt;keyword&gt;Male&lt;/keyword&gt;&lt;keyword&gt;Middle Aged&lt;/keyword&gt;&lt;keyword&gt;Toxemia/*complications&lt;/keyword&gt;&lt;/keywords&gt;&lt;dates&gt;&lt;year&gt;1995&lt;/year&gt;&lt;pub-dates&gt;&lt;date&gt;Aug&lt;/date&gt;&lt;/pub-dates&gt;&lt;/dates&gt;&lt;isbn&gt;0016-5085 (Print)&amp;#xD;0016-5085 (Linking)&lt;/isbn&gt;&lt;accession-num&gt;7615203&lt;/accession-num&gt;&lt;urls&gt;&lt;related-urls&gt;&lt;url&gt;http://www.ncbi.nlm.nih.gov/pubmed/7615203&lt;/url&gt;&lt;/related-urls&gt;&lt;/urls&gt;&lt;/record&gt;&lt;/Cite&gt;&lt;/EndNote&gt;</w:instrText>
        </w:r>
        <w:r w:rsidRPr="003143C1">
          <w:rPr>
            <w:rFonts w:ascii="Book Antiqua" w:hAnsi="Book Antiqua" w:cs="Helvetica"/>
            <w:kern w:val="0"/>
          </w:rPr>
          <w:fldChar w:fldCharType="separate"/>
        </w:r>
        <w:r w:rsidRPr="003143C1">
          <w:rPr>
            <w:rFonts w:ascii="Book Antiqua" w:hAnsi="Book Antiqua" w:cs="Helvetica"/>
            <w:noProof/>
            <w:kern w:val="0"/>
            <w:vertAlign w:val="superscript"/>
          </w:rPr>
          <w:t>59</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xml:space="preserve"> and D-dimer. These studies show that an ongoing prothrombotic state is present in the portal circulation of cirrhotic patients and may play a pivotal role in the thrombotic episodes</w:t>
      </w:r>
      <w:r w:rsidRPr="003143C1">
        <w:rPr>
          <w:rFonts w:ascii="Book Antiqua" w:eastAsia="宋体" w:hAnsi="Book Antiqua"/>
          <w:kern w:val="0"/>
          <w:vertAlign w:val="superscript"/>
          <w:lang w:eastAsia="zh-CN"/>
        </w:rPr>
        <w:t>[</w:t>
      </w:r>
      <w:hyperlink w:anchor="_ENREF_63" w:tooltip="Violi, 1997 #406" w:history="1">
        <w:r w:rsidRPr="003143C1">
          <w:rPr>
            <w:rFonts w:ascii="Book Antiqua" w:hAnsi="Book Antiqua" w:cs="Helvetica"/>
            <w:kern w:val="0"/>
          </w:rPr>
          <w:fldChar w:fldCharType="begin"/>
        </w:r>
        <w:r w:rsidRPr="003143C1">
          <w:rPr>
            <w:rFonts w:ascii="Book Antiqua" w:hAnsi="Book Antiqua" w:cs="Helvetica"/>
            <w:kern w:val="0"/>
          </w:rPr>
          <w:instrText xml:space="preserve"> ADDIN EN.CITE &lt;EndNote&gt;&lt;Cite&gt;&lt;Author&gt;Violi&lt;/Author&gt;&lt;Year&gt;1997&lt;/Year&gt;&lt;RecNum&gt;406&lt;/RecNum&gt;&lt;DisplayText&gt;&lt;style face="superscript"&gt;63&lt;/style&gt;&lt;/DisplayText&gt;&lt;record&gt;&lt;rec-number&gt;406&lt;/rec-number&gt;&lt;foreign-keys&gt;&lt;key app="EN" db-id="zdwx5awr0vxrwje5vadpweszzvf0zz9d922z"&gt;406&lt;/key&gt;&lt;/foreign-keys&gt;&lt;ref-type name="Journal Article"&gt;17&lt;/ref-type&gt;&lt;contributors&gt;&lt;authors&gt;&lt;author&gt;Violi, F.&lt;/author&gt;&lt;author&gt;Ferro, D.&lt;/author&gt;&lt;author&gt;Basili, S.&lt;/author&gt;&lt;author&gt;Lionetti, R.&lt;/author&gt;&lt;author&gt;Rossi, E.&lt;/author&gt;&lt;author&gt;Merli, M.&lt;/author&gt;&lt;author&gt;Riggio, O.&lt;/author&gt;&lt;author&gt;Bezzi, M.&lt;/author&gt;&lt;author&gt;Capocaccia, L.&lt;/author&gt;&lt;/authors&gt;&lt;/contributors&gt;&lt;auth-address&gt;Istituto I Clinica Medica, Universita La Sapienza, Rome, Italy.&lt;/auth-address&gt;&lt;titles&gt;&lt;title&gt;Ongoing prothrombotic state in the portal circulation of cirrhotic patients&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44-7&lt;/pages&gt;&lt;volume&gt;77&lt;/volume&gt;&lt;number&gt;1&lt;/number&gt;&lt;keywords&gt;&lt;keyword&gt;Adult&lt;/keyword&gt;&lt;keyword&gt;Aged&lt;/keyword&gt;&lt;keyword&gt;Blood Coagulation&lt;/keyword&gt;&lt;keyword&gt;Endotoxemia/etiology&lt;/keyword&gt;&lt;keyword&gt;Female&lt;/keyword&gt;&lt;keyword&gt;Humans&lt;/keyword&gt;&lt;keyword&gt;Liver Circulation&lt;/keyword&gt;&lt;keyword&gt;Liver Cirrhosis/blood/*complications/surgery&lt;/keyword&gt;&lt;keyword&gt;Male&lt;/keyword&gt;&lt;keyword&gt;Middle Aged&lt;/keyword&gt;&lt;keyword&gt;Portal Vein/*pathology&lt;/keyword&gt;&lt;keyword&gt;Portasystemic Shunt, Transjugular Intrahepatic&lt;/keyword&gt;&lt;keyword&gt;Thrombosis/blood/*etiology&lt;/keyword&gt;&lt;/keywords&gt;&lt;dates&gt;&lt;year&gt;1997&lt;/year&gt;&lt;pub-dates&gt;&lt;date&gt;Jan&lt;/date&gt;&lt;/pub-dates&gt;&lt;/dates&gt;&lt;isbn&gt;0340-6245 (Print)&amp;#xD;0340-6245 (Linking)&lt;/isbn&gt;&lt;accession-num&gt;9031447&lt;/accession-num&gt;&lt;urls&gt;&lt;related-urls&gt;&lt;url&gt;http://www.ncbi.nlm.nih.gov/pubmed/9031447&lt;/url&gt;&lt;/related-urls&gt;&lt;/urls&gt;&lt;/record&gt;&lt;/Cite&gt;&lt;/EndNote&gt;</w:instrText>
        </w:r>
        <w:r w:rsidRPr="003143C1">
          <w:rPr>
            <w:rFonts w:ascii="Book Antiqua" w:hAnsi="Book Antiqua" w:cs="Helvetica"/>
            <w:kern w:val="0"/>
          </w:rPr>
          <w:fldChar w:fldCharType="separate"/>
        </w:r>
        <w:r w:rsidRPr="003143C1">
          <w:rPr>
            <w:rFonts w:ascii="Book Antiqua" w:hAnsi="Book Antiqua" w:cs="Helvetica"/>
            <w:noProof/>
            <w:kern w:val="0"/>
            <w:vertAlign w:val="superscript"/>
          </w:rPr>
          <w:t>63</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They further confirmed that monocyte expression of tissue factor (TF) was significantly correlated with plasma levels of F1 + 2 and with endotoxemia</w:t>
      </w:r>
      <w:r w:rsidRPr="003143C1">
        <w:rPr>
          <w:rFonts w:ascii="Book Antiqua" w:eastAsia="宋体" w:hAnsi="Book Antiqua"/>
          <w:kern w:val="0"/>
          <w:vertAlign w:val="superscript"/>
          <w:lang w:eastAsia="zh-CN"/>
        </w:rPr>
        <w:t>[</w:t>
      </w:r>
      <w:hyperlink w:anchor="_ENREF_64" w:tooltip="Saliola, 1998 #413" w:history="1">
        <w:r w:rsidRPr="003143C1">
          <w:rPr>
            <w:rFonts w:ascii="Book Antiqua" w:hAnsi="Book Antiqua" w:cs="Helvetica"/>
            <w:kern w:val="0"/>
          </w:rPr>
          <w:fldChar w:fldCharType="begin">
            <w:fldData xml:space="preserve">PEVuZE5vdGU+PENpdGU+PEF1dGhvcj5TYWxpb2xhPC9BdXRob3I+PFllYXI+MTk5ODwvWWVhcj48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0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TYWxpb2xhPC9BdXRob3I+PFllYXI+MTk5ODwvWWVhcj48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0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64</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TF mRNA expression was detected only in three patients with endotoxemia</w:t>
      </w:r>
      <w:r w:rsidRPr="003143C1">
        <w:rPr>
          <w:rFonts w:ascii="Book Antiqua" w:eastAsia="宋体" w:hAnsi="Book Antiqua"/>
          <w:kern w:val="0"/>
          <w:vertAlign w:val="superscript"/>
          <w:lang w:eastAsia="zh-CN"/>
        </w:rPr>
        <w:t>[</w:t>
      </w:r>
      <w:hyperlink w:anchor="_ENREF_64" w:tooltip="Saliola, 1998 #413" w:history="1">
        <w:r w:rsidRPr="003143C1">
          <w:rPr>
            <w:rFonts w:ascii="Book Antiqua" w:hAnsi="Book Antiqua" w:cs="Helvetica"/>
            <w:kern w:val="0"/>
          </w:rPr>
          <w:fldChar w:fldCharType="begin">
            <w:fldData xml:space="preserve">PEVuZE5vdGU+PENpdGU+PEF1dGhvcj5TYWxpb2xhPC9BdXRob3I+PFllYXI+MTk5ODwvWWVhcj48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0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TYWxpb2xhPC9BdXRob3I+PFllYXI+MTk5ODwvWWVhcj48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0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64</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xml:space="preserve">. </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cs="Helvetica"/>
          <w:kern w:val="0"/>
        </w:rPr>
      </w:pPr>
      <w:r w:rsidRPr="003143C1">
        <w:rPr>
          <w:rFonts w:ascii="Book Antiqua" w:hAnsi="Book Antiqua" w:cs="Helvetica"/>
          <w:kern w:val="0"/>
        </w:rPr>
        <w:t>Decreased plasma ADAMTS13 activity results in the accumulation of unusually large vWF multimer (UL-VWFM) and the formation of platelet thrombi</w:t>
      </w:r>
      <w:r w:rsidRPr="003143C1">
        <w:rPr>
          <w:rFonts w:ascii="Book Antiqua" w:eastAsia="宋体" w:hAnsi="Book Antiqua"/>
          <w:kern w:val="0"/>
          <w:vertAlign w:val="superscript"/>
          <w:lang w:eastAsia="zh-CN"/>
        </w:rPr>
        <w:t>[</w:t>
      </w:r>
      <w:hyperlink w:anchor="_ENREF_65" w:tooltip="Uemura, 2008 #632" w:history="1">
        <w:r w:rsidRPr="003143C1">
          <w:rPr>
            <w:rFonts w:ascii="Book Antiqua" w:hAnsi="Book Antiqua" w:cs="Helvetica"/>
            <w:kern w:val="0"/>
          </w:rPr>
          <w:fldChar w:fldCharType="begin">
            <w:fldData xml:space="preserve">PEVuZE5vdGU+PENpdGU+PEF1dGhvcj5VZW11cmE8L0F1dGhvcj48WWVhcj4yMDA4PC9ZZWFyPjxS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EwMTktMjk8L3BhZ2VzPjx2b2x1bWU+OTk8L3ZvbHVtZT48bnVt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VZW11cmE8L0F1dGhvcj48WWVhcj4yMDA4PC9ZZWFyPjxS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EwMTktMjk8L3BhZ2VzPjx2b2x1bWU+OTk8L3ZvbHVtZT48bnVt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65</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Our group</w:t>
      </w:r>
      <w:r w:rsidRPr="003143C1">
        <w:rPr>
          <w:rFonts w:ascii="Book Antiqua" w:eastAsia="宋体" w:hAnsi="Book Antiqua"/>
          <w:kern w:val="0"/>
          <w:vertAlign w:val="superscript"/>
          <w:lang w:eastAsia="zh-CN"/>
        </w:rPr>
        <w:t>[</w:t>
      </w:r>
      <w:hyperlink w:anchor="_ENREF_65" w:tooltip="Uemura, 2008 #632" w:history="1">
        <w:r w:rsidRPr="003143C1">
          <w:rPr>
            <w:rFonts w:ascii="Book Antiqua" w:hAnsi="Book Antiqua" w:cs="Helvetica"/>
            <w:kern w:val="0"/>
          </w:rPr>
          <w:fldChar w:fldCharType="begin">
            <w:fldData xml:space="preserve">PEVuZE5vdGU+PENpdGU+PEF1dGhvcj5VZW11cmE8L0F1dGhvcj48WWVhcj4yMDA4PC9ZZWFyPjxS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EwMTktMjk8L3BhZ2VzPjx2b2x1bWU+OTk8L3ZvbHVtZT48bnVt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VZW11cmE8L0F1dGhvcj48WWVhcj4yMDA4PC9ZZWFyPjxS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EwMTktMjk8L3BhZ2VzPjx2b2x1bWU+OTk8L3ZvbHVtZT48bnVt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65</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xml:space="preserve"> showed that ADAMTS13 activity decreased with increasing severity of liver disease (controls means 100%, chronic hepatitis 87%, Child A cirrhosis 79%, Child B cirrhosis 63%, and Child C cirrhosis 31%), and showed severe deficiency (&lt;</w:t>
      </w:r>
      <w:r w:rsidRPr="003143C1">
        <w:rPr>
          <w:rFonts w:ascii="Book Antiqua" w:eastAsia="宋体" w:hAnsi="Book Antiqua" w:cs="Helvetica"/>
          <w:kern w:val="0"/>
          <w:lang w:eastAsia="zh-CN"/>
        </w:rPr>
        <w:t xml:space="preserve"> </w:t>
      </w:r>
      <w:r w:rsidRPr="003143C1">
        <w:rPr>
          <w:rFonts w:ascii="Book Antiqua" w:hAnsi="Book Antiqua" w:cs="Helvetica"/>
          <w:kern w:val="0"/>
        </w:rPr>
        <w:t>3% of controls) in five end-stage cirrhosis. This ADAMTS13 activity may be a useful prognostic marker that is equal or superior to the Child-Turcotte-Pugh score and the Model for End-Stage Liver Disease score to predict not only the short-term prognosis but also the long-term survival of the cirrhotic patients</w:t>
      </w:r>
      <w:r w:rsidRPr="003143C1">
        <w:rPr>
          <w:rFonts w:ascii="Book Antiqua" w:eastAsia="宋体" w:hAnsi="Book Antiqua"/>
          <w:kern w:val="0"/>
          <w:vertAlign w:val="superscript"/>
          <w:lang w:eastAsia="zh-CN"/>
        </w:rPr>
        <w:t>[</w:t>
      </w:r>
      <w:hyperlink w:anchor="_ENREF_66" w:tooltip="Takaya, 2012 #633" w:history="1">
        <w:r w:rsidRPr="003143C1">
          <w:rPr>
            <w:rFonts w:ascii="Book Antiqua" w:hAnsi="Book Antiqua"/>
            <w:kern w:val="0"/>
          </w:rPr>
          <w:fldChar w:fldCharType="begin">
            <w:fldData xml:space="preserve">PEVuZE5vdGU+PENpdGU+PEF1dGhvcj5UYWtheWE8L0F1dGhvcj48WWVhcj4yMDEyPC9ZZWFyPjxS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UYWtheWE8L0F1dGhvcj48WWVhcj4yMDEyPC9ZZWFyPjxS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66</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w:t>
      </w:r>
      <w:r w:rsidRPr="003143C1">
        <w:rPr>
          <w:rFonts w:ascii="Book Antiqua" w:hAnsi="Book Antiqua"/>
          <w:kern w:val="0"/>
        </w:rPr>
        <w:t xml:space="preserve"> As we found that </w:t>
      </w:r>
      <w:r w:rsidRPr="003143C1">
        <w:rPr>
          <w:rFonts w:ascii="Book Antiqua" w:hAnsi="Book Antiqua" w:cs="Helvetica"/>
          <w:kern w:val="0"/>
        </w:rPr>
        <w:t>endotoxemia was inversely correlated with ADAMTS13 activity and was higher in patients with UL-VWFM than those without in patients with alcoholic hepatitis</w:t>
      </w:r>
      <w:r w:rsidRPr="003143C1">
        <w:rPr>
          <w:rFonts w:ascii="Book Antiqua" w:eastAsia="宋体" w:hAnsi="Book Antiqua"/>
          <w:kern w:val="0"/>
          <w:vertAlign w:val="superscript"/>
          <w:lang w:eastAsia="zh-CN"/>
        </w:rPr>
        <w:t>[</w:t>
      </w:r>
      <w:hyperlink w:anchor="_ENREF_67" w:tooltip="Ishikawa, 2010 #656" w:history="1">
        <w:r w:rsidRPr="003143C1">
          <w:rPr>
            <w:rFonts w:ascii="Book Antiqua" w:hAnsi="Book Antiqua" w:cs="Helvetica"/>
            <w:kern w:val="0"/>
          </w:rPr>
          <w:fldChar w:fldCharType="begin">
            <w:fldData xml:space="preserve">PEVuZE5vdGU+PENpdGU+PEF1dGhvcj5Jc2hpa2F3YTwvQXV0aG9yPjxZZWFyPjIwMTA8L1llYXI+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Jc2hpa2F3YTwvQXV0aG9yPjxZZWFyPjIwMTA8L1llYXI+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67</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this relation should be estimated in liver cirrhosis.</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宋体" w:hAnsi="Book Antiqua"/>
          <w:b/>
          <w:lang w:eastAsia="zh-CN"/>
        </w:rPr>
      </w:pPr>
      <w:r w:rsidRPr="003143C1">
        <w:rPr>
          <w:rFonts w:ascii="Book Antiqua" w:eastAsia="｣ﾍ｣ﾓ ･ｴ･ｷ･ﾃ･ｯ" w:hAnsi="Book Antiqua"/>
          <w:b/>
        </w:rPr>
        <w:t>GUT-LIVER AXIS IN HEALTH AND LIVER CIRRHOSIS</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The gut and the liver are the key organs in nutrient absorption and metabolism. Bile acids, drugs, and toxins undergo extensive enterohepatic circulation. Bile acids play a major role in several hepatic and intestinal diseases. Endotoxins deriving from intestinal Gram-negative bacteria are important in the pathogenesis of liver and systemic diseases</w:t>
      </w:r>
      <w:r w:rsidRPr="003143C1">
        <w:rPr>
          <w:rFonts w:ascii="Book Antiqua" w:eastAsia="宋体" w:hAnsi="Book Antiqua"/>
          <w:kern w:val="0"/>
          <w:vertAlign w:val="superscript"/>
          <w:lang w:eastAsia="zh-CN"/>
        </w:rPr>
        <w:t>[</w:t>
      </w:r>
      <w:hyperlink w:anchor="_ENREF_68" w:tooltip="Zeuzem, 2000 #435"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Zeuzem&lt;/Author&gt;&lt;Year&gt;2000&lt;/Year&gt;&lt;RecNum&gt;435&lt;/RecNum&gt;&lt;DisplayText&gt;&lt;style face="superscript"&gt;68&lt;/style&gt;&lt;/DisplayText&gt;&lt;record&gt;&lt;rec-number&gt;435&lt;/rec-number&gt;&lt;foreign-keys&gt;&lt;key app="EN" db-id="zdwx5awr0vxrwje5vadpweszzvf0zz9d922z"&gt;435&lt;/key&gt;&lt;/foreign-keys&gt;&lt;ref-type name="Journal Article"&gt;17&lt;/ref-type&gt;&lt;contributors&gt;&lt;authors&gt;&lt;author&gt;Zeuzem, S.&lt;/author&gt;&lt;/authors&gt;&lt;/contributors&gt;&lt;auth-address&gt;Medizinische Klinik II, Zentrum der Inneren Medizin, Klinikum der Johann-Wolfgang-Goethe-Universitat, Frankfurt a.M., Germany. Zeuzem@em.uni-frankfurt.de&lt;/auth-address&gt;&lt;titles&gt;&lt;title&gt;Gut-liver axis&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59-82&lt;/pages&gt;&lt;volume&gt;15&lt;/volume&gt;&lt;number&gt;2&lt;/number&gt;&lt;keywords&gt;&lt;keyword&gt;Biliary Tract Diseases/*etiology&lt;/keyword&gt;&lt;keyword&gt;Cystic Fibrosis/complications/genetics&lt;/keyword&gt;&lt;keyword&gt;Enterohepatic Circulation/physiology&lt;/keyword&gt;&lt;keyword&gt;Gastrointestinal Diseases/*complications/physiopathology&lt;/keyword&gt;&lt;keyword&gt;Hemochromatosis/complications/genetics&lt;/keyword&gt;&lt;keyword&gt;Humans&lt;/keyword&gt;&lt;keyword&gt;Hypertension, Portal/etiology/physiopathology&lt;/keyword&gt;&lt;keyword&gt;Infection&lt;/keyword&gt;&lt;keyword&gt;Intestines/physiology&lt;/keyword&gt;&lt;keyword&gt;Liver/physiology&lt;/keyword&gt;&lt;keyword&gt;Liver Diseases/*complications/etiology/physiopathology&lt;/keyword&gt;&lt;/keywords&gt;&lt;dates&gt;&lt;year&gt;2000&lt;/year&gt;&lt;pub-dates&gt;&lt;date&gt;Apr&lt;/date&gt;&lt;/pub-dates&gt;&lt;/dates&gt;&lt;isbn&gt;0179-1958 (Print)&amp;#xD;0179-1958 (Linking)&lt;/isbn&gt;&lt;accession-num&gt;10855547&lt;/accession-num&gt;&lt;urls&gt;&lt;related-urls&gt;&lt;url&gt;http://www.ncbi.nlm.nih.gov/pubmed/10855547&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6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Gut flora and bacterial translocation play important roles in the pathogenesis of chronic liver disease, including cirrhosis and its complications</w:t>
      </w:r>
      <w:r w:rsidRPr="003143C1">
        <w:rPr>
          <w:rFonts w:ascii="Book Antiqua" w:eastAsia="宋体" w:hAnsi="Book Antiqua"/>
          <w:kern w:val="0"/>
          <w:vertAlign w:val="superscript"/>
          <w:lang w:eastAsia="zh-CN"/>
        </w:rPr>
        <w:t>[</w:t>
      </w:r>
      <w:hyperlink w:anchor="_ENREF_69" w:tooltip="Ilan, 2012 #539" w:history="1">
        <w:r w:rsidRPr="003143C1">
          <w:rPr>
            <w:rFonts w:ascii="Book Antiqua" w:eastAsia="｣ﾍ｣ﾓ ･ｴ･ｷ･ﾃ･ｯ" w:hAnsi="Book Antiqua"/>
          </w:rPr>
          <w:fldChar w:fldCharType="begin">
            <w:fldData xml:space="preserve">PEVuZE5vdGU+PENpdGU+PEF1dGhvcj5JbGFuPC9BdXRob3I+PFllYXI+MjAxMjwvWWVhcj48UmVj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yNjA5LTE4PC9w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yNjA5LTE4PC9wYWdlcz48dm9sdW1lPjE4PC92b2x1bWU+PG51bWJlcj4yMTwvbnVt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JbGFuPC9BdXRob3I+PFllYXI+MjAxMjwvWWVhcj48UmVj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yNjA5LTE4PC9w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yNjA5LTE4PC9wYWdlcz48dm9sdW1lPjE4PC92b2x1bWU+PG51bWJlcj4yMTwvbnVt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6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Intestinal bacterial overgrowth and increased bacterial translocation of gut flora from the intestinal lumen predispose patients to bacterial infections and major complications</w:t>
      </w:r>
      <w:r w:rsidRPr="003143C1">
        <w:rPr>
          <w:rFonts w:ascii="Book Antiqua" w:eastAsia="宋体" w:hAnsi="Book Antiqua"/>
          <w:kern w:val="0"/>
          <w:vertAlign w:val="superscript"/>
          <w:lang w:eastAsia="zh-CN"/>
        </w:rPr>
        <w:t>[</w:t>
      </w:r>
      <w:hyperlink w:anchor="_ENREF_69" w:tooltip="Ilan, 2012 #539" w:history="1">
        <w:r w:rsidRPr="003143C1">
          <w:rPr>
            <w:rFonts w:ascii="Book Antiqua" w:eastAsia="｣ﾍ｣ﾓ ･ｴ･ｷ･ﾃ･ｯ" w:hAnsi="Book Antiqua"/>
          </w:rPr>
          <w:fldChar w:fldCharType="begin">
            <w:fldData xml:space="preserve">PEVuZE5vdGU+PENpdGU+PEF1dGhvcj5JbGFuPC9BdXRob3I+PFllYXI+MjAxMjwvWWVhcj48UmVj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yNjA5LTE4PC9w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yNjA5LTE4PC9wYWdlcz48dm9sdW1lPjE4PC92b2x1bWU+PG51bWJlcj4yMTwvbnVt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JbGFuPC9BdXRob3I+PFllYXI+MjAxMjwvWWVhcj48UmVj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yNjA5LTE4PC9w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yNjA5LTE4PC9wYWdlcz48dm9sdW1lPjE4PC92b2x1bWU+PG51bWJlcj4yMTwvbnVt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6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Bacterial translocation</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BT or microbial translocation is defined as the migration of viable microorganisms or bacterial products (</w:t>
      </w:r>
      <w:r w:rsidRPr="003143C1">
        <w:rPr>
          <w:rFonts w:ascii="Book Antiqua" w:eastAsia="｣ﾍ｣ﾓ ･ｴ･ｷ･ﾃ･ｯ" w:hAnsi="Book Antiqua"/>
          <w:i/>
        </w:rPr>
        <w:t>i.e.</w:t>
      </w:r>
      <w:r w:rsidRPr="003143C1">
        <w:rPr>
          <w:rFonts w:ascii="Book Antiqua" w:eastAsia="｣ﾍ｣ﾓ ･ｴ･ｷ･ﾃ･ｯ" w:hAnsi="Book Antiqua"/>
        </w:rPr>
        <w:t>, bacterial LPS, peptidoglycan, and lipopeptides) from the intestinal lumen to the mesenteric lymph nodes and other extraintestinal sites</w:t>
      </w:r>
      <w:r w:rsidRPr="003143C1">
        <w:rPr>
          <w:rFonts w:ascii="Book Antiqua" w:eastAsia="宋体" w:hAnsi="Book Antiqua"/>
          <w:kern w:val="0"/>
          <w:vertAlign w:val="superscript"/>
          <w:lang w:eastAsia="zh-CN"/>
        </w:rPr>
        <w:t>[</w:t>
      </w:r>
      <w:hyperlink w:anchor="_ENREF_70" w:tooltip="Pinzone, 2012 #60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Pinzone&lt;/Author&gt;&lt;Year&gt;2012&lt;/Year&gt;&lt;RecNum&gt;601&lt;/RecNum&gt;&lt;DisplayText&gt;&lt;style face="superscript"&gt;70&lt;/style&gt;&lt;/DisplayText&gt;&lt;record&gt;&lt;rec-number&gt;601&lt;/rec-number&gt;&lt;foreign-keys&gt;&lt;key app="EN" db-id="zdwx5awr0vxrwje5vadpweszzvf0zz9d922z"&gt;601&lt;/key&gt;&lt;/foreign-keys&gt;&lt;ref-type name="Journal Article"&gt;17&lt;/ref-type&gt;&lt;contributors&gt;&lt;authors&gt;&lt;author&gt;Pinzone, M. R.&lt;/author&gt;&lt;author&gt;Celesia, B. M.&lt;/author&gt;&lt;author&gt;Di Rosa, M.&lt;/author&gt;&lt;author&gt;Cacopardo, B.&lt;/author&gt;&lt;author&gt;Nunnari, G.&lt;/author&gt;&lt;/authors&gt;&lt;/contributors&gt;&lt;auth-address&gt;Division of Infectious Diseases, Department of Clinical and Molecular Biomedicine, University of Catania, 95125 Catania, Italy.&lt;/auth-address&gt;&lt;titles&gt;&lt;title&gt;Microbial translocation in chronic liver diseases&lt;/title&gt;&lt;secondary-title&gt;Int J Microbiol&lt;/secondary-title&gt;&lt;alt-title&gt;International journal of microbiology&lt;/alt-title&gt;&lt;/titles&gt;&lt;periodical&gt;&lt;full-title&gt;Int J Microbiol&lt;/full-title&gt;&lt;abbr-1&gt;International journal of microbiology&lt;/abbr-1&gt;&lt;/periodical&gt;&lt;alt-periodical&gt;&lt;full-title&gt;Int J Microbiol&lt;/full-title&gt;&lt;abbr-1&gt;International journal of microbiology&lt;/abbr-1&gt;&lt;/alt-periodical&gt;&lt;pages&gt;694629&lt;/pages&gt;&lt;volume&gt;2012&lt;/volume&gt;&lt;dates&gt;&lt;year&gt;2012&lt;/year&gt;&lt;/dates&gt;&lt;isbn&gt;1687-9198 (Electronic)&lt;/isbn&gt;&lt;accession-num&gt;22848224&lt;/accession-num&gt;&lt;urls&gt;&lt;related-urls&gt;&lt;url&gt;http://www.ncbi.nlm.nih.gov/pubmed/22848224&lt;/url&gt;&lt;/related-urls&gt;&lt;/urls&gt;&lt;custom2&gt;3405644&lt;/custom2&gt;&lt;electronic-resource-num&gt;10.1155/2012/694629&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Passage of viable bacteria from the intestinal lumen through the intestinal wall and its translocation to mesenteric lymph nodes and other sites is the accepted pathogenic mechanism for the development of spontaneous infections, such as SBP or bacteremia</w:t>
      </w:r>
      <w:r w:rsidRPr="003143C1">
        <w:rPr>
          <w:rFonts w:ascii="Book Antiqua" w:eastAsia="宋体" w:hAnsi="Book Antiqua"/>
          <w:kern w:val="0"/>
          <w:vertAlign w:val="superscript"/>
          <w:lang w:eastAsia="zh-CN"/>
        </w:rPr>
        <w:t>[</w:t>
      </w:r>
      <w:hyperlink w:anchor="_ENREF_4" w:tooltip="Bellot, 2013 #594" w:history="1">
        <w:r w:rsidRPr="003143C1">
          <w:rPr>
            <w:rFonts w:ascii="Book Antiqua" w:eastAsia="｣ﾍ｣ﾓ ･ｴ･ｷ･ﾃ･ｯ" w:hAnsi="Book Antiqua"/>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Vw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Bacterial products, such as endotoxin, or bacterial DNA can translocate to extra-intestinal sites and promote an immunological response similar to that produced by viable bacteria. Pathological BT is a contributing factor in the development of complications in cirrhosis, not only in infections, but by exerting a profound inflammatory state and exacerbating the haemodynamic derangement</w:t>
      </w:r>
      <w:r w:rsidRPr="003143C1">
        <w:rPr>
          <w:rFonts w:ascii="Book Antiqua" w:eastAsia="宋体" w:hAnsi="Book Antiqua"/>
          <w:kern w:val="0"/>
          <w:vertAlign w:val="superscript"/>
          <w:lang w:eastAsia="zh-CN"/>
        </w:rPr>
        <w:t>[</w:t>
      </w:r>
      <w:hyperlink w:anchor="_ENREF_4" w:tooltip="Bellot, 2013 #594" w:history="1">
        <w:r w:rsidRPr="003143C1">
          <w:rPr>
            <w:rFonts w:ascii="Book Antiqua" w:eastAsia="｣ﾍ｣ﾓ ･ｴ･ｷ･ﾃ･ｯ" w:hAnsi="Book Antiqua"/>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GE=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w:t>
        </w:r>
        <w:r w:rsidRPr="003143C1">
          <w:rPr>
            <w:rFonts w:ascii="Book Antiqua" w:eastAsia="｣ﾍ｣ﾓ ･ｴ･ｷ･ﾃ･ｯ" w:hAnsi="Book Antiqua"/>
          </w:rPr>
          <w:fldChar w:fldCharType="end"/>
        </w:r>
      </w:hyperlink>
      <w:r w:rsidRPr="003143C1">
        <w:rPr>
          <w:rFonts w:ascii="Book Antiqua" w:eastAsia="｣ﾍ｣ﾓ ･ｴ･ｷ･ﾃ･ｯ" w:hAnsi="Book Antiqua"/>
          <w:noProof/>
          <w:vertAlign w:val="superscript"/>
        </w:rPr>
        <w:t xml:space="preserve">, </w:t>
      </w:r>
      <w:hyperlink w:anchor="_ENREF_71" w:tooltip="Pijls, 2013 #596" w:history="1">
        <w:r w:rsidRPr="003143C1">
          <w:rPr>
            <w:rFonts w:ascii="Book Antiqua" w:eastAsia="｣ﾍ｣ﾓ ･ｴ･ｷ･ﾃ･ｯ" w:hAnsi="Book Antiqua"/>
            <w:noProof/>
            <w:vertAlign w:val="superscript"/>
          </w:rPr>
          <w:t>71</w:t>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 xml:space="preserve">Small intestinal bacterial overgrowth </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Small intestinal bacterial overgrowth (SIBO), defined as ≥ 10</w:t>
      </w:r>
      <w:r w:rsidRPr="003143C1">
        <w:rPr>
          <w:rFonts w:ascii="Book Antiqua" w:eastAsia="｣ﾍ｣ﾓ ･ｴ･ｷ･ﾃ･ｯ" w:hAnsi="Book Antiqua"/>
          <w:vertAlign w:val="superscript"/>
        </w:rPr>
        <w:t>5</w:t>
      </w:r>
      <w:r w:rsidRPr="003143C1">
        <w:rPr>
          <w:rFonts w:ascii="Book Antiqua" w:eastAsia="｣ﾍ｣ﾓ ･ｴ･ｷ･ﾃ･ｯ" w:hAnsi="Book Antiqua"/>
        </w:rPr>
        <w:t xml:space="preserve"> total colony-forming units per milliliter of proximal jejunal aspirations, was present in 59% of cirrhotic patients and is associated with systemic endotoxemia</w:t>
      </w:r>
      <w:r w:rsidRPr="003143C1">
        <w:rPr>
          <w:rFonts w:ascii="Book Antiqua" w:eastAsia="宋体" w:hAnsi="Book Antiqua"/>
          <w:kern w:val="0"/>
          <w:vertAlign w:val="superscript"/>
          <w:lang w:eastAsia="zh-CN"/>
        </w:rPr>
        <w:t>[</w:t>
      </w:r>
      <w:hyperlink w:anchor="_ENREF_72" w:tooltip="Bauer, 2002 #445" w:history="1">
        <w:r w:rsidRPr="003143C1">
          <w:rPr>
            <w:rFonts w:ascii="Book Antiqua" w:eastAsia="｣ﾍ｣ﾓ ･ｴ･ｷ･ﾃ･ｯ" w:hAnsi="Book Antiqua"/>
          </w:rPr>
          <w:fldChar w:fldCharType="begin">
            <w:fldData xml:space="preserve">PEVuZE5vdGU+PENpdGU+PEF1dGhvcj5CYXVlcjwvQXV0aG9yPjxZZWFyPjIwMDI8L1llYXI+PFJl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M2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YXVlcjwvQXV0aG9yPjxZZWFyPjIwMDI8L1llYXI+PFJl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M2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SIBO related with a slowed intestinal transit, low acid gastric secretion, intestinal immunological factors and pancreatic and biliary secretions, is important factor promoting BT</w:t>
      </w:r>
      <w:r w:rsidRPr="003143C1">
        <w:rPr>
          <w:rFonts w:ascii="Book Antiqua" w:eastAsia="宋体" w:hAnsi="Book Antiqua"/>
          <w:kern w:val="0"/>
          <w:vertAlign w:val="superscript"/>
          <w:lang w:eastAsia="zh-CN"/>
        </w:rPr>
        <w:t>[</w:t>
      </w:r>
      <w:hyperlink w:anchor="_ENREF_4" w:tooltip="Bellot, 2013 #594" w:history="1">
        <w:r w:rsidRPr="003143C1">
          <w:rPr>
            <w:rFonts w:ascii="Book Antiqua" w:eastAsia="｣ﾍ｣ﾓ ･ｴ･ｷ･ﾃ･ｯ" w:hAnsi="Book Antiqua"/>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P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Cirrhotic rats with intestinal bacterial overgrowth had a significantly higher rate of translocation and slower intestinal transit than those without it</w:t>
      </w:r>
      <w:r w:rsidRPr="003143C1">
        <w:rPr>
          <w:rFonts w:ascii="Book Antiqua" w:eastAsia="宋体" w:hAnsi="Book Antiqua"/>
          <w:kern w:val="0"/>
          <w:vertAlign w:val="superscript"/>
          <w:lang w:eastAsia="zh-CN"/>
        </w:rPr>
        <w:t>[</w:t>
      </w:r>
      <w:hyperlink w:anchor="_ENREF_73" w:tooltip="Perez-Paramo, 2000 #657" w:history="1">
        <w:r w:rsidRPr="003143C1">
          <w:rPr>
            <w:rFonts w:ascii="Book Antiqua" w:eastAsia="｣ﾍ｣ﾓ ･ｴ･ｷ･ﾃ･ｯ" w:hAnsi="Book Antiqua"/>
          </w:rPr>
          <w:fldChar w:fldCharType="begin">
            <w:fldData xml:space="preserve">PEVuZE5vdGU+PENpdGU+PEF1dGhvcj5QZXJlei1QYXJhbW88L0F1dGhvcj48WWVhcj4yMDAwPC9Z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QzLTg8L3Bh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QZXJlei1QYXJhbW88L0F1dGhvcj48WWVhcj4yMDAwPC9Z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QzLTg8L3Bh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SIBO, determined by the breath hydrogen test, is common in patients with cirrhosis, especially in those with advanced liver dysfunction</w:t>
      </w:r>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and in those with a history of SBP</w:t>
      </w:r>
      <w:r w:rsidRPr="003143C1">
        <w:rPr>
          <w:rFonts w:ascii="Book Antiqua" w:eastAsia="宋体" w:hAnsi="Book Antiqua"/>
          <w:kern w:val="0"/>
          <w:vertAlign w:val="superscript"/>
          <w:lang w:eastAsia="zh-CN"/>
        </w:rPr>
        <w:t>[4,74,</w:t>
      </w:r>
      <w:hyperlink w:anchor="_ENREF_75" w:tooltip="Chang, 1998 #600" w:history="1">
        <w:r w:rsidRPr="003143C1">
          <w:rPr>
            <w:rFonts w:ascii="Book Antiqua" w:eastAsia="｣ﾍ｣ﾓ ･ｴ･ｷ･ﾃ･ｯ" w:hAnsi="Book Antiqua"/>
          </w:rPr>
          <w:fldChar w:fldCharType="begin">
            <w:fldData xml:space="preserve">PEVuZE5vdGU+PENpdGU+PEF1dGhvcj5DaGFuZzwvQXV0aG9yPjxZZWFyPjE5OTg8L1llYXI+PFJl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Tg3LTkwPC9wYWdlcz48dm9sdW1lPjI4PC92b2x1bWU+PG51bWJlcj41PC9udW1i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DaGFuZzwvQXV0aG9yPjxZZWFyPjE5OTg8L1llYXI+PFJl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Tg3LTkwPC9wYWdlcz48dm9sdW1lPjI4PC92b2x1bWU+PG51bWJlcj41PC9udW1i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In a study that estimated SIBO by more reliable quantitative cultures of jejunal aspirates, the occurrence of SBP did not correlate with the presence of SIBO</w:t>
      </w:r>
      <w:r w:rsidRPr="003143C1">
        <w:rPr>
          <w:rFonts w:ascii="Book Antiqua" w:eastAsia="宋体" w:hAnsi="Book Antiqua"/>
          <w:kern w:val="0"/>
          <w:vertAlign w:val="superscript"/>
          <w:lang w:eastAsia="zh-CN"/>
        </w:rPr>
        <w:t>[</w:t>
      </w:r>
      <w:hyperlink w:anchor="_ENREF_4" w:tooltip="Bellot, 2013 #594" w:history="1">
        <w:r w:rsidRPr="003143C1">
          <w:rPr>
            <w:rFonts w:ascii="Book Antiqua" w:eastAsia="｣ﾍ｣ﾓ ･ｴ･ｷ･ﾃ･ｯ" w:hAnsi="Book Antiqua"/>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r w:rsidRPr="003143C1">
        <w:rPr>
          <w:rFonts w:ascii="Book Antiqua" w:eastAsia="宋体" w:hAnsi="Book Antiqua" w:cs="宋体"/>
          <w:bCs/>
          <w:kern w:val="0"/>
          <w:lang w:eastAsia="zh-CN"/>
        </w:rPr>
        <w:t>Sánchez</w:t>
      </w:r>
      <w:r w:rsidRPr="003143C1">
        <w:rPr>
          <w:rFonts w:ascii="Book Antiqua" w:eastAsia="｣ﾍ｣ﾓ ･ｴ･ｷ･ﾃ･ｯ" w:hAnsi="Book Antiqua"/>
        </w:rPr>
        <w:t xml:space="preserve">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76" w:tooltip="Sanchez, 2005 #598" w:history="1">
        <w:r w:rsidRPr="003143C1">
          <w:rPr>
            <w:rFonts w:ascii="Book Antiqua" w:eastAsia="｣ﾍ｣ﾓ ･ｴ･ｷ･ﾃ･ｯ" w:hAnsi="Book Antiqua"/>
          </w:rPr>
          <w:fldChar w:fldCharType="begin">
            <w:fldData xml:space="preserve">PEVuZE5vdGU+PENpdGU+PEF1dGhvcj5TYW5jaGV6PC9BdXRob3I+PFllYXI+MjAwNTwvWWVhcj48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YW5jaGV6PC9BdXRob3I+PFllYXI+MjAwNTwvWWVhcj48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w:t>
        </w:r>
        <w:r w:rsidRPr="003143C1">
          <w:rPr>
            <w:rFonts w:ascii="Book Antiqua" w:eastAsia="｣ﾍ｣ﾓ ･ｴ･ｷ･ﾃ･ｯ" w:hAnsi="Book Antiqua"/>
          </w:rPr>
          <w:fldChar w:fldCharType="end"/>
        </w:r>
      </w:hyperlink>
      <w:r w:rsidRPr="003143C1">
        <w:rPr>
          <w:rFonts w:ascii="Book Antiqua" w:eastAsia="｣ﾍ｣ﾓ ･ｴ･ｷ･ﾃ･ｯ" w:hAnsi="Book Antiqua"/>
          <w:noProof/>
          <w:vertAlign w:val="superscript"/>
        </w:rPr>
        <w:t>6</w:t>
      </w:r>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reported that the increase of intestinal aerobic bacteria in experimental cirrhosis is associated with translocation and is supposed to play an important role in the development of BT. Impaired motility may be implicated in the pathogenesis of intestinal bacterial overgrowth</w:t>
      </w:r>
      <w:r w:rsidRPr="003143C1">
        <w:rPr>
          <w:rFonts w:ascii="Book Antiqua" w:eastAsia="宋体" w:hAnsi="Book Antiqua"/>
          <w:kern w:val="0"/>
          <w:vertAlign w:val="superscript"/>
          <w:lang w:eastAsia="zh-CN"/>
        </w:rPr>
        <w:t>[</w:t>
      </w:r>
      <w:hyperlink w:anchor="_ENREF_76" w:tooltip="Sanchez, 2005 #598" w:history="1">
        <w:r w:rsidRPr="003143C1">
          <w:rPr>
            <w:rFonts w:ascii="Book Antiqua" w:eastAsia="｣ﾍ｣ﾓ ･ｴ･ｷ･ﾃ･ｯ" w:hAnsi="Book Antiqua"/>
          </w:rPr>
          <w:fldChar w:fldCharType="begin">
            <w:fldData xml:space="preserve">PEVuZE5vdGU+PENpdGU+PEF1dGhvcj5TYW5jaGV6PC9BdXRob3I+PFllYXI+MjAwNTwvWWVhcj48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YW5jaGV6PC9BdXRob3I+PFllYXI+MjAwNTwvWWVhcj48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w:t>
        </w:r>
        <w:r w:rsidRPr="003143C1">
          <w:rPr>
            <w:rFonts w:ascii="Book Antiqua" w:eastAsia="｣ﾍ｣ﾓ ･ｴ･ｷ･ﾃ･ｯ" w:hAnsi="Book Antiqua"/>
          </w:rPr>
          <w:fldChar w:fldCharType="end"/>
        </w:r>
      </w:hyperlink>
      <w:r w:rsidRPr="003143C1">
        <w:rPr>
          <w:rFonts w:ascii="Book Antiqua" w:eastAsia="｣ﾍ｣ﾓ ･ｴ･ｷ･ﾃ･ｯ" w:hAnsi="Book Antiqua"/>
          <w:noProof/>
          <w:vertAlign w:val="superscript"/>
        </w:rPr>
        <w:t>6</w:t>
      </w:r>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Gut flora imbalances, higher levels of </w:t>
      </w:r>
      <w:r w:rsidRPr="003143C1">
        <w:rPr>
          <w:rFonts w:ascii="Book Antiqua" w:eastAsia="｣ﾍ｣ﾓ ･ｴ･ｷ･ﾃ･ｯ" w:hAnsi="Book Antiqua"/>
          <w:i/>
        </w:rPr>
        <w:t>Enterobacteriaceae</w:t>
      </w:r>
      <w:r w:rsidRPr="003143C1">
        <w:rPr>
          <w:rFonts w:ascii="Book Antiqua" w:eastAsia="｣ﾍ｣ﾓ ･ｴ･ｷ･ﾃ･ｯ" w:hAnsi="Book Antiqua"/>
        </w:rPr>
        <w:t xml:space="preserve"> result in significant changes in BT and liver function in cirrhotic rats</w:t>
      </w:r>
      <w:r w:rsidRPr="003143C1">
        <w:rPr>
          <w:rFonts w:ascii="Book Antiqua" w:eastAsia="宋体" w:hAnsi="Book Antiqua"/>
          <w:kern w:val="0"/>
          <w:vertAlign w:val="superscript"/>
          <w:lang w:eastAsia="zh-CN"/>
        </w:rPr>
        <w:t>[</w:t>
      </w:r>
      <w:hyperlink w:anchor="_ENREF_77" w:tooltip="Zhang, 2010 #522" w:history="1">
        <w:r w:rsidRPr="003143C1">
          <w:rPr>
            <w:rFonts w:ascii="Book Antiqua" w:eastAsia="｣ﾍ｣ﾓ ･ｴ･ｷ･ﾃ･ｯ" w:hAnsi="Book Antiqua"/>
          </w:rPr>
          <w:fldChar w:fldCharType="begin">
            <w:fldData xml:space="preserve">PEVuZE5vdGU+PENpdGU+PEF1dGhvcj5aaGFuZzwvQXV0aG9yPjxZZWFyPjIwMTA8L1llYXI+PFJl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xNDgxLTY8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aaGFuZzwvQXV0aG9yPjxZZWFyPjIwMTA8L1llYXI+PFJl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xNDgxLTY8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Dietary habits, by increasing the percentage of intestinal Gram-negative endotoxin producers, may accelerate liver fibrogenesis, introducing dysbiosis as a cofactor contributing to chronic liver injury in nonalcoholic fatty liver disease</w:t>
      </w:r>
      <w:r w:rsidRPr="003143C1">
        <w:rPr>
          <w:rFonts w:ascii="Book Antiqua" w:eastAsia="宋体" w:hAnsi="Book Antiqua"/>
          <w:kern w:val="0"/>
          <w:vertAlign w:val="superscript"/>
          <w:lang w:eastAsia="zh-CN"/>
        </w:rPr>
        <w:t>[</w:t>
      </w:r>
      <w:hyperlink w:anchor="_ENREF_78" w:tooltip="De Minicis, 2014 #574"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De Minicis&lt;/Author&gt;&lt;Year&gt;2014&lt;/Year&gt;&lt;RecNum&gt;574&lt;/RecNum&gt;&lt;DisplayText&gt;&lt;style face="superscript"&gt;78&lt;/style&gt;&lt;/DisplayText&gt;&lt;record&gt;&lt;rec-number&gt;574&lt;/rec-number&gt;&lt;foreign-keys&gt;&lt;key app="EN" db-id="zdwx5awr0vxrwje5vadpweszzvf0zz9d922z"&gt;574&lt;/key&gt;&lt;/foreign-keys&gt;&lt;ref-type name="Journal Article"&gt;17&lt;/ref-type&gt;&lt;contributors&gt;&lt;authors&gt;&lt;author&gt;De Minicis, S.&lt;/author&gt;&lt;author&gt;Rychlicki, C.&lt;/author&gt;&lt;author&gt;Agostinelli, L.&lt;/author&gt;&lt;author&gt;Saccomanno, S.&lt;/author&gt;&lt;author&gt;Candelaresi, C.&lt;/author&gt;&lt;author&gt;Trozzi, L.&lt;/author&gt;&lt;author&gt;Mingarelli, E.&lt;/author&gt;&lt;author&gt;Facinelli, B.&lt;/author&gt;&lt;author&gt;Magi, G.&lt;/author&gt;&lt;author&gt;Palmieri, C.&lt;/author&gt;&lt;author&gt;Marzioni, M.&lt;/author&gt;&lt;author&gt;Benedetti, A.&lt;/author&gt;&lt;author&gt;Svegliati-Baroni, G.&lt;/author&gt;&lt;/authors&gt;&lt;/contributors&gt;&lt;auth-address&gt;Department of Gastroenterology, Universita Politecnica delle Marche, Ancona, Italy.&lt;/auth-address&gt;&lt;titles&gt;&lt;title&gt;Dysbiosis contributes to fibrogenesis in the course of chronic liver injury in mic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738-49&lt;/pages&gt;&lt;volume&gt;59&lt;/volume&gt;&lt;number&gt;5&lt;/number&gt;&lt;dates&gt;&lt;year&gt;2014&lt;/year&gt;&lt;pub-dates&gt;&lt;date&gt;May&lt;/date&gt;&lt;/pub-dates&gt;&lt;/dates&gt;&lt;isbn&gt;1527-3350 (Electronic)&amp;#xD;0270-9139 (Linking)&lt;/isbn&gt;&lt;accession-num&gt;23959503&lt;/accession-num&gt;&lt;urls&gt;&lt;related-urls&gt;&lt;url&gt;http://www.ncbi.nlm.nih.gov/pubmed/23959503&lt;/url&gt;&lt;/related-urls&gt;&lt;/urls&gt;&lt;electronic-resource-num&gt;10.1002/hep.26695&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Liver cirrhosis disturbs intestinal microbiota and innate immunity-related genes, which contributes to endotoxemia and bacterial translocation. These had not completely recovered in cirrhotic rats until 1 month after orthotopic liver transplantation</w:t>
      </w:r>
      <w:r w:rsidRPr="003143C1">
        <w:rPr>
          <w:rFonts w:ascii="Book Antiqua" w:eastAsia="宋体" w:hAnsi="Book Antiqua"/>
          <w:kern w:val="0"/>
          <w:vertAlign w:val="superscript"/>
          <w:lang w:eastAsia="zh-CN"/>
        </w:rPr>
        <w:t>[</w:t>
      </w:r>
      <w:hyperlink w:anchor="_ENREF_79" w:tooltip="Xie, 2011 #532" w:history="1">
        <w:r w:rsidRPr="003143C1">
          <w:rPr>
            <w:rFonts w:ascii="Book Antiqua" w:eastAsia="｣ﾍ｣ﾓ ･ｴ･ｷ･ﾃ･ｯ" w:hAnsi="Book Antiqua"/>
          </w:rPr>
          <w:fldChar w:fldCharType="begin">
            <w:fldData xml:space="preserve">PEVuZE5vdGU+PENpdGU+PEF1dGhvcj5YaWU8L0F1dGhvcj48WWVhcj4yMDExPC9ZZWFyPjxSZWNO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M5NzMtOTwvcGFnZXM+PHZvbHVtZT40Mzwvdm9sdW1lPjxudW1i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YaWU8L0F1dGhvcj48WWVhcj4yMDExPC9ZZWFyPjxSZWNO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M5NzMtOTwvcGFnZXM+PHZvbHVtZT40Mzwvdm9sdW1lPjxudW1i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Increased intestinal permeability</w:t>
      </w:r>
    </w:p>
    <w:p w:rsidR="00721D26" w:rsidRPr="003143C1" w:rsidRDefault="00721D26" w:rsidP="002050E5">
      <w:pPr>
        <w:pStyle w:val="NormalWeb"/>
        <w:spacing w:before="0" w:beforeAutospacing="0" w:after="0" w:afterAutospacing="0" w:line="360" w:lineRule="auto"/>
        <w:jc w:val="both"/>
        <w:rPr>
          <w:rFonts w:ascii="Book Antiqua" w:eastAsia="｣ﾍ｣ﾓ ･ｴ･ｷ･ﾃ･ｯ" w:hAnsi="Book Antiqua"/>
          <w:sz w:val="24"/>
          <w:szCs w:val="24"/>
        </w:rPr>
      </w:pPr>
      <w:r w:rsidRPr="003143C1">
        <w:rPr>
          <w:rFonts w:ascii="Book Antiqua" w:eastAsia="｣ﾍ｣ﾓ ･ｴ･ｷ･ﾃ･ｯ" w:hAnsi="Book Antiqua"/>
          <w:sz w:val="24"/>
          <w:szCs w:val="24"/>
        </w:rPr>
        <w:t>The gut epithelium plays an important role in the immune homeostasis in the gut as the first barrier against the bacterial translocation</w:t>
      </w:r>
      <w:r w:rsidRPr="003143C1">
        <w:rPr>
          <w:rFonts w:ascii="Book Antiqua" w:eastAsia="宋体" w:hAnsi="Book Antiqua"/>
          <w:sz w:val="24"/>
          <w:szCs w:val="24"/>
          <w:vertAlign w:val="superscript"/>
          <w:lang w:eastAsia="zh-CN"/>
        </w:rPr>
        <w:t>[</w:t>
      </w:r>
      <w:hyperlink w:anchor="_ENREF_80" w:tooltip="Artis, 2008 #681" w:history="1">
        <w:r w:rsidRPr="003143C1">
          <w:rPr>
            <w:rFonts w:ascii="Book Antiqua" w:eastAsia="｣ﾍ｣ﾓ ･ｴ･ｷ･ﾃ･ｯ" w:hAnsi="Book Antiqua"/>
            <w:noProof/>
            <w:sz w:val="24"/>
            <w:szCs w:val="24"/>
            <w:vertAlign w:val="superscript"/>
          </w:rPr>
          <w:t>80</w:t>
        </w:r>
      </w:hyperlink>
      <w:r w:rsidRPr="003143C1">
        <w:rPr>
          <w:rFonts w:ascii="Book Antiqua" w:eastAsia="｣ﾍ｣ﾓ ･ｴ･ｷ･ﾃ･ｯ" w:hAnsi="Book Antiqua"/>
          <w:noProof/>
          <w:sz w:val="24"/>
          <w:szCs w:val="24"/>
          <w:vertAlign w:val="superscript"/>
        </w:rPr>
        <w:t>,</w:t>
      </w:r>
      <w:hyperlink w:anchor="_ENREF_81" w:tooltip="Backhed, 2005 #682" w:history="1">
        <w:r w:rsidRPr="003143C1">
          <w:rPr>
            <w:rFonts w:ascii="Book Antiqua" w:eastAsia="｣ﾍ｣ﾓ ･ｴ･ｷ･ﾃ･ｯ" w:hAnsi="Book Antiqua"/>
            <w:noProof/>
            <w:sz w:val="24"/>
            <w:szCs w:val="24"/>
            <w:vertAlign w:val="superscript"/>
          </w:rPr>
          <w:t>81</w:t>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fldChar w:fldCharType="begin">
          <w:fldData xml:space="preserve">PEVuZE5vdGU+PENpdGU+PEF1dGhvcj5BcnRpczwvQXV0aG9yPjxZZWFyPjIwMDg8L1llYXI+PFJl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QxMS0yMDwvcGFnZXM+PHZvbHVtZT44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OTE1LTIwPC9wYWdlcz48dm9s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BcnRpczwvQXV0aG9yPjxZZWFyPjIwMDg8L1llYXI+PFJl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QxMS0yMDwvcGFnZXM+PHZvbHVtZT44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OTE1LTIwPC9wYWdlcz48dm9s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t>. Because gut barrier system by intestinal epithelial cells prevent translocation of large amounts of bacteria and bacterial products, very small amount of them can reach the liver in a healthy state</w:t>
      </w:r>
      <w:r w:rsidRPr="003143C1">
        <w:rPr>
          <w:rFonts w:ascii="Book Antiqua" w:eastAsia="宋体" w:hAnsi="Book Antiqua"/>
          <w:sz w:val="24"/>
          <w:szCs w:val="24"/>
          <w:vertAlign w:val="superscript"/>
          <w:lang w:eastAsia="zh-CN"/>
        </w:rPr>
        <w:t>[</w:t>
      </w:r>
      <w:hyperlink w:anchor="_ENREF_82" w:tooltip="Seo, 2012 #549" w:history="1">
        <w:r w:rsidRPr="003143C1">
          <w:rPr>
            <w:rFonts w:ascii="Book Antiqua" w:eastAsia="｣ﾍ｣ﾓ ･ｴ･ｷ･ﾃ･ｯ" w:hAnsi="Book Antiqua"/>
            <w:sz w:val="24"/>
            <w:szCs w:val="24"/>
          </w:rPr>
          <w:fldChar w:fldCharType="begin"/>
        </w:r>
        <w:r w:rsidRPr="003143C1">
          <w:rPr>
            <w:rFonts w:ascii="Book Antiqua" w:eastAsia="｣ﾍ｣ﾓ ･ｴ･ｷ･ﾃ･ｯ" w:hAnsi="Book Antiqua"/>
            <w:sz w:val="24"/>
            <w:szCs w:val="24"/>
          </w:rPr>
          <w:instrText xml:space="preserve"> ADDIN EN.CITE &lt;EndNote&gt;&lt;Cite&gt;&lt;Author&gt;Seo&lt;/Author&gt;&lt;Year&gt;2012&lt;/Year&gt;&lt;RecNum&gt;549&lt;/RecNum&gt;&lt;DisplayText&gt;&lt;style face="superscript"&gt;82&lt;/style&gt;&lt;/DisplayText&gt;&lt;record&gt;&lt;rec-number&gt;549&lt;/rec-number&gt;&lt;foreign-keys&gt;&lt;key app="EN" db-id="zdwx5awr0vxrwje5vadpweszzvf0zz9d922z"&gt;549&lt;/key&gt;&lt;/foreign-keys&gt;&lt;ref-type name="Journal Article"&gt;17&lt;/ref-type&gt;&lt;contributors&gt;&lt;authors&gt;&lt;author&gt;Seo, Y. S.&lt;/author&gt;&lt;author&gt;Shah, V. H.&lt;/author&gt;&lt;/authors&gt;&lt;/contributors&gt;&lt;auth-address&gt;Gastroenterology Research Unit, Mayo Clinic, Rochester, MN 55905, USA.&lt;/auth-address&gt;&lt;titles&gt;&lt;title&gt;The role of gut-liver axis in the pathogenesis of liver cirrhosis and portal hypertension&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337-46&lt;/pages&gt;&lt;volume&gt;18&lt;/volume&gt;&lt;number&gt;4&lt;/number&gt;&lt;keywords&gt;&lt;keyword&gt;Antigens, CD14/metabolism&lt;/keyword&gt;&lt;keyword&gt;Bacterial Translocation&lt;/keyword&gt;&lt;keyword&gt;Gastrointestinal Tract/*microbiology&lt;/keyword&gt;&lt;keyword&gt;Humans&lt;/keyword&gt;&lt;keyword&gt;Hypertension, Portal/metabolism/*pathology&lt;/keyword&gt;&lt;keyword&gt;Liver/metabolism/*microbiology&lt;/keyword&gt;&lt;keyword&gt;Liver Cirrhosis/metabolism/*pathology&lt;/keyword&gt;&lt;keyword&gt;Receptors, Cytoplasmic and Nuclear/metabolism&lt;/keyword&gt;&lt;keyword&gt;Toll-Like Receptors/metabolism&lt;/keyword&gt;&lt;/keywords&gt;&lt;dates&gt;&lt;year&gt;2012&lt;/year&gt;&lt;pub-dates&gt;&lt;date&gt;Dec&lt;/date&gt;&lt;/pub-dates&gt;&lt;/dates&gt;&lt;isbn&gt;2287-285X (Electronic)&amp;#xD;2287-2728 (Linking)&lt;/isbn&gt;&lt;accession-num&gt;23323248&lt;/accession-num&gt;&lt;urls&gt;&lt;related-urls&gt;&lt;url&gt;http://www.ncbi.nlm.nih.gov/pubmed/23323248&lt;/url&gt;&lt;/related-urls&gt;&lt;/urls&gt;&lt;custom2&gt;3540369&lt;/custom2&gt;&lt;electronic-resource-num&gt;10.3350/cmh.2012.18.4.337&lt;/electronic-resource-num&gt;&lt;/record&gt;&lt;/Cite&gt;&lt;/EndNote&gt;</w:instrText>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82</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The intestinal barrier is formed mainly by intestinal epithelial cells and their mucinous components</w:t>
      </w:r>
      <w:r w:rsidRPr="003143C1">
        <w:rPr>
          <w:rFonts w:ascii="Book Antiqua" w:eastAsia="宋体" w:hAnsi="Book Antiqua"/>
          <w:sz w:val="24"/>
          <w:szCs w:val="24"/>
          <w:vertAlign w:val="superscript"/>
          <w:lang w:eastAsia="zh-CN"/>
        </w:rPr>
        <w:t>[</w:t>
      </w:r>
      <w:hyperlink w:anchor="_ENREF_4" w:tooltip="Bellot, 2013 #594" w:history="1">
        <w:r w:rsidRPr="003143C1">
          <w:rPr>
            <w:rFonts w:ascii="Book Antiqua" w:eastAsia="｣ﾍ｣ﾓ ･ｴ･ｷ･ﾃ･ｯ" w:hAnsi="Book Antiqua"/>
            <w:sz w:val="24"/>
            <w:szCs w:val="24"/>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YwAAAG4=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YQAAAG4=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4</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In addition, intercellular junctions such as tight junctions and gap junctions allow selective passage of substances</w:t>
      </w:r>
      <w:r w:rsidRPr="003143C1">
        <w:rPr>
          <w:rFonts w:ascii="Book Antiqua" w:eastAsia="宋体" w:hAnsi="Book Antiqua"/>
          <w:sz w:val="24"/>
          <w:szCs w:val="24"/>
          <w:vertAlign w:val="superscript"/>
          <w:lang w:eastAsia="zh-CN"/>
        </w:rPr>
        <w:t>[</w:t>
      </w:r>
      <w:hyperlink w:anchor="_ENREF_4" w:tooltip="Bellot, 2013 #594" w:history="1">
        <w:r w:rsidRPr="003143C1">
          <w:rPr>
            <w:rFonts w:ascii="Book Antiqua" w:eastAsia="｣ﾍ｣ﾓ ･ｴ･ｷ･ﾃ･ｯ" w:hAnsi="Book Antiqua"/>
            <w:sz w:val="24"/>
            <w:szCs w:val="24"/>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MAAAAGY=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PgAAAHY=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4</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Structural and functional changes in the intestinal mucosa that increase intestinal permeability of bacteria and its products have been found in patients with liver cirrhosis</w:t>
      </w:r>
      <w:r w:rsidRPr="003143C1">
        <w:rPr>
          <w:rFonts w:ascii="Book Antiqua" w:eastAsia="宋体" w:hAnsi="Book Antiqua"/>
          <w:sz w:val="24"/>
          <w:szCs w:val="24"/>
          <w:vertAlign w:val="superscript"/>
          <w:lang w:eastAsia="zh-CN"/>
        </w:rPr>
        <w:t>[</w:t>
      </w:r>
      <w:hyperlink w:anchor="_ENREF_4" w:tooltip="Bellot, 2013 #594" w:history="1">
        <w:r w:rsidRPr="003143C1">
          <w:rPr>
            <w:rFonts w:ascii="Book Antiqua" w:eastAsia="｣ﾍ｣ﾓ ･ｴ･ｷ･ﾃ･ｯ" w:hAnsi="Book Antiqua"/>
            <w:sz w:val="24"/>
            <w:szCs w:val="24"/>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IAAAAHU=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PAAAAHY=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4</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xml:space="preserve">. This intestinal barrier dysfunction may be an important pathogenetic factor for </w:t>
      </w:r>
      <w:r w:rsidRPr="003143C1">
        <w:rPr>
          <w:rFonts w:ascii="Book Antiqua" w:hAnsi="Book Antiqua"/>
          <w:sz w:val="24"/>
          <w:szCs w:val="24"/>
        </w:rPr>
        <w:t>several complications of liver cirrhosis</w:t>
      </w:r>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vertAlign w:val="superscript"/>
        </w:rPr>
        <w:t>83</w:t>
      </w:r>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Characteristics of cirrhosis itself, including portal hypertension, alterations in the intestinal microbiota, inflammation and oxidative stress can affect barrier function of both small and large intestine and may contribute to the development of complications</w:t>
      </w:r>
      <w:r w:rsidRPr="003143C1">
        <w:rPr>
          <w:rFonts w:ascii="Book Antiqua" w:eastAsia="宋体" w:hAnsi="Book Antiqua"/>
          <w:sz w:val="24"/>
          <w:szCs w:val="24"/>
          <w:vertAlign w:val="superscript"/>
          <w:lang w:eastAsia="zh-CN"/>
        </w:rPr>
        <w:t>[</w:t>
      </w:r>
      <w:hyperlink w:anchor="_ENREF_71" w:tooltip="Pijls, 2013 #596" w:history="1">
        <w:r w:rsidRPr="003143C1">
          <w:rPr>
            <w:rFonts w:ascii="Book Antiqua" w:eastAsia="｣ﾍ｣ﾓ ･ｴ･ｷ･ﾃ･ｯ" w:hAnsi="Book Antiqua"/>
            <w:sz w:val="24"/>
            <w:szCs w:val="24"/>
          </w:rPr>
          <w:fldChar w:fldCharType="begin">
            <w:fldData xml:space="preserve">PEVuZE5vdGU+PENpdGU+PEF1dGhvcj5QaWpsczwvQXV0aG9yPjxZZWFyPjIwMTM8L1llYXI+PFJl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MTQ1Ny02OTwvcGFnZXM+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QaWpsczwvQXV0aG9yPjxZZWFyPjIwMTM8L1llYXI+PFJl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71</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Although gut barrier function did not show a significant relationship with endotoxemia, increased intestinal permeability may be a significant finding that at least in part is associated with the pathophysiology of viral liver cirrhosis</w:t>
      </w:r>
      <w:r w:rsidRPr="003143C1">
        <w:rPr>
          <w:rFonts w:ascii="Book Antiqua" w:eastAsia="宋体" w:hAnsi="Book Antiqua"/>
          <w:sz w:val="24"/>
          <w:szCs w:val="24"/>
          <w:vertAlign w:val="superscript"/>
          <w:lang w:eastAsia="zh-CN"/>
        </w:rPr>
        <w:t>[</w:t>
      </w:r>
      <w:hyperlink w:anchor="_ENREF_84" w:tooltip="Choi, 2011 #524" w:history="1">
        <w:r w:rsidRPr="003143C1">
          <w:rPr>
            <w:rFonts w:ascii="Book Antiqua" w:eastAsia="｣ﾍ｣ﾓ ･ｴ･ｷ･ﾃ･ｯ" w:hAnsi="Book Antiqua"/>
            <w:sz w:val="24"/>
            <w:szCs w:val="24"/>
          </w:rPr>
          <w:fldChar w:fldCharType="begin"/>
        </w:r>
        <w:r w:rsidRPr="003143C1">
          <w:rPr>
            <w:rFonts w:ascii="Book Antiqua" w:eastAsia="｣ﾍ｣ﾓ ･ｴ･ｷ･ﾃ･ｯ" w:hAnsi="Book Antiqua"/>
            <w:sz w:val="24"/>
            <w:szCs w:val="24"/>
          </w:rPr>
          <w:instrText xml:space="preserve"> ADDIN EN.CITE &lt;EndNote&gt;&lt;Cite&gt;&lt;Author&gt;Choi&lt;/Author&gt;&lt;Year&gt;2011&lt;/Year&gt;&lt;RecNum&gt;524&lt;/RecNum&gt;&lt;DisplayText&gt;&lt;style face="superscript"&gt;84&lt;/style&gt;&lt;/DisplayText&gt;&lt;record&gt;&lt;rec-number&gt;524&lt;/rec-number&gt;&lt;foreign-keys&gt;&lt;key app="EN" db-id="zdwx5awr0vxrwje5vadpweszzvf0zz9d922z"&gt;524&lt;/key&gt;&lt;/foreign-keys&gt;&lt;ref-type name="Journal Article"&gt;17&lt;/ref-type&gt;&lt;contributors&gt;&lt;authors&gt;&lt;author&gt;Choi, Y.&lt;/author&gt;&lt;author&gt;Jeon, W. K.&lt;/author&gt;&lt;author&gt;Hwang, S. J.&lt;/author&gt;&lt;author&gt;Kim, B. I.&lt;/author&gt;&lt;author&gt;Sohn, C. I.&lt;/author&gt;&lt;author&gt;Park, D. I.&lt;/author&gt;&lt;author&gt;Cho, Y. K.&lt;/author&gt;&lt;author&gt;Kim, H. J.&lt;/author&gt;&lt;author&gt;Park, J. H.&lt;/author&gt;&lt;/authors&gt;&lt;/contributors&gt;&lt;auth-address&gt;Department of Internal Medicine, Kangbuk Samsung Hospital, Seoul, Korea.&lt;/auth-address&gt;&lt;titles&gt;&lt;title&gt;The role of the gut barrier function in the pathophysiology of viral liver cirrhosis&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244-7&lt;/pages&gt;&lt;volume&gt;58&lt;/volume&gt;&lt;number&gt;109&lt;/number&gt;&lt;keywords&gt;&lt;keyword&gt;Adult&lt;/keyword&gt;&lt;keyword&gt;Aged&lt;/keyword&gt;&lt;keyword&gt;Endotoxins/blood&lt;/keyword&gt;&lt;keyword&gt;Female&lt;/keyword&gt;&lt;keyword&gt;Hepatitis B/*metabolism&lt;/keyword&gt;&lt;keyword&gt;Hepatitis C/*metabolism&lt;/keyword&gt;&lt;keyword&gt;Humans&lt;/keyword&gt;&lt;keyword&gt;Hypertension, Portal/metabolism&lt;/keyword&gt;&lt;keyword&gt;Intestines/*metabolism&lt;/keyword&gt;&lt;keyword&gt;Liver Cirrhosis/*metabolism&lt;/keyword&gt;&lt;keyword&gt;Male&lt;/keyword&gt;&lt;keyword&gt;Middle Aged&lt;/keyword&gt;&lt;keyword&gt;Permeability&lt;/keyword&gt;&lt;/keywords&gt;&lt;dates&gt;&lt;year&gt;2011&lt;/year&gt;&lt;pub-dates&gt;&lt;date&gt;Jul-Aug&lt;/date&gt;&lt;/pub-dates&gt;&lt;/dates&gt;&lt;isbn&gt;0172-6390 (Print)&amp;#xD;0172-6390 (Linking)&lt;/isbn&gt;&lt;accession-num&gt;21937387&lt;/accession-num&gt;&lt;urls&gt;&lt;related-urls&gt;&lt;url&gt;http://www.ncbi.nlm.nih.gov/pubmed/21937387&lt;/url&gt;&lt;/related-urls&gt;&lt;/urls&gt;&lt;electronic-resource-num&gt;10.5754/hge10338&lt;/electronic-resource-num&gt;&lt;/record&gt;&lt;/Cite&gt;&lt;/EndNote&gt;</w:instrText>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84</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xml:space="preserve">. </w:t>
      </w:r>
    </w:p>
    <w:p w:rsidR="00721D26" w:rsidRPr="003143C1" w:rsidRDefault="00721D26" w:rsidP="003143C1">
      <w:pPr>
        <w:pStyle w:val="NormalWeb"/>
        <w:spacing w:before="0" w:beforeAutospacing="0" w:after="0" w:afterAutospacing="0" w:line="360" w:lineRule="auto"/>
        <w:ind w:firstLineChars="100" w:firstLine="240"/>
        <w:jc w:val="both"/>
        <w:rPr>
          <w:rFonts w:ascii="Book Antiqua" w:hAnsi="Book Antiqua"/>
          <w:sz w:val="24"/>
          <w:szCs w:val="24"/>
        </w:rPr>
      </w:pPr>
      <w:r w:rsidRPr="003143C1">
        <w:rPr>
          <w:rFonts w:ascii="Book Antiqua" w:eastAsia="｣ﾍ｣ﾓ ･ｴ･ｷ･ﾃ･ｯ" w:hAnsi="Book Antiqua"/>
          <w:sz w:val="24"/>
          <w:szCs w:val="24"/>
        </w:rPr>
        <w:t>There is a long-standing debate about the presence and role of increased intestinal permeability in patients with cirrhosis</w:t>
      </w:r>
      <w:r w:rsidRPr="003143C1">
        <w:rPr>
          <w:rFonts w:ascii="Book Antiqua" w:eastAsia="宋体" w:hAnsi="Book Antiqua"/>
          <w:sz w:val="24"/>
          <w:szCs w:val="24"/>
          <w:vertAlign w:val="superscript"/>
          <w:lang w:eastAsia="zh-CN"/>
        </w:rPr>
        <w:t>[</w:t>
      </w:r>
      <w:hyperlink w:anchor="_ENREF_85" w:tooltip="Scarpellini, 2010 #643" w:history="1">
        <w:r w:rsidRPr="003143C1">
          <w:rPr>
            <w:rFonts w:ascii="Book Antiqua" w:eastAsia="｣ﾍ｣ﾓ ･ｴ･ｷ･ﾃ･ｯ" w:hAnsi="Book Antiqua"/>
            <w:sz w:val="24"/>
            <w:szCs w:val="24"/>
          </w:rPr>
          <w:fldChar w:fldCharType="begin">
            <w:fldData xml:space="preserve">PEVuZE5vdGU+PENpdGU+PEF1dGhvcj5TY2FycGVsbGluaTwvQXV0aG9yPjxZZWFyPjIwMTA8L1ll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yMy03PC9wYWdlcz48dm9sdW1lPjEwNTwvdm9sdW1lPjxudW1iZXI+Mjwv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TY2FycGVsbGluaTwvQXV0aG9yPjxZZWFyPjIwMTA8L1ll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yMy03PC9wYWdlcz48dm9sdW1lPjEwNTwvdm9sdW1lPjxudW1iZXI+Mjwv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85</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Some authors have shown an association between increased intestinal permeability and severity of liver cirrhosis assessed by the Child-Pugh classification</w:t>
      </w:r>
      <w:r w:rsidRPr="003143C1">
        <w:rPr>
          <w:rFonts w:ascii="Book Antiqua" w:eastAsia="宋体" w:hAnsi="Book Antiqua"/>
          <w:sz w:val="24"/>
          <w:szCs w:val="24"/>
          <w:vertAlign w:val="superscript"/>
          <w:lang w:eastAsia="zh-CN"/>
        </w:rPr>
        <w:t>[</w:t>
      </w:r>
      <w:hyperlink w:anchor="_ENREF_85" w:tooltip="Scarpellini, 2010 #643" w:history="1">
        <w:r w:rsidRPr="003143C1">
          <w:rPr>
            <w:rFonts w:ascii="Book Antiqua" w:eastAsia="｣ﾍ｣ﾓ ･ｴ･ｷ･ﾃ･ｯ" w:hAnsi="Book Antiqua"/>
            <w:sz w:val="24"/>
            <w:szCs w:val="24"/>
          </w:rPr>
          <w:fldChar w:fldCharType="begin">
            <w:fldData xml:space="preserve">PEVuZE5vdGU+PENpdGU+PEF1dGhvcj5TY2FycGVsbGluaTwvQXV0aG9yPjxZZWFyPjIwMTA8L1ll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MyMy03PC9wYWdlcz48dm9sdW1lPjEwNTwvdm9sdW1lPjxudW1iZXI+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c1NS05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MTQ4Mi02PC9wYWdlcz48dm9sdW1lPjUwPC92b2x1bWU+PG51bWJlcj41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TY2FycGVsbGluaTwvQXV0aG9yPjxZZWFyPjIwMTA8L1ll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MyMy03PC9wYWdlcz48dm9sdW1lPjEwNTwvdm9sdW1lPjxudW1iZXI+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c1NS05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MTQ4Mi02PC9wYWdlcz48dm9sdW1lPjUwPC92b2x1bWU+PG51bWJlcj41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85-87</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but others have failed to reproduce these results</w:t>
      </w:r>
      <w:r w:rsidRPr="003143C1">
        <w:rPr>
          <w:rFonts w:ascii="Book Antiqua" w:eastAsia="宋体" w:hAnsi="Book Antiqua"/>
          <w:sz w:val="24"/>
          <w:szCs w:val="24"/>
          <w:vertAlign w:val="superscript"/>
          <w:lang w:eastAsia="zh-CN"/>
        </w:rPr>
        <w:t>[</w:t>
      </w:r>
      <w:hyperlink w:anchor="_ENREF_88" w:tooltip="Kalaitzakis, 2006 #645" w:history="1">
        <w:r w:rsidRPr="003143C1">
          <w:rPr>
            <w:rFonts w:ascii="Book Antiqua" w:eastAsia="｣ﾍ｣ﾓ ･ｴ･ｷ･ﾃ･ｯ" w:hAnsi="Book Antiqua"/>
            <w:sz w:val="24"/>
            <w:szCs w:val="24"/>
          </w:rPr>
          <w:fldChar w:fldCharType="begin">
            <w:fldData xml:space="preserve">PEVuZE5vdGU+PENpdGU+PEF1dGhvcj5LYWxhaXR6YWtpczwvQXV0aG9yPjxZZWFyPjIwMDY8L1ll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My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0MDktMTI8L3BhZ2VzPjx2b2x1bWU+MTE8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=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LYWxhaXR6YWtpczwvQXV0aG9yPjxZZWFyPjIwMDY8L1ll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0MDktMTI8L3BhZ2VzPjx2b2x1bWU+MTE8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=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88-90</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w:t>
      </w:r>
      <w:r w:rsidRPr="003143C1">
        <w:rPr>
          <w:rFonts w:ascii="Book Antiqua" w:eastAsia="宋体" w:hAnsi="Book Antiqua"/>
          <w:sz w:val="24"/>
          <w:szCs w:val="24"/>
          <w:lang w:eastAsia="zh-CN"/>
        </w:rPr>
        <w:t xml:space="preserve"> </w:t>
      </w:r>
      <w:r w:rsidRPr="003143C1">
        <w:rPr>
          <w:rFonts w:ascii="Book Antiqua" w:eastAsia="｣ﾍ｣ﾓ ･ｴ･ｷ･ﾃ･ｯ" w:hAnsi="Book Antiqua"/>
          <w:sz w:val="24"/>
          <w:szCs w:val="24"/>
        </w:rPr>
        <w:t>Methodological problems should be taken into account when interpreting these conflicting results</w:t>
      </w:r>
      <w:r w:rsidRPr="003143C1">
        <w:rPr>
          <w:rFonts w:ascii="Book Antiqua" w:eastAsia="宋体" w:hAnsi="Book Antiqua"/>
          <w:sz w:val="24"/>
          <w:szCs w:val="24"/>
          <w:vertAlign w:val="superscript"/>
          <w:lang w:eastAsia="zh-CN"/>
        </w:rPr>
        <w:t>[</w:t>
      </w:r>
      <w:hyperlink w:anchor="_ENREF_91" w:tooltip="Zuckerman, 2004 #649" w:history="1">
        <w:r w:rsidRPr="003143C1">
          <w:rPr>
            <w:rFonts w:ascii="Book Antiqua" w:eastAsia="｣ﾍ｣ﾓ ･ｴ･ｷ･ﾃ･ｯ" w:hAnsi="Book Antiqua"/>
            <w:sz w:val="24"/>
            <w:szCs w:val="24"/>
          </w:rPr>
          <w:fldChar w:fldCharType="begin">
            <w:fldData xml:space="preserve">PEVuZE5vdGU+PENpdGU+PEF1dGhvcj5adWNrZXJtYW48L0F1dGhvcj48WWVhcj4yMDA0PC9ZZWFy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NjIxLTY8L3BhZ2VzPjx2b2x1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adWNrZXJtYW48L0F1dGhvcj48WWVhcj4yMDA0PC9ZZWFy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NjIxLTY8L3BhZ2VzPjx2b2x1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91</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Some authors used sugars</w:t>
      </w:r>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fldChar w:fldCharType="begin">
          <w:fldData xml:space="preserve">PEVuZE5vdGU+PENpdGU+PEF1dGhvcj5DYW1waWxsbzwvQXV0aG9yPjxZZWFyPjE5OTk8L1llYXI+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c1NS05PC9wYWdlcz48dm9sdW1lPjExPC92b2x1bWU+PG51bWJlcj43PC9udW1iZXI+PGtleXdv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yNzg5LTkyPC9wYWdlcz48dm9sdW1lPjUzPC92b2x1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DYW1waWxsbzwvQXV0aG9yPjxZZWFyPjE5OTk8L1llYXI+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c1NS05PC9wYWdlcz48dm9sdW1lPjExPC92b2x1bWU+PG51bWJlcj43PC9udW1iZXI+PGtleXdv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yNzg5LTkyPC9wYWdlcz48dm9sdW1lPjUzPC92b2x1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hyperlink w:anchor="_ENREF_86" w:tooltip="Campillo, 1999 #644" w:history="1">
        <w:r w:rsidRPr="003143C1">
          <w:rPr>
            <w:rFonts w:ascii="Book Antiqua" w:eastAsia="｣ﾍ｣ﾓ ･ｴ･ｷ･ﾃ･ｯ" w:hAnsi="Book Antiqua"/>
            <w:noProof/>
            <w:sz w:val="24"/>
            <w:szCs w:val="24"/>
            <w:vertAlign w:val="superscript"/>
          </w:rPr>
          <w:t>86</w:t>
        </w:r>
      </w:hyperlink>
      <w:r w:rsidRPr="003143C1">
        <w:rPr>
          <w:rFonts w:ascii="Book Antiqua" w:eastAsia="｣ﾍ｣ﾓ ･ｴ･ｷ･ﾃ･ｯ" w:hAnsi="Book Antiqua"/>
          <w:noProof/>
          <w:sz w:val="24"/>
          <w:szCs w:val="24"/>
          <w:vertAlign w:val="superscript"/>
        </w:rPr>
        <w:t>,</w:t>
      </w:r>
      <w:hyperlink w:anchor="_ENREF_87" w:tooltip="Pascual, 2003 #642" w:history="1">
        <w:r w:rsidRPr="003143C1">
          <w:rPr>
            <w:rFonts w:ascii="Book Antiqua" w:eastAsia="｣ﾍ｣ﾓ ･ｴ･ｷ･ﾃ･ｯ" w:hAnsi="Book Antiqua"/>
            <w:noProof/>
            <w:sz w:val="24"/>
            <w:szCs w:val="24"/>
            <w:vertAlign w:val="superscript"/>
          </w:rPr>
          <w:t>87</w:t>
        </w:r>
      </w:hyperlink>
      <w:r w:rsidRPr="003143C1">
        <w:rPr>
          <w:rFonts w:ascii="Book Antiqua" w:eastAsia="｣ﾍ｣ﾓ ･ｴ･ｷ･ﾃ･ｯ" w:hAnsi="Book Antiqua"/>
          <w:noProof/>
          <w:sz w:val="24"/>
          <w:szCs w:val="24"/>
          <w:vertAlign w:val="superscript"/>
        </w:rPr>
        <w:t>,</w:t>
      </w:r>
      <w:hyperlink w:anchor="_ENREF_92" w:tooltip="Dastych, 2008 #648" w:history="1">
        <w:r w:rsidRPr="003143C1">
          <w:rPr>
            <w:rFonts w:ascii="Book Antiqua" w:eastAsia="｣ﾍ｣ﾓ ･ｴ･ｷ･ﾃ･ｯ" w:hAnsi="Book Antiqua"/>
            <w:noProof/>
            <w:sz w:val="24"/>
            <w:szCs w:val="24"/>
            <w:vertAlign w:val="superscript"/>
          </w:rPr>
          <w:t>92</w:t>
        </w:r>
      </w:hyperlink>
      <w:r w:rsidRPr="003143C1">
        <w:rPr>
          <w:rFonts w:ascii="Book Antiqua" w:eastAsia="｣ﾍ｣ﾓ ･ｴ･ｷ･ﾃ･ｯ" w:hAnsi="Book Antiqua"/>
          <w:sz w:val="24"/>
          <w:szCs w:val="24"/>
        </w:rPr>
        <w:fldChar w:fldCharType="end"/>
      </w:r>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and others used isotope probes</w:t>
      </w:r>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fldChar w:fldCharType="begin">
          <w:fldData xml:space="preserve">PEVuZE5vdGU+PENpdGU+PEF1dGhvcj5LYWxhaXR6YWtpczwvQXV0aG9yPjxZZWFyPjIwMDY8L1ll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zMjYtMzA8L3BhZ2VzPjx2b2x1bWU+NDE8L3ZvbHVtZT48bnVtYmVyPjM8L251bWJlcj48a2V5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yMy03PC9wYWdlcz48dm9sdW1lPjEwNTwvdm9sdW1l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0MDktMTI8L3BhZ2VzPjx2b2x1bWU+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LYWxhaXR6YWtpczwvQXV0aG9yPjxZZWFyPjIwMDY8L1ll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yMy03PC9wYWdlcz48dm9sdW1lPjEwNTwvdm9sdW1l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0MDktMTI8L3BhZ2VzPjx2b2x1bWU+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hyperlink w:anchor="_ENREF_85" w:tooltip="Scarpellini, 2010 #643" w:history="1">
        <w:r w:rsidRPr="003143C1">
          <w:rPr>
            <w:rFonts w:ascii="Book Antiqua" w:eastAsia="｣ﾍ｣ﾓ ･ｴ･ｷ･ﾃ･ｯ" w:hAnsi="Book Antiqua"/>
            <w:noProof/>
            <w:sz w:val="24"/>
            <w:szCs w:val="24"/>
            <w:vertAlign w:val="superscript"/>
          </w:rPr>
          <w:t>85</w:t>
        </w:r>
      </w:hyperlink>
      <w:r w:rsidRPr="003143C1">
        <w:rPr>
          <w:rFonts w:ascii="Book Antiqua" w:eastAsia="｣ﾍ｣ﾓ ･ｴ･ｷ･ﾃ･ｯ" w:hAnsi="Book Antiqua"/>
          <w:noProof/>
          <w:sz w:val="24"/>
          <w:szCs w:val="24"/>
          <w:vertAlign w:val="superscript"/>
        </w:rPr>
        <w:t>,</w:t>
      </w:r>
      <w:hyperlink w:anchor="_ENREF_88" w:tooltip="Kalaitzakis, 2006 #645" w:history="1">
        <w:r w:rsidRPr="003143C1">
          <w:rPr>
            <w:rFonts w:ascii="Book Antiqua" w:eastAsia="｣ﾍ｣ﾓ ･ｴ･ｷ･ﾃ･ｯ" w:hAnsi="Book Antiqua"/>
            <w:noProof/>
            <w:sz w:val="24"/>
            <w:szCs w:val="24"/>
            <w:vertAlign w:val="superscript"/>
          </w:rPr>
          <w:t>88-90</w:t>
        </w:r>
      </w:hyperlink>
      <w:r w:rsidRPr="003143C1">
        <w:rPr>
          <w:rFonts w:ascii="Book Antiqua" w:eastAsia="｣ﾍ｣ﾓ ･ｴ･ｷ･ﾃ･ｯ" w:hAnsi="Book Antiqua"/>
          <w:sz w:val="24"/>
          <w:szCs w:val="24"/>
        </w:rPr>
        <w:fldChar w:fldCharType="end"/>
      </w:r>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the latter considered to be the gold standard as the probes are not synthesized or digested in the human body</w:t>
      </w:r>
      <w:r w:rsidRPr="003143C1">
        <w:rPr>
          <w:rFonts w:ascii="Book Antiqua" w:eastAsia="宋体" w:hAnsi="Book Antiqua"/>
          <w:sz w:val="24"/>
          <w:szCs w:val="24"/>
          <w:vertAlign w:val="superscript"/>
          <w:lang w:eastAsia="zh-CN"/>
        </w:rPr>
        <w:t>[</w:t>
      </w:r>
      <w:hyperlink w:anchor="_ENREF_85" w:tooltip="Scarpellini, 2010 #643" w:history="1">
        <w:r w:rsidRPr="003143C1">
          <w:rPr>
            <w:rFonts w:ascii="Book Antiqua" w:eastAsia="｣ﾍ｣ﾓ ･ｴ･ｷ･ﾃ･ｯ" w:hAnsi="Book Antiqua"/>
            <w:sz w:val="24"/>
            <w:szCs w:val="24"/>
          </w:rPr>
          <w:fldChar w:fldCharType="begin">
            <w:fldData xml:space="preserve">PEVuZE5vdGU+PENpdGU+PEF1dGhvcj5TY2FycGVsbGluaTwvQXV0aG9yPjxZZWFyPjIwMTA8L1ll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yMy03PC9wYWdlcz48dm9sdW1lPjEwNTwvdm9sdW1lPjxudW1iZXI+Mjwv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TY2FycGVsbGluaTwvQXV0aG9yPjxZZWFyPjIwMTA8L1ll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MyMy03PC9wYWdlcz48dm9sdW1lPjEwNTwvdm9sdW1lPjxudW1iZXI+Mjwv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85</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However, the assessment of the mucosal intestinal permeability by urinary excretion of orally administered unmetabolizable sugars gave us some information on the discrimination between transcellular and paracellular fluxes</w:t>
      </w:r>
      <w:r w:rsidRPr="003143C1">
        <w:rPr>
          <w:rFonts w:ascii="Book Antiqua" w:eastAsia="宋体" w:hAnsi="Book Antiqua"/>
          <w:sz w:val="24"/>
          <w:szCs w:val="24"/>
          <w:vertAlign w:val="superscript"/>
          <w:lang w:eastAsia="zh-CN"/>
        </w:rPr>
        <w:t>[</w:t>
      </w:r>
      <w:hyperlink w:anchor="_ENREF_93" w:tooltip="Perera, 2007 #650" w:history="1">
        <w:r w:rsidRPr="003143C1">
          <w:rPr>
            <w:rFonts w:ascii="Book Antiqua" w:eastAsia="｣ﾍ｣ﾓ ･ｴ･ｷ･ﾃ･ｯ" w:hAnsi="Book Antiqua"/>
            <w:sz w:val="24"/>
            <w:szCs w:val="24"/>
          </w:rPr>
          <w:fldChar w:fldCharType="begin">
            <w:fldData xml:space="preserve">PEVuZE5vdGU+PENpdGU+PEF1dGhvcj5QZXJlcmE8L0F1dGhvcj48WWVhcj4yMDA3PC9ZZWFyPjxS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I5OC0zMDc8L3BhZ2VzPjx2b2x1bWU+MTM8L3ZvbHVtZT48bnVtYmVy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</w:fldData>
          </w:fldChar>
        </w:r>
        <w:r w:rsidRPr="003143C1">
          <w:rPr>
            <w:rFonts w:ascii="Book Antiqua" w:eastAsia="｣ﾍ｣ﾓ ･ｴ･ｷ･ﾃ･ｯ" w:hAnsi="Book Antiqua"/>
            <w:sz w:val="24"/>
            <w:szCs w:val="24"/>
          </w:rPr>
          <w:instrText xml:space="preserve"> ADDIN EN.CITE </w:instrText>
        </w:r>
        <w:r w:rsidRPr="003143C1">
          <w:rPr>
            <w:rFonts w:ascii="Book Antiqua" w:eastAsia="｣ﾍ｣ﾓ ･ｴ･ｷ･ﾃ･ｯ" w:hAnsi="Book Antiqua"/>
            <w:sz w:val="24"/>
            <w:szCs w:val="24"/>
          </w:rPr>
          <w:fldChar w:fldCharType="begin">
            <w:fldData xml:space="preserve">PEVuZE5vdGU+PENpdGU+PEF1dGhvcj5QZXJlcmE8L0F1dGhvcj48WWVhcj4yMDA3PC9ZZWFyPjxS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I5OC0zMDc8L3BhZ2VzPjx2b2x1bWU+MTM8L3ZvbHVtZT48bnVtYmVy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</w:fldData>
          </w:fldChar>
        </w:r>
        <w:r w:rsidRPr="003143C1">
          <w:rPr>
            <w:rFonts w:ascii="Book Antiqua" w:eastAsia="｣ﾍ｣ﾓ ･ｴ･ｷ･ﾃ･ｯ" w:hAnsi="Book Antiqua"/>
            <w:sz w:val="24"/>
            <w:szCs w:val="24"/>
          </w:rPr>
          <w:instrText xml:space="preserve"> ADDIN EN.CITE.DATA </w:instrText>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end"/>
        </w:r>
        <w:r w:rsidRPr="003143C1">
          <w:rPr>
            <w:rFonts w:ascii="Book Antiqua" w:eastAsia="｣ﾍ｣ﾓ ･ｴ･ｷ･ﾃ･ｯ" w:hAnsi="Book Antiqua"/>
            <w:sz w:val="24"/>
            <w:szCs w:val="24"/>
          </w:rPr>
        </w:r>
        <w:r w:rsidRPr="003143C1">
          <w:rPr>
            <w:rFonts w:ascii="Book Antiqua" w:eastAsia="｣ﾍ｣ﾓ ･ｴ･ｷ･ﾃ･ｯ" w:hAnsi="Book Antiqua"/>
            <w:sz w:val="24"/>
            <w:szCs w:val="24"/>
          </w:rPr>
          <w:fldChar w:fldCharType="separate"/>
        </w:r>
        <w:r w:rsidRPr="003143C1">
          <w:rPr>
            <w:rFonts w:ascii="Book Antiqua" w:eastAsia="｣ﾍ｣ﾓ ･ｴ･ｷ･ﾃ･ｯ" w:hAnsi="Book Antiqua"/>
            <w:noProof/>
            <w:sz w:val="24"/>
            <w:szCs w:val="24"/>
            <w:vertAlign w:val="superscript"/>
          </w:rPr>
          <w:t>93</w:t>
        </w:r>
        <w:r w:rsidRPr="003143C1">
          <w:rPr>
            <w:rFonts w:ascii="Book Antiqua" w:eastAsia="｣ﾍ｣ﾓ ･ｴ･ｷ･ﾃ･ｯ" w:hAnsi="Book Antiqua"/>
            <w:sz w:val="24"/>
            <w:szCs w:val="24"/>
          </w:rPr>
          <w:fldChar w:fldCharType="end"/>
        </w:r>
      </w:hyperlink>
      <w:r w:rsidRPr="003143C1">
        <w:rPr>
          <w:rFonts w:ascii="Book Antiqua" w:eastAsia="宋体" w:hAnsi="Book Antiqua"/>
          <w:sz w:val="24"/>
          <w:szCs w:val="24"/>
          <w:vertAlign w:val="superscript"/>
          <w:lang w:eastAsia="zh-CN"/>
        </w:rPr>
        <w:t>]</w:t>
      </w:r>
      <w:r w:rsidRPr="003143C1">
        <w:rPr>
          <w:rFonts w:ascii="Book Antiqua" w:eastAsia="｣ﾍ｣ﾓ ･ｴ･ｷ･ﾃ･ｯ" w:hAnsi="Book Antiqua"/>
          <w:sz w:val="24"/>
          <w:szCs w:val="24"/>
        </w:rPr>
        <w:t xml:space="preserve"> .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Monosaccharides, such as mannitol, are absorbed through the transcellular pathway and reflect the extent of absorption of small molecules. Disaccharides, such as lactulose, are absorbed through the paracellular junction complex (the tight junctions) and extrusion zones of the intervillous spaces, which corresponds to the permeability of larger molecules</w:t>
      </w:r>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EYXN0eWNoPC9BdXRob3I+PFllYXI+MjAwODwvWWVhcj48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c4OS05Mjwv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2MzgtNDQ8L3BhZ2VzPjx2b2x1bWU+NTE8L3ZvbHVtZT48bnVtYmVy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EYXN0eWNoPC9BdXRob3I+PFllYXI+MjAwODwvWWVhcj48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hyperlink w:anchor="_ENREF_92" w:tooltip="Dastych, 2008 #648" w:history="1">
        <w:r w:rsidRPr="003143C1">
          <w:rPr>
            <w:rFonts w:ascii="Book Antiqua" w:eastAsia="｣ﾍ｣ﾓ ･ｴ･ｷ･ﾃ･ｯ" w:hAnsi="Book Antiqua"/>
            <w:noProof/>
            <w:vertAlign w:val="superscript"/>
          </w:rPr>
          <w:t>92</w:t>
        </w:r>
      </w:hyperlink>
      <w:r w:rsidRPr="003143C1">
        <w:rPr>
          <w:rFonts w:ascii="Book Antiqua" w:eastAsia="｣ﾍ｣ﾓ ･ｴ･ｷ･ﾃ･ｯ" w:hAnsi="Book Antiqua"/>
          <w:noProof/>
          <w:vertAlign w:val="superscript"/>
        </w:rPr>
        <w:t>,</w:t>
      </w:r>
      <w:hyperlink w:anchor="_ENREF_94" w:tooltip="Hossain, 2010 #651" w:history="1">
        <w:r w:rsidRPr="003143C1">
          <w:rPr>
            <w:rFonts w:ascii="Book Antiqua" w:eastAsia="｣ﾍ｣ﾓ ･ｴ･ｷ･ﾃ･ｯ" w:hAnsi="Book Antiqua"/>
            <w:noProof/>
            <w:vertAlign w:val="superscript"/>
          </w:rPr>
          <w:t>94</w:t>
        </w:r>
      </w:hyperlink>
      <w:r w:rsidRPr="003143C1">
        <w:rPr>
          <w:rFonts w:ascii="Book Antiqua" w:eastAsia="｣ﾍ｣ﾓ ･ｴ･ｷ･ﾃ･ｯ" w:hAnsi="Book Antiqua"/>
        </w:rPr>
        <w:fldChar w:fldCharType="end"/>
      </w:r>
      <w:r w:rsidRPr="003143C1">
        <w:rPr>
          <w:rFonts w:ascii="Book Antiqua" w:eastAsia="宋体" w:hAnsi="Book Antiqua"/>
          <w:kern w:val="0"/>
          <w:vertAlign w:val="superscript"/>
          <w:lang w:eastAsia="zh-CN"/>
        </w:rPr>
        <w:t>]</w:t>
      </w:r>
      <w:r w:rsidRPr="003143C1">
        <w:rPr>
          <w:rFonts w:ascii="Book Antiqua" w:eastAsia="｣ﾍ｣ﾓ ･ｴ･ｷ･ﾃ･ｯ" w:hAnsi="Book Antiqua"/>
        </w:rPr>
        <w:t>. Mannitol absorption as assessed by urinary excretion can be considered as an indicator of the mucosal absorptive area, and lactulose absorption as a measure of the integrity of intestinal mucosal tight junctions</w:t>
      </w:r>
      <w:r w:rsidRPr="003143C1">
        <w:rPr>
          <w:rFonts w:ascii="Book Antiqua" w:eastAsia="宋体" w:hAnsi="Book Antiqua"/>
          <w:kern w:val="0"/>
          <w:vertAlign w:val="superscript"/>
          <w:lang w:eastAsia="zh-CN"/>
        </w:rPr>
        <w:t>[</w:t>
      </w:r>
      <w:hyperlink w:anchor="_ENREF_94" w:tooltip="Hossain, 2010 #651" w:history="1">
        <w:r w:rsidRPr="003143C1">
          <w:rPr>
            <w:rFonts w:ascii="Book Antiqua" w:eastAsia="｣ﾍ｣ﾓ ･ｴ･ｷ･ﾃ･ｯ" w:hAnsi="Book Antiqua"/>
            <w:noProof/>
            <w:vertAlign w:val="superscript"/>
          </w:rPr>
          <w:t>94</w:t>
        </w:r>
      </w:hyperlink>
      <w:r w:rsidRPr="003143C1">
        <w:rPr>
          <w:rFonts w:ascii="Book Antiqua" w:eastAsia="｣ﾍ｣ﾓ ･ｴ･ｷ･ﾃ･ｯ" w:hAnsi="Book Antiqua"/>
          <w:noProof/>
          <w:vertAlign w:val="superscript"/>
        </w:rPr>
        <w:t>,</w:t>
      </w:r>
      <w:hyperlink w:anchor="_ENREF_95" w:tooltip="Fleming, 1990 #652" w:history="1">
        <w:r w:rsidRPr="003143C1">
          <w:rPr>
            <w:rFonts w:ascii="Book Antiqua" w:eastAsia="｣ﾍ｣ﾓ ･ｴ･ｷ･ﾃ･ｯ" w:hAnsi="Book Antiqua"/>
            <w:noProof/>
            <w:vertAlign w:val="superscript"/>
          </w:rPr>
          <w:t>95</w:t>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Ib3NzYWluPC9BdXRob3I+PFllYXI+MjAxMDwvWWVhcj48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NjM4LTQ0PC9wYWdlcz48dm9sdW1lPjUxPC92b2x1bWU+PG51bWJlcj41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c5Ny05PC9wYWdlcz48dm9sdW1l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Ib3NzYWluPC9BdXRob3I+PFllYXI+MjAxMDwvWWVhcj48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c5Ny05PC9wYWdlcz48dm9sdW1l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t>.</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The lactulose/mannitol (L/M) ratio (LMR) thus comprises an index to appraise intestinal permeability and its increase has been traditionally used as a marker of hyperpermeability</w:t>
      </w:r>
      <w:r w:rsidRPr="003143C1">
        <w:rPr>
          <w:rFonts w:ascii="Book Antiqua" w:eastAsia="宋体" w:hAnsi="Book Antiqua"/>
          <w:kern w:val="0"/>
          <w:vertAlign w:val="superscript"/>
          <w:lang w:eastAsia="zh-CN"/>
        </w:rPr>
        <w:t>[</w:t>
      </w:r>
      <w:hyperlink w:anchor="_ENREF_96" w:tooltip="Keshavarzian, 1999 #584" w:history="1">
        <w:r w:rsidRPr="003143C1">
          <w:rPr>
            <w:rFonts w:ascii="Book Antiqua" w:eastAsia="｣ﾍ｣ﾓ ･ｴ･ｷ･ﾃ･ｯ" w:hAnsi="Book Antiqua"/>
          </w:rPr>
          <w:fldChar w:fldCharType="begin">
            <w:fldData xml:space="preserve">PEVuZE5vdGU+PENpdGU+PEF1dGhvcj5LZXNoYXZhcnppYW48L0F1dGhvcj48WWVhcj4xOTk5PC9Z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AtNzwv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LZXNoYXZhcnppYW48L0F1dGhvcj48WWVhcj4xOTk5PC9Z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AtNzwv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is ratio has been reported to be elevated in patients with liver cirrhosis</w:t>
      </w:r>
      <w:r w:rsidRPr="003143C1">
        <w:rPr>
          <w:rFonts w:ascii="Book Antiqua" w:eastAsia="宋体" w:hAnsi="Book Antiqua"/>
          <w:kern w:val="0"/>
          <w:vertAlign w:val="superscript"/>
          <w:lang w:eastAsia="zh-CN"/>
        </w:rPr>
        <w:t>[</w:t>
      </w:r>
      <w:hyperlink w:anchor="_ENREF_92" w:tooltip="Dastych, 2008 #648" w:history="1">
        <w:r w:rsidRPr="003143C1">
          <w:rPr>
            <w:rFonts w:ascii="Book Antiqua" w:eastAsia="｣ﾍ｣ﾓ ･ｴ･ｷ･ﾃ･ｯ" w:hAnsi="Book Antiqua"/>
          </w:rPr>
          <w:fldChar w:fldCharType="begin">
            <w:fldData xml:space="preserve">PEVuZE5vdGU+PENpdGU+PEF1dGhvcj5EYXN0eWNoPC9BdXRob3I+PFllYXI+MjAwODwvWWVhcj48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yNzg5LTkyPC9wYWdl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EYXN0eWNoPC9BdXRob3I+PFllYXI+MjAwODwvWWVhcj48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yNzg5LTkyPC9wYWdl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and to be markedly elevated in advanced stage</w:t>
      </w:r>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DYW1waWxsbzwvQXV0aG9yPjxZZWFyPjE5OTk8L1llYXI+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NzU1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DYW1waWxsbzwvQXV0aG9yPjxZZWFyPjE5OTk8L1llYXI+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hyperlink w:anchor="_ENREF_86" w:tooltip="Campillo, 1999 #644" w:history="1">
        <w:r w:rsidRPr="003143C1">
          <w:rPr>
            <w:rFonts w:ascii="Book Antiqua" w:eastAsia="｣ﾍ｣ﾓ ･ｴ･ｷ･ﾃ･ｯ" w:hAnsi="Book Antiqua"/>
            <w:noProof/>
            <w:vertAlign w:val="superscript"/>
          </w:rPr>
          <w:t>86</w:t>
        </w:r>
      </w:hyperlink>
      <w:r w:rsidRPr="003143C1">
        <w:rPr>
          <w:rFonts w:ascii="Book Antiqua" w:eastAsia="｣ﾍ｣ﾓ ･ｴ･ｷ･ﾃ･ｯ" w:hAnsi="Book Antiqua"/>
          <w:noProof/>
          <w:vertAlign w:val="superscript"/>
        </w:rPr>
        <w:t>,</w:t>
      </w:r>
      <w:hyperlink w:anchor="_ENREF_87" w:tooltip="Pascual, 2003 #642" w:history="1">
        <w:r w:rsidRPr="003143C1">
          <w:rPr>
            <w:rFonts w:ascii="Book Antiqua" w:eastAsia="｣ﾍ｣ﾓ ･ｴ･ｷ･ﾃ･ｯ" w:hAnsi="Book Antiqua"/>
            <w:noProof/>
            <w:vertAlign w:val="superscript"/>
          </w:rPr>
          <w:t>87</w:t>
        </w:r>
      </w:hyperlink>
      <w:r w:rsidRPr="003143C1">
        <w:rPr>
          <w:rFonts w:ascii="Book Antiqua" w:eastAsia="｣ﾍ｣ﾓ ･ｴ･ｷ･ﾃ･ｯ" w:hAnsi="Book Antiqua"/>
        </w:rPr>
        <w:fldChar w:fldCharType="end"/>
      </w:r>
      <w:r w:rsidRPr="003143C1">
        <w:rPr>
          <w:rFonts w:ascii="Book Antiqua" w:eastAsia="宋体" w:hAnsi="Book Antiqua"/>
          <w:kern w:val="0"/>
          <w:vertAlign w:val="superscript"/>
          <w:lang w:eastAsia="zh-CN"/>
        </w:rPr>
        <w:t>]</w:t>
      </w:r>
      <w:r w:rsidRPr="003143C1">
        <w:rPr>
          <w:rFonts w:ascii="Book Antiqua" w:eastAsia="｣ﾍ｣ﾓ ･ｴ･ｷ･ﾃ･ｯ" w:hAnsi="Book Antiqua"/>
        </w:rPr>
        <w:t>. This increase in intestinal permeability determined by LMR has been reported in several previous studies</w:t>
      </w:r>
      <w:r w:rsidRPr="003143C1">
        <w:rPr>
          <w:rFonts w:ascii="Book Antiqua" w:eastAsia="宋体" w:hAnsi="Book Antiqua"/>
          <w:kern w:val="0"/>
          <w:vertAlign w:val="superscript"/>
          <w:lang w:eastAsia="zh-CN"/>
        </w:rPr>
        <w:t>[</w:t>
      </w:r>
      <w:hyperlink w:anchor="_ENREF_87" w:tooltip="Pascual, 2003 #642" w:history="1">
        <w:r w:rsidRPr="003143C1">
          <w:rPr>
            <w:rFonts w:ascii="Book Antiqua" w:eastAsia="｣ﾍ｣ﾓ ･ｴ･ｷ･ﾃ･ｯ" w:hAnsi="Book Antiqua"/>
            <w:noProof/>
            <w:vertAlign w:val="superscript"/>
          </w:rPr>
          <w:t>87</w:t>
        </w:r>
      </w:hyperlink>
      <w:r w:rsidRPr="003143C1">
        <w:rPr>
          <w:rFonts w:ascii="Book Antiqua" w:eastAsia="｣ﾍ｣ﾓ ･ｴ･ｷ･ﾃ･ｯ" w:hAnsi="Book Antiqua"/>
          <w:noProof/>
          <w:vertAlign w:val="superscript"/>
        </w:rPr>
        <w:t>,</w:t>
      </w:r>
      <w:hyperlink w:anchor="_ENREF_96" w:tooltip="Keshavarzian, 1999 #584" w:history="1">
        <w:r w:rsidRPr="003143C1">
          <w:rPr>
            <w:rFonts w:ascii="Book Antiqua" w:eastAsia="｣ﾍ｣ﾓ ･ｴ･ｷ･ﾃ･ｯ" w:hAnsi="Book Antiqua"/>
            <w:noProof/>
            <w:vertAlign w:val="superscript"/>
          </w:rPr>
          <w:t>96</w:t>
        </w:r>
      </w:hyperlink>
      <w:r w:rsidRPr="003143C1">
        <w:rPr>
          <w:rFonts w:ascii="Book Antiqua" w:eastAsia="｣ﾍ｣ﾓ ･ｴ･ｷ･ﾃ･ｯ" w:hAnsi="Book Antiqua"/>
          <w:noProof/>
          <w:vertAlign w:val="superscript"/>
        </w:rPr>
        <w:t>,</w:t>
      </w:r>
      <w:hyperlink w:anchor="_ENREF_97" w:tooltip="Feld, 2006 #679" w:history="1">
        <w:r w:rsidRPr="003143C1">
          <w:rPr>
            <w:rFonts w:ascii="Book Antiqua" w:eastAsia="｣ﾍ｣ﾓ ･ｴ･ｷ･ﾃ･ｯ" w:hAnsi="Book Antiqua"/>
            <w:noProof/>
            <w:vertAlign w:val="superscript"/>
          </w:rPr>
          <w:t>97</w:t>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QYXNjdWFsPC9BdXRob3I+PFllYXI+MjAwMzwvWWVhcj48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DAtNzwvcGFn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jA3LTEzPC9wYWdlcz48dm9sdW1lPjUxPC92b2x1bWU+PG51bWJlcj45PC9u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QYXNjdWFsPC9BdXRob3I+PFllYXI+MjAwMzwvWWVhcj48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yMDAtNzwvcGFn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jA3LTEzPC9wYWdlcz48dm9sdW1lPjUxPC92b2x1bWU+PG51bWJlcj45PC9u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t>. Alcoholics with liver disease also had marked and statistically significant increases in lactulose excretion in addition to increased LMR</w:t>
      </w:r>
      <w:r w:rsidRPr="003143C1">
        <w:rPr>
          <w:rFonts w:ascii="Book Antiqua" w:eastAsia="宋体" w:hAnsi="Book Antiqua"/>
          <w:kern w:val="0"/>
          <w:vertAlign w:val="superscript"/>
          <w:lang w:eastAsia="zh-CN"/>
        </w:rPr>
        <w:t>[</w:t>
      </w:r>
      <w:hyperlink w:anchor="_ENREF_96" w:tooltip="Keshavarzian, 1999 #584" w:history="1">
        <w:r w:rsidRPr="003143C1">
          <w:rPr>
            <w:rFonts w:ascii="Book Antiqua" w:eastAsia="｣ﾍ｣ﾓ ･ｴ･ｷ･ﾃ･ｯ" w:hAnsi="Book Antiqua"/>
          </w:rPr>
          <w:fldChar w:fldCharType="begin">
            <w:fldData xml:space="preserve">PEVuZE5vdGU+PENpdGU+PEF1dGhvcj5LZXNoYXZhcnppYW48L0F1dGhvcj48WWVhcj4xOTk5PC9Z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AtNzwv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LZXNoYXZhcnppYW48L0F1dGhvcj48WWVhcj4xOTk5PC9Z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AtNzwv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 abnormally elevated LMR in alcoholics with liver disease is not simply due to decreased mannitol excretion but represents increased gut permeability</w:t>
      </w:r>
      <w:r w:rsidRPr="003143C1">
        <w:rPr>
          <w:rFonts w:ascii="Book Antiqua" w:eastAsia="宋体" w:hAnsi="Book Antiqua"/>
          <w:kern w:val="0"/>
          <w:vertAlign w:val="superscript"/>
          <w:lang w:eastAsia="zh-CN"/>
        </w:rPr>
        <w:t>[</w:t>
      </w:r>
      <w:hyperlink w:anchor="_ENREF_96" w:tooltip="Keshavarzian, 1999 #584" w:history="1">
        <w:r w:rsidRPr="003143C1">
          <w:rPr>
            <w:rFonts w:ascii="Book Antiqua" w:eastAsia="｣ﾍ｣ﾓ ･ｴ･ｷ･ﾃ･ｯ" w:hAnsi="Book Antiqua"/>
          </w:rPr>
          <w:fldChar w:fldCharType="begin">
            <w:fldData xml:space="preserve">PEVuZE5vdGU+PENpdGU+PEF1dGhvcj5LZXNoYXZhcnppYW48L0F1dGhvcj48WWVhcj4xOTk5PC9Z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AtNzwv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LZXNoYXZhcnppYW48L0F1dGhvcj48WWVhcj4xOTk5PC9Z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yMDAtNzwv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Pascual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87" w:tooltip="Pascual, 2003 #642" w:history="1">
        <w:r w:rsidRPr="003143C1">
          <w:rPr>
            <w:rFonts w:ascii="Book Antiqua" w:eastAsia="｣ﾍ｣ﾓ ･ｴ･ｷ･ﾃ･ｯ" w:hAnsi="Book Antiqua"/>
          </w:rPr>
          <w:fldChar w:fldCharType="begin">
            <w:fldData xml:space="preserve">PEVuZE5vdGU+PENpdGU+PEF1dGhvcj5QYXNjdWFsPC9BdXRob3I+PFllYXI+MjAwMzwvWWVhcj48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E0ODItNjwvcGFnZXM+PHZvbHVtZT41MDwvdm9s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QYXNjdWFsPC9BdXRob3I+PFllYXI+MjAwMzwvWWVhcj48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8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found a significantly higher lactulose excretion (%L) with a comparable mannitol excretion (%M) in patients with liver cirrhosis as compared to controls.</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 xml:space="preserve">Parlesak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98" w:tooltip="Parlesak, 2000 #43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Parlesak&lt;/Author&gt;&lt;Year&gt;2000&lt;/Year&gt;&lt;RecNum&gt;431&lt;/RecNum&gt;&lt;DisplayText&gt;&lt;style face="superscript"&gt;98&lt;/style&gt;&lt;/DisplayText&gt;&lt;record&gt;&lt;rec-number&gt;431&lt;/rec-number&gt;&lt;foreign-keys&gt;&lt;key app="EN" db-id="zdwx5awr0vxrwje5vadpweszzvf0zz9d922z"&gt;431&lt;/key&gt;&lt;/foreign-keys&gt;&lt;ref-type name="Journal Article"&gt;17&lt;/ref-type&gt;&lt;contributors&gt;&lt;authors&gt;&lt;author&gt;Parlesak, A.&lt;/author&gt;&lt;author&gt;Schafer, C.&lt;/author&gt;&lt;author&gt;Schutz, T.&lt;/author&gt;&lt;author&gt;Bode, J. C.&lt;/author&gt;&lt;author&gt;Bode, C.&lt;/author&gt;&lt;/authors&gt;&lt;/contributors&gt;&lt;auth-address&gt;University of Hohenheim, Department of Physiology of Nutrition, Robert-Bosch-Krankenhaus, Stuttgart, Germany. parlesak@uni-hohenheim.de&lt;/auth-address&gt;&lt;titles&gt;&lt;title&gt;Increased intestinal permeability to macromolecules and endotoxemia in patients with chronic alcohol abuse in different stages of alcohol-induced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2-7&lt;/pages&gt;&lt;volume&gt;32&lt;/volume&gt;&lt;number&gt;5&lt;/number&gt;&lt;keywords&gt;&lt;keyword&gt;Adult&lt;/keyword&gt;&lt;keyword&gt;Aged&lt;/keyword&gt;&lt;keyword&gt;Alcoholism/complications/*metabolism/physiopathology&lt;/keyword&gt;&lt;keyword&gt;*Cell Membrane Permeability&lt;/keyword&gt;&lt;keyword&gt;Endotoxins/*metabolism&lt;/keyword&gt;&lt;keyword&gt;Female&lt;/keyword&gt;&lt;keyword&gt;Humans&lt;/keyword&gt;&lt;keyword&gt;Intestines/*metabolism/physiopathology&lt;/keyword&gt;&lt;keyword&gt;Liver Cirrhosis, Alcoholic/etiology/*metabolism/physiopathology&lt;/keyword&gt;&lt;keyword&gt;Male&lt;/keyword&gt;&lt;keyword&gt;Middle Aged&lt;/keyword&gt;&lt;keyword&gt;Polyethylene Glycols/*metabolism&lt;/keyword&gt;&lt;keyword&gt;Time Factors&lt;/keyword&gt;&lt;/keywords&gt;&lt;dates&gt;&lt;year&gt;2000&lt;/year&gt;&lt;pub-dates&gt;&lt;date&gt;May&lt;/date&gt;&lt;/pub-dates&gt;&lt;/dates&gt;&lt;isbn&gt;0168-8278 (Print)&amp;#xD;0168-8278 (Linking)&lt;/isbn&gt;&lt;accession-num&gt;10845660&lt;/accession-num&gt;&lt;urls&gt;&lt;related-urls&gt;&lt;url&gt;http://www.ncbi.nlm.nih.gov/pubmed/1084566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reported that permeability of polyethylene glycol (PEG) with high molecular mass (PEG 1500 and PEG 4000) was increased in patients with alcoholic liver diseases. They discussed PEG is an appropriate probe for the assessment of endotoxin translocation on the basis of its homogeneous chemical properties, appropriately adaptable molecular mass and linear, chain-like shape mimicking the structure of endotoxin</w:t>
      </w:r>
      <w:r w:rsidRPr="003143C1">
        <w:rPr>
          <w:rFonts w:ascii="Book Antiqua" w:eastAsia="宋体" w:hAnsi="Book Antiqua"/>
          <w:kern w:val="0"/>
          <w:vertAlign w:val="superscript"/>
          <w:lang w:eastAsia="zh-CN"/>
        </w:rPr>
        <w:t>[</w:t>
      </w:r>
      <w:hyperlink w:anchor="_ENREF_98" w:tooltip="Parlesak, 2000 #43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Parlesak&lt;/Author&gt;&lt;Year&gt;2000&lt;/Year&gt;&lt;RecNum&gt;431&lt;/RecNum&gt;&lt;DisplayText&gt;&lt;style face="superscript"&gt;98&lt;/style&gt;&lt;/DisplayText&gt;&lt;record&gt;&lt;rec-number&gt;431&lt;/rec-number&gt;&lt;foreign-keys&gt;&lt;key app="EN" db-id="zdwx5awr0vxrwje5vadpweszzvf0zz9d922z"&gt;431&lt;/key&gt;&lt;/foreign-keys&gt;&lt;ref-type name="Journal Article"&gt;17&lt;/ref-type&gt;&lt;contributors&gt;&lt;authors&gt;&lt;author&gt;Parlesak, A.&lt;/author&gt;&lt;author&gt;Schafer, C.&lt;/author&gt;&lt;author&gt;Schutz, T.&lt;/author&gt;&lt;author&gt;Bode, J. C.&lt;/author&gt;&lt;author&gt;Bode, C.&lt;/author&gt;&lt;/authors&gt;&lt;/contributors&gt;&lt;auth-address&gt;University of Hohenheim, Department of Physiology of Nutrition, Robert-Bosch-Krankenhaus, Stuttgart, Germany. parlesak@uni-hohenheim.de&lt;/auth-address&gt;&lt;titles&gt;&lt;title&gt;Increased intestinal permeability to macromolecules and endotoxemia in patients with chronic alcohol abuse in different stages of alcohol-induced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42-7&lt;/pages&gt;&lt;volume&gt;32&lt;/volume&gt;&lt;number&gt;5&lt;/number&gt;&lt;keywords&gt;&lt;keyword&gt;Adult&lt;/keyword&gt;&lt;keyword&gt;Aged&lt;/keyword&gt;&lt;keyword&gt;Alcoholism/complications/*metabolism/physiopathology&lt;/keyword&gt;&lt;keyword&gt;*Cell Membrane Permeability&lt;/keyword&gt;&lt;keyword&gt;Endotoxins/*metabolism&lt;/keyword&gt;&lt;keyword&gt;Female&lt;/keyword&gt;&lt;keyword&gt;Humans&lt;/keyword&gt;&lt;keyword&gt;Intestines/*metabolism/physiopathology&lt;/keyword&gt;&lt;keyword&gt;Liver Cirrhosis, Alcoholic/etiology/*metabolism/physiopathology&lt;/keyword&gt;&lt;keyword&gt;Male&lt;/keyword&gt;&lt;keyword&gt;Middle Aged&lt;/keyword&gt;&lt;keyword&gt;Polyethylene Glycols/*metabolism&lt;/keyword&gt;&lt;keyword&gt;Time Factors&lt;/keyword&gt;&lt;/keywords&gt;&lt;dates&gt;&lt;year&gt;2000&lt;/year&gt;&lt;pub-dates&gt;&lt;date&gt;May&lt;/date&gt;&lt;/pub-dates&gt;&lt;/dates&gt;&lt;isbn&gt;0168-8278 (Print)&amp;#xD;0168-8278 (Linking)&lt;/isbn&gt;&lt;accession-num&gt;10845660&lt;/accession-num&gt;&lt;urls&gt;&lt;related-urls&gt;&lt;url&gt;http://www.ncbi.nlm.nih.gov/pubmed/1084566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se demands cannot be met by other commonly used permeability marker compounds described above</w:t>
      </w:r>
      <w:r w:rsidRPr="003143C1">
        <w:rPr>
          <w:rFonts w:ascii="Book Antiqua" w:eastAsia="宋体" w:hAnsi="Book Antiqua"/>
          <w:kern w:val="0"/>
          <w:vertAlign w:val="superscript"/>
          <w:lang w:eastAsia="zh-CN"/>
        </w:rPr>
        <w:t>[</w:t>
      </w:r>
      <w:hyperlink w:anchor="_ENREF_99" w:tooltip="Lee, 2008 #654" w:history="1">
        <w:r w:rsidRPr="003143C1">
          <w:rPr>
            <w:rFonts w:ascii="Book Antiqua" w:eastAsia="｣ﾍ｣ﾓ ･ｴ･ｷ･ﾃ･ｯ" w:hAnsi="Book Antiqua"/>
          </w:rPr>
          <w:fldChar w:fldCharType="begin">
            <w:fldData xml:space="preserve">PEVuZE5vdGU+PENpdGU+PEF1dGhvcj5MZWU8L0F1dGhvcj48WWVhcj4yMDA4PC9ZZWFyPjxSZWNO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4ODQtOTA8L3BhZ2VzPjx2b2x1bWU+MTQ8L3ZvbHVtZT48bnVtYmVyPjI0PC9udW1iZXI+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ZWU8L0F1dGhvcj48WWVhcj4yMDA4PC9ZZWFyPjxSZWNO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4ODQtOTA8L3BhZ2VzPjx2b2x1bWU+MTQ8L3ZvbHVtZT48bnVtYmVyPjI0PC9udW1iZXI+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Lee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99" w:tooltip="Lee, 2008 #654" w:history="1">
        <w:r w:rsidRPr="003143C1">
          <w:rPr>
            <w:rFonts w:ascii="Book Antiqua" w:eastAsia="｣ﾍ｣ﾓ ･ｴ･ｷ･ﾃ･ｯ" w:hAnsi="Book Antiqua"/>
          </w:rPr>
          <w:fldChar w:fldCharType="begin">
            <w:fldData xml:space="preserve">PEVuZE5vdGU+PENpdGU+PEF1dGhvcj5MZWU8L0F1dGhvcj48WWVhcj4yMDA4PC9ZZWFyPjxSZWNO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4ODQtOTA8L3BhZ2VzPjx2b2x1bWU+MTQ8L3ZvbHVtZT48bnVtYmVyPjI0PC9udW1iZXI+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ZWU8L0F1dGhvcj48WWVhcj4yMDA4PC9ZZWFyPjxSZWNO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4ODQtOTA8L3BhZ2VzPjx2b2x1bWU+MTQ8L3ZvbHVtZT48bnVtYmVyPjI0PC9udW1iZXI+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9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reported that intestinal permeability determined by PEG 400 and 3500 was significantly high in cirrhotics with ascites. Kim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00" w:tooltip="Kim, 2011 #655" w:history="1">
        <w:r w:rsidRPr="003143C1">
          <w:rPr>
            <w:rFonts w:ascii="Book Antiqua" w:eastAsia="｣ﾍ｣ﾓ ･ｴ･ｷ･ﾃ･ｯ" w:hAnsi="Book Antiqua"/>
          </w:rPr>
          <w:fldChar w:fldCharType="begin">
            <w:fldData xml:space="preserve">PEVuZE5vdGU+PENpdGU+PEF1dGhvcj5LaW08L0F1dGhvcj48WWVhcj4yMDExPC9ZZWFyPjxSZWNO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U1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LaW08L0F1dGhvcj48WWVhcj4yMDExPC9ZZWFyPjxSZWNO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U1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reported that the intestinal permeability index, the percentage of permeability of PEG 3350 to that of PEG 400, was increased on admission for active GI bleeding in patients with liver cirrhosis and infections.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Recently, Assimakopoulos showed that human liver cirrhosis induces significant alterations in tight junctions of</w:t>
      </w:r>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enterocytes</w:t>
      </w:r>
      <w:r w:rsidRPr="003143C1">
        <w:rPr>
          <w:rFonts w:ascii="Book Antiqua" w:eastAsia="宋体" w:hAnsi="Book Antiqua"/>
          <w:kern w:val="0"/>
          <w:vertAlign w:val="superscript"/>
          <w:lang w:eastAsia="zh-CN"/>
        </w:rPr>
        <w:t>[</w:t>
      </w:r>
      <w:hyperlink w:anchor="_ENREF_101" w:tooltip="Assimakopoulos, 2012 #534" w:history="1">
        <w:r w:rsidRPr="003143C1">
          <w:rPr>
            <w:rFonts w:ascii="Book Antiqua" w:eastAsia="｣ﾍ｣ﾓ ･ｴ･ｷ･ﾃ･ｯ" w:hAnsi="Book Antiqua"/>
          </w:rPr>
          <w:fldChar w:fldCharType="begin">
            <w:fldData xml:space="preserve">PEVuZE5vdGU+PENpdGU+PEF1dGhvcj5Bc3NpbWFrb3BvdWxvczwvQXV0aG9yPjxZZWFyPjIwMTI8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0MzktNDY8L3BhZ2VzPjx2b2x1bWU+NDI8L3ZvbHVtZT48bnVt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Bc3NpbWFrb3BvdWxvczwvQXV0aG9yPjxZZWFyPjIwMTI8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0MzktNDY8L3BhZ2VzPjx2b2x1bWU+NDI8L3ZvbHVtZT48bnVt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y found a significantly reduced expression of the tight junction proteins occludin and claudin-1 in duodenal biopsies of the total patient group compared with healthy controls and this correlated inversely with endotoxemia. In addition, the cirrhotic patients with ascites showed a significantly reduced expression of occluding and claudin-1 compared with those without ascites. These changes might represent an important cellular mechanism for intestinal barrier dysfunction and hyperpermeability in patients with liver cirrhosis</w:t>
      </w:r>
      <w:r w:rsidRPr="003143C1">
        <w:rPr>
          <w:rFonts w:ascii="Book Antiqua" w:eastAsia="宋体" w:hAnsi="Book Antiqua"/>
          <w:kern w:val="0"/>
          <w:vertAlign w:val="superscript"/>
          <w:lang w:eastAsia="zh-CN"/>
        </w:rPr>
        <w:t>[</w:t>
      </w:r>
      <w:hyperlink w:anchor="_ENREF_101" w:tooltip="Assimakopoulos, 2012 #534" w:history="1">
        <w:r w:rsidRPr="003143C1">
          <w:rPr>
            <w:rFonts w:ascii="Book Antiqua" w:eastAsia="｣ﾍ｣ﾓ ･ｴ･ｷ･ﾃ･ｯ" w:hAnsi="Book Antiqua"/>
          </w:rPr>
          <w:fldChar w:fldCharType="begin">
            <w:fldData xml:space="preserve">PEVuZE5vdGU+PENpdGU+PEF1dGhvcj5Bc3NpbWFrb3BvdWxvczwvQXV0aG9yPjxZZWFyPjIwMTI8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0MzktNDY8L3BhZ2VzPjx2b2x1bWU+NDI8L3ZvbHVtZT48bnVt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Bc3NpbWFrb3BvdWxvczwvQXV0aG9yPjxZZWFyPjIwMTI8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y further showed that human liver cirrhosis is associated with decreased intestinal mucosal proliferation and proliferation/apoptosis ratio even at early stages of cirrhosis and increased intestinal oxidative stress in advanced liver disease</w:t>
      </w:r>
      <w:r w:rsidRPr="003143C1">
        <w:rPr>
          <w:rFonts w:ascii="Book Antiqua" w:eastAsia="宋体" w:hAnsi="Book Antiqua"/>
          <w:kern w:val="0"/>
          <w:vertAlign w:val="superscript"/>
          <w:lang w:eastAsia="zh-CN"/>
        </w:rPr>
        <w:t>[</w:t>
      </w:r>
      <w:hyperlink w:anchor="_ENREF_102" w:tooltip="Assimakopoulos, 2013 #552" w:history="1">
        <w:r w:rsidRPr="003143C1">
          <w:rPr>
            <w:rFonts w:ascii="Book Antiqua" w:eastAsia="｣ﾍ｣ﾓ ･ｴ･ｷ･ﾃ･ｯ" w:hAnsi="Book Antiqua"/>
          </w:rPr>
          <w:fldChar w:fldCharType="begin">
            <w:fldData xml:space="preserve">PEVuZE5vdGU+PENpdGU+PEF1dGhvcj5Bc3NpbWFrb3BvdWxvczwvQXV0aG9yPjxZZWFyPjIwMTM8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Bc3NpbWFrb3BvdWxvczwvQXV0aG9yPjxZZWFyPjIwMTM8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b/>
          <w:i/>
        </w:rPr>
        <w:t>Disturbance of the liver-bile acid-microbiome axis</w:t>
      </w:r>
      <w:r w:rsidRPr="003143C1">
        <w:rPr>
          <w:rFonts w:ascii="Book Antiqua" w:eastAsia="宋体" w:hAnsi="Book Antiqua"/>
          <w:kern w:val="0"/>
          <w:vertAlign w:val="superscript"/>
          <w:lang w:eastAsia="zh-CN"/>
        </w:rPr>
        <w:t>[</w:t>
      </w:r>
      <w:hyperlink w:anchor="_ENREF_103" w:tooltip="Ridlon, 2013 #566"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Ridlon&lt;/Author&gt;&lt;Year&gt;2013&lt;/Year&gt;&lt;RecNum&gt;566&lt;/RecNum&gt;&lt;DisplayText&gt;&lt;style face="superscript"&gt;103&lt;/style&gt;&lt;/DisplayText&gt;&lt;record&gt;&lt;rec-number&gt;566&lt;/rec-number&gt;&lt;foreign-keys&gt;&lt;key app="EN" db-id="zdwx5awr0vxrwje5vadpweszzvf0zz9d922z"&gt;566&lt;/key&gt;&lt;/foreign-keys&gt;&lt;ref-type name="Journal Article"&gt;17&lt;/ref-type&gt;&lt;contributors&gt;&lt;authors&gt;&lt;author&gt;Ridlon, J. M.&lt;/author&gt;&lt;author&gt;Alves, J. M.&lt;/author&gt;&lt;author&gt;Hylemon, P. B.&lt;/author&gt;&lt;author&gt;Bajaj, J. S.&lt;/author&gt;&lt;/authors&gt;&lt;/contributors&gt;&lt;auth-address&gt;Department of Microbiology and Immunology; Virginia Commonwealth University; Richmond, VA USA; McGuire VA Medical Center; Richmond, VA USA.&amp;#xD;Department of Microbiology and Immunology; Virginia Commonwealth University; Richmond, VA USA.&amp;#xD;McGuire VA Medical Center; Richmond, VA USA; Division of Gastroenterology, Hepatology and Nutrition; Virginia Commonwealth University; Richmond, VA USA.&lt;/auth-address&gt;&lt;titles&gt;&lt;title&gt;Cirrhosis, bile acids and gut microbiota: unraveling a complex relationship&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382-7&lt;/pages&gt;&lt;volume&gt;4&lt;/volume&gt;&lt;number&gt;5&lt;/number&gt;&lt;dates&gt;&lt;year&gt;2013&lt;/year&gt;&lt;pub-dates&gt;&lt;date&gt;Sep-Oct&lt;/date&gt;&lt;/pub-dates&gt;&lt;/dates&gt;&lt;isbn&gt;1949-0984 (Electronic)&lt;/isbn&gt;&lt;accession-num&gt;23851335&lt;/accession-num&gt;&lt;urls&gt;&lt;related-urls&gt;&lt;url&gt;http://www.ncbi.nlm.nih.gov/pubmed/23851335&lt;/url&gt;&lt;/related-urls&gt;&lt;/urls&gt;&lt;custom2&gt;3839982&lt;/custom2&gt;&lt;electronic-resource-num&gt;10.4161/gmic.25723&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Bile acids also play a role in the prevention of BT by inhibiting bacterial overgrowth, exerting a trophic effect on intestinal mucosa and neutralizing endotoxin</w:t>
      </w:r>
      <w:r w:rsidRPr="003143C1">
        <w:rPr>
          <w:rFonts w:ascii="Book Antiqua" w:eastAsia="宋体" w:hAnsi="Book Antiqua"/>
          <w:kern w:val="0"/>
          <w:vertAlign w:val="superscript"/>
          <w:lang w:eastAsia="zh-CN"/>
        </w:rPr>
        <w:t>[</w:t>
      </w:r>
      <w:r w:rsidRPr="003143C1">
        <w:rPr>
          <w:rFonts w:ascii="Book Antiqua" w:eastAsia="｣ﾍ｣ﾓ ･ｴ･ｷ･ﾃ･ｯ" w:hAnsi="Book Antiqua"/>
          <w:vertAlign w:val="superscript"/>
        </w:rPr>
        <w:t>4,</w:t>
      </w:r>
      <w:hyperlink w:anchor="_ENREF_104" w:tooltip="Bertok, 2004 #639"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ertok&lt;/Author&gt;&lt;Year&gt;2004&lt;/Year&gt;&lt;RecNum&gt;639&lt;/RecNum&gt;&lt;DisplayText&gt;&lt;style face="superscript"&gt;104&lt;/style&gt;&lt;/DisplayText&gt;&lt;record&gt;&lt;rec-number&gt;639&lt;/rec-number&gt;&lt;foreign-keys&gt;&lt;key app="EN" db-id="zdwx5awr0vxrwje5vadpweszzvf0zz9d922z"&gt;639&lt;/key&gt;&lt;/foreign-keys&gt;&lt;ref-type name="Journal Article"&gt;17&lt;/ref-type&gt;&lt;contributors&gt;&lt;authors&gt;&lt;author&gt;Bertok, L.&lt;/author&gt;&lt;/authors&gt;&lt;/contributors&gt;&lt;auth-address&gt;&amp;quot;Fodor Jozsef&amp;quot;, National Center of Public Health, &amp;quot;Frederic Joliot-Curie&amp;quot; National Research Institute for Radiobiology and Radiohygiene, P.O. Box 101, H-1775, Budapest, Hungary.&lt;/auth-address&gt;&lt;titles&gt;&lt;title&gt;Bile acids in physico-chemical host defence&lt;/title&gt;&lt;secondary-title&gt;Pathophysiology&lt;/secondary-title&gt;&lt;alt-title&gt;Pathophysiology : the official journal of the International Society for Pathophysiology / ISP&lt;/alt-title&gt;&lt;/titles&gt;&lt;periodical&gt;&lt;full-title&gt;Pathophysiology&lt;/full-title&gt;&lt;abbr-1&gt;Pathophysiology : the official journal of the International Society for Pathophysiology / ISP&lt;/abbr-1&gt;&lt;/periodical&gt;&lt;alt-periodical&gt;&lt;full-title&gt;Pathophysiology&lt;/full-title&gt;&lt;abbr-1&gt;Pathophysiology : the official journal of the International Society for Pathophysiology / ISP&lt;/abbr-1&gt;&lt;/alt-periodical&gt;&lt;pages&gt;139-145&lt;/pages&gt;&lt;volume&gt;11&lt;/volume&gt;&lt;number&gt;3&lt;/number&gt;&lt;dates&gt;&lt;year&gt;2004&lt;/year&gt;&lt;pub-dates&gt;&lt;date&gt;Dec&lt;/date&gt;&lt;/pub-dates&gt;&lt;/dates&gt;&lt;isbn&gt;0928-4680 (Print)&amp;#xD;0928-4680 (Linking)&lt;/isbn&gt;&lt;accession-num&gt;15561510&lt;/accession-num&gt;&lt;urls&gt;&lt;related-urls&gt;&lt;url&gt;http://www.ncbi.nlm.nih.gov/pubmed/15561510&lt;/url&gt;&lt;/related-urls&gt;&lt;/urls&gt;&lt;electronic-resource-num&gt;10.1016/j.pathophys.2004.09.002&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refore, bile acids prevent BT and avoid the passage of bacterial products from the lumen of intestine</w:t>
      </w:r>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DbGVtZW50czwvQXV0aG9yPjxZZWFyPjE5OTY8L1llYXI+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1ODct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U1MS03PC9wYWdlcz48dm9sdW1l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zMS05PC9wYWdlcz48dm9sdW1lPjMzPC92b2x1bWU+PG51bWJlcj4xPC9udW1iZXI+PGtl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DbGVtZW50czwvQXV0aG9yPjxZZWFyPjE5OTY8L1llYXI+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1ODct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U1MS03PC9wYWdlcz48dm9sdW1l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zMS05PC9wYWdlcz48dm9sdW1lPjMzPC92b2x1bWU+PG51bWJlcj4xPC9udW1iZXI+PGtl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hyperlink w:anchor="_ENREF_4" w:tooltip="Bellot, 2013 #594" w:history="1">
        <w:r w:rsidRPr="003143C1">
          <w:rPr>
            <w:rFonts w:ascii="Book Antiqua" w:eastAsia="｣ﾍ｣ﾓ ･ｴ･ｷ･ﾃ･ｯ" w:hAnsi="Book Antiqua"/>
            <w:noProof/>
            <w:vertAlign w:val="superscript"/>
          </w:rPr>
          <w:t>4</w:t>
        </w:r>
      </w:hyperlink>
      <w:r w:rsidRPr="003143C1">
        <w:rPr>
          <w:rFonts w:ascii="Book Antiqua" w:eastAsia="｣ﾍ｣ﾓ ･ｴ･ｷ･ﾃ･ｯ" w:hAnsi="Book Antiqua"/>
          <w:noProof/>
          <w:vertAlign w:val="superscript"/>
        </w:rPr>
        <w:t>,</w:t>
      </w:r>
      <w:hyperlink w:anchor="_ENREF_105" w:tooltip="Clements, 1996 #640" w:history="1">
        <w:r w:rsidRPr="003143C1">
          <w:rPr>
            <w:rFonts w:ascii="Book Antiqua" w:eastAsia="｣ﾍ｣ﾓ ･ｴ･ｷ･ﾃ･ｯ" w:hAnsi="Book Antiqua"/>
            <w:noProof/>
            <w:vertAlign w:val="superscript"/>
          </w:rPr>
          <w:t>105</w:t>
        </w:r>
      </w:hyperlink>
      <w:r w:rsidRPr="003143C1">
        <w:rPr>
          <w:rFonts w:ascii="Book Antiqua" w:eastAsia="｣ﾍ｣ﾓ ･ｴ･ｷ･ﾃ･ｯ" w:hAnsi="Book Antiqua"/>
          <w:noProof/>
          <w:vertAlign w:val="superscript"/>
        </w:rPr>
        <w:t>,</w:t>
      </w:r>
      <w:hyperlink w:anchor="_ENREF_106" w:tooltip="Lorenzo-Zuniga, 2003 #459" w:history="1">
        <w:r w:rsidRPr="003143C1">
          <w:rPr>
            <w:rFonts w:ascii="Book Antiqua" w:eastAsia="｣ﾍ｣ﾓ ･ｴ･ｷ･ﾃ･ｯ" w:hAnsi="Book Antiqua"/>
            <w:noProof/>
            <w:vertAlign w:val="superscript"/>
          </w:rPr>
          <w:t>106</w:t>
        </w:r>
      </w:hyperlink>
      <w:r w:rsidRPr="003143C1">
        <w:rPr>
          <w:rFonts w:ascii="Book Antiqua" w:eastAsia="｣ﾍ｣ﾓ ･ｴ･ｷ･ﾃ･ｯ" w:hAnsi="Book Antiqua"/>
        </w:rPr>
        <w:fldChar w:fldCharType="end"/>
      </w:r>
      <w:r w:rsidRPr="003143C1">
        <w:rPr>
          <w:rFonts w:ascii="Book Antiqua" w:eastAsia="宋体" w:hAnsi="Book Antiqua"/>
          <w:kern w:val="0"/>
          <w:vertAlign w:val="superscript"/>
          <w:lang w:eastAsia="zh-CN"/>
        </w:rPr>
        <w:t>]</w:t>
      </w:r>
      <w:r w:rsidRPr="003143C1">
        <w:rPr>
          <w:rFonts w:ascii="Book Antiqua" w:eastAsia="｣ﾍ｣ﾓ ･ｴ･ｷ･ﾃ･ｯ" w:hAnsi="Book Antiqua"/>
        </w:rPr>
        <w:t>. During progression of cirrhosis, BT leads to inflammation, which suppresses synthesis of total bile acids in the liver via inhibition of CYP7A1 and induces a shift toward chenodeoxycholic acid production through the alternate pathway</w:t>
      </w:r>
      <w:r w:rsidRPr="003143C1">
        <w:rPr>
          <w:rFonts w:ascii="Book Antiqua" w:eastAsia="宋体" w:hAnsi="Book Antiqua"/>
          <w:kern w:val="0"/>
          <w:vertAlign w:val="superscript"/>
          <w:lang w:eastAsia="zh-CN"/>
        </w:rPr>
        <w:t>[</w:t>
      </w:r>
      <w:hyperlink w:anchor="_ENREF_103" w:tooltip="Ridlon, 2013 #566"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Ridlon&lt;/Author&gt;&lt;Year&gt;2013&lt;/Year&gt;&lt;RecNum&gt;566&lt;/RecNum&gt;&lt;DisplayText&gt;&lt;style face="superscript"&gt;103&lt;/style&gt;&lt;/DisplayText&gt;&lt;record&gt;&lt;rec-number&gt;566&lt;/rec-number&gt;&lt;foreign-keys&gt;&lt;key app="EN" db-id="zdwx5awr0vxrwje5vadpweszzvf0zz9d922z"&gt;566&lt;/key&gt;&lt;/foreign-keys&gt;&lt;ref-type name="Journal Article"&gt;17&lt;/ref-type&gt;&lt;contributors&gt;&lt;authors&gt;&lt;author&gt;Ridlon, J. M.&lt;/author&gt;&lt;author&gt;Alves, J. M.&lt;/author&gt;&lt;author&gt;Hylemon, P. B.&lt;/author&gt;&lt;author&gt;Bajaj, J. S.&lt;/author&gt;&lt;/authors&gt;&lt;/contributors&gt;&lt;auth-address&gt;Department of Microbiology and Immunology; Virginia Commonwealth University; Richmond, VA USA; McGuire VA Medical Center; Richmond, VA USA.&amp;#xD;Department of Microbiology and Immunology; Virginia Commonwealth University; Richmond, VA USA.&amp;#xD;McGuire VA Medical Center; Richmond, VA USA; Division of Gastroenterology, Hepatology and Nutrition; Virginia Commonwealth University; Richmond, VA USA.&lt;/auth-address&gt;&lt;titles&gt;&lt;title&gt;Cirrhosis, bile acids and gut microbiota: unraveling a complex relationship&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382-7&lt;/pages&gt;&lt;volume&gt;4&lt;/volume&gt;&lt;number&gt;5&lt;/number&gt;&lt;dates&gt;&lt;year&gt;2013&lt;/year&gt;&lt;pub-dates&gt;&lt;date&gt;Sep-Oct&lt;/date&gt;&lt;/pub-dates&gt;&lt;/dates&gt;&lt;isbn&gt;1949-0984 (Electronic)&lt;/isbn&gt;&lt;accession-num&gt;23851335&lt;/accession-num&gt;&lt;urls&gt;&lt;related-urls&gt;&lt;url&gt;http://www.ncbi.nlm.nih.gov/pubmed/23851335&lt;/url&gt;&lt;/related-urls&gt;&lt;/urls&gt;&lt;custom2&gt;3839982&lt;/custom2&gt;&lt;electronic-resource-num&gt;10.4161/gmic.25723&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Decrease in bile acids entering the intestines appears to favor overgrowth of pathogenic and pro-inflammatory members of the microbiome including </w:t>
      </w:r>
      <w:r w:rsidRPr="003143C1">
        <w:rPr>
          <w:rFonts w:ascii="Book Antiqua" w:eastAsia="｣ﾍ｣ﾓ ･ｴ･ｷ･ﾃ･ｯ" w:hAnsi="Book Antiqua"/>
          <w:i/>
        </w:rPr>
        <w:t>Porphyromonadaceae</w:t>
      </w:r>
      <w:r w:rsidRPr="003143C1">
        <w:rPr>
          <w:rFonts w:ascii="Book Antiqua" w:eastAsia="｣ﾍ｣ﾓ ･ｴ･ｷ･ﾃ･ｯ" w:hAnsi="Book Antiqua"/>
        </w:rPr>
        <w:t xml:space="preserve"> and </w:t>
      </w:r>
      <w:r w:rsidRPr="003143C1">
        <w:rPr>
          <w:rFonts w:ascii="Book Antiqua" w:eastAsia="｣ﾍ｣ﾓ ･ｴ･ｷ･ﾃ･ｯ" w:hAnsi="Book Antiqua"/>
          <w:i/>
        </w:rPr>
        <w:t>Enterobacteriaceae</w:t>
      </w:r>
      <w:r w:rsidRPr="003143C1">
        <w:rPr>
          <w:rFonts w:ascii="Book Antiqua" w:eastAsia="宋体" w:hAnsi="Book Antiqua"/>
          <w:kern w:val="0"/>
          <w:vertAlign w:val="superscript"/>
          <w:lang w:eastAsia="zh-CN"/>
        </w:rPr>
        <w:t>[</w:t>
      </w:r>
      <w:hyperlink w:anchor="_ENREF_103" w:tooltip="Ridlon, 2013 #566"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Ridlon&lt;/Author&gt;&lt;Year&gt;2013&lt;/Year&gt;&lt;RecNum&gt;566&lt;/RecNum&gt;&lt;DisplayText&gt;&lt;style face="superscript"&gt;103&lt;/style&gt;&lt;/DisplayText&gt;&lt;record&gt;&lt;rec-number&gt;566&lt;/rec-number&gt;&lt;foreign-keys&gt;&lt;key app="EN" db-id="zdwx5awr0vxrwje5vadpweszzvf0zz9d922z"&gt;566&lt;/key&gt;&lt;/foreign-keys&gt;&lt;ref-type name="Journal Article"&gt;17&lt;/ref-type&gt;&lt;contributors&gt;&lt;authors&gt;&lt;author&gt;Ridlon, J. M.&lt;/author&gt;&lt;author&gt;Alves, J. M.&lt;/author&gt;&lt;author&gt;Hylemon, P. B.&lt;/author&gt;&lt;author&gt;Bajaj, J. S.&lt;/author&gt;&lt;/authors&gt;&lt;/contributors&gt;&lt;auth-address&gt;Department of Microbiology and Immunology; Virginia Commonwealth University; Richmond, VA USA; McGuire VA Medical Center; Richmond, VA USA.&amp;#xD;Department of Microbiology and Immunology; Virginia Commonwealth University; Richmond, VA USA.&amp;#xD;McGuire VA Medical Center; Richmond, VA USA; Division of Gastroenterology, Hepatology and Nutrition; Virginia Commonwealth University; Richmond, VA USA.&lt;/auth-address&gt;&lt;titles&gt;&lt;title&gt;Cirrhosis, bile acids and gut microbiota: unraveling a complex relationship&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382-7&lt;/pages&gt;&lt;volume&gt;4&lt;/volume&gt;&lt;number&gt;5&lt;/number&gt;&lt;dates&gt;&lt;year&gt;2013&lt;/year&gt;&lt;pub-dates&gt;&lt;date&gt;Sep-Oct&lt;/date&gt;&lt;/pub-dates&gt;&lt;/dates&gt;&lt;isbn&gt;1949-0984 (Electronic)&lt;/isbn&gt;&lt;accession-num&gt;23851335&lt;/accession-num&gt;&lt;urls&gt;&lt;related-urls&gt;&lt;url&gt;http://www.ncbi.nlm.nih.gov/pubmed/23851335&lt;/url&gt;&lt;/related-urls&gt;&lt;/urls&gt;&lt;custom2&gt;3839982&lt;/custom2&gt;&lt;electronic-resource-num&gt;10.4161/gmic.25723&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Decreasing bile acid concentration in the colon in cirrhosis is also associated with decreases in Clostridium cluster XIVa, which includes bile acid 7alpha-dehydroxylating bacteria which produce deoxycholic acid</w:t>
      </w:r>
      <w:r w:rsidRPr="003143C1">
        <w:rPr>
          <w:rFonts w:ascii="Book Antiqua" w:eastAsia="宋体" w:hAnsi="Book Antiqua"/>
          <w:kern w:val="0"/>
          <w:vertAlign w:val="superscript"/>
          <w:lang w:eastAsia="zh-CN"/>
        </w:rPr>
        <w:t>[</w:t>
      </w:r>
      <w:hyperlink w:anchor="_ENREF_103" w:tooltip="Ridlon, 2013 #566"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Ridlon&lt;/Author&gt;&lt;Year&gt;2013&lt;/Year&gt;&lt;RecNum&gt;566&lt;/RecNum&gt;&lt;DisplayText&gt;&lt;style face="superscript"&gt;103&lt;/style&gt;&lt;/DisplayText&gt;&lt;record&gt;&lt;rec-number&gt;566&lt;/rec-number&gt;&lt;foreign-keys&gt;&lt;key app="EN" db-id="zdwx5awr0vxrwje5vadpweszzvf0zz9d922z"&gt;566&lt;/key&gt;&lt;/foreign-keys&gt;&lt;ref-type name="Journal Article"&gt;17&lt;/ref-type&gt;&lt;contributors&gt;&lt;authors&gt;&lt;author&gt;Ridlon, J. M.&lt;/author&gt;&lt;author&gt;Alves, J. M.&lt;/author&gt;&lt;author&gt;Hylemon, P. B.&lt;/author&gt;&lt;author&gt;Bajaj, J. S.&lt;/author&gt;&lt;/authors&gt;&lt;/contributors&gt;&lt;auth-address&gt;Department of Microbiology and Immunology; Virginia Commonwealth University; Richmond, VA USA; McGuire VA Medical Center; Richmond, VA USA.&amp;#xD;Department of Microbiology and Immunology; Virginia Commonwealth University; Richmond, VA USA.&amp;#xD;McGuire VA Medical Center; Richmond, VA USA; Division of Gastroenterology, Hepatology and Nutrition; Virginia Commonwealth University; Richmond, VA USA.&lt;/auth-address&gt;&lt;titles&gt;&lt;title&gt;Cirrhosis, bile acids and gut microbiota: unraveling a complex relationship&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382-7&lt;/pages&gt;&lt;volume&gt;4&lt;/volume&gt;&lt;number&gt;5&lt;/number&gt;&lt;dates&gt;&lt;year&gt;2013&lt;/year&gt;&lt;pub-dates&gt;&lt;date&gt;Sep-Oct&lt;/date&gt;&lt;/pub-dates&gt;&lt;/dates&gt;&lt;isbn&gt;1949-0984 (Electronic)&lt;/isbn&gt;&lt;accession-num&gt;23851335&lt;/accession-num&gt;&lt;urls&gt;&lt;related-urls&gt;&lt;url&gt;http://www.ncbi.nlm.nih.gov/pubmed/23851335&lt;/url&gt;&lt;/related-urls&gt;&lt;/urls&gt;&lt;custom2&gt;3839982&lt;/custom2&gt;&lt;electronic-resource-num&gt;10.4161/gmic.25723&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r w:rsidRPr="003143C1">
        <w:rPr>
          <w:rFonts w:ascii="Book Antiqua" w:eastAsia="宋体" w:hAnsi="Book Antiqua" w:cs="宋体"/>
          <w:bCs/>
          <w:kern w:val="0"/>
          <w:lang w:eastAsia="zh-CN"/>
        </w:rPr>
        <w:t>Lorenzo-Zúñiga</w:t>
      </w:r>
      <w:r w:rsidRPr="003143C1">
        <w:rPr>
          <w:rFonts w:ascii="Book Antiqua" w:eastAsia="｣ﾍ｣ﾓ ･ｴ･ｷ･ﾃ･ｯ" w:hAnsi="Book Antiqua"/>
        </w:rPr>
        <w:t xml:space="preserve">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06" w:tooltip="Lorenzo-Zuniga, 2003 #459" w:history="1">
        <w:r w:rsidRPr="003143C1">
          <w:rPr>
            <w:rFonts w:ascii="Book Antiqua" w:eastAsia="｣ﾍ｣ﾓ ･ｴ･ｷ･ﾃ･ｯ" w:hAnsi="Book Antiqua"/>
          </w:rPr>
          <w:fldChar w:fldCharType="begin">
            <w:fldData xml:space="preserve">PEVuZE5vdGU+PENpdGU+PEF1dGhvcj5Mb3JlbnpvLVp1bmlnYTwvQXV0aG9yPjxZZWFyPjIwMDM8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U1MS03PC9wYWdlcz48dm9sdW1l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b3JlbnpvLVp1bmlnYTwvQXV0aG9yPjxZZWFyPjIwMDM8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U1MS03PC9wYWdlcz48dm9sdW1l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0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found that conjugated bile acid administration reduced bacterial content to normal levels and improves bacterial translocation and endotoxemia in cirrhotic rats. Further studies should evaluate the potential benefits of bile acids in humans</w:t>
      </w:r>
      <w:r w:rsidRPr="003143C1">
        <w:rPr>
          <w:rFonts w:ascii="Book Antiqua" w:eastAsia="宋体" w:hAnsi="Book Antiqua"/>
          <w:kern w:val="0"/>
          <w:vertAlign w:val="superscript"/>
          <w:lang w:eastAsia="zh-CN"/>
        </w:rPr>
        <w:t>[</w:t>
      </w:r>
      <w:hyperlink w:anchor="_ENREF_70" w:tooltip="Pinzone, 2012 #60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Pinzone&lt;/Author&gt;&lt;Year&gt;2012&lt;/Year&gt;&lt;RecNum&gt;601&lt;/RecNum&gt;&lt;DisplayText&gt;&lt;style face="superscript"&gt;70&lt;/style&gt;&lt;/DisplayText&gt;&lt;record&gt;&lt;rec-number&gt;601&lt;/rec-number&gt;&lt;foreign-keys&gt;&lt;key app="EN" db-id="zdwx5awr0vxrwje5vadpweszzvf0zz9d922z"&gt;601&lt;/key&gt;&lt;/foreign-keys&gt;&lt;ref-type name="Journal Article"&gt;17&lt;/ref-type&gt;&lt;contributors&gt;&lt;authors&gt;&lt;author&gt;Pinzone, M. R.&lt;/author&gt;&lt;author&gt;Celesia, B. M.&lt;/author&gt;&lt;author&gt;Di Rosa, M.&lt;/author&gt;&lt;author&gt;Cacopardo, B.&lt;/author&gt;&lt;author&gt;Nunnari, G.&lt;/author&gt;&lt;/authors&gt;&lt;/contributors&gt;&lt;auth-address&gt;Division of Infectious Diseases, Department of Clinical and Molecular Biomedicine, University of Catania, 95125 Catania, Italy.&lt;/auth-address&gt;&lt;titles&gt;&lt;title&gt;Microbial translocation in chronic liver diseases&lt;/title&gt;&lt;secondary-title&gt;Int J Microbiol&lt;/secondary-title&gt;&lt;alt-title&gt;International journal of microbiology&lt;/alt-title&gt;&lt;/titles&gt;&lt;periodical&gt;&lt;full-title&gt;Int J Microbiol&lt;/full-title&gt;&lt;abbr-1&gt;International journal of microbiology&lt;/abbr-1&gt;&lt;/periodical&gt;&lt;alt-periodical&gt;&lt;full-title&gt;Int J Microbiol&lt;/full-title&gt;&lt;abbr-1&gt;International journal of microbiology&lt;/abbr-1&gt;&lt;/alt-periodical&gt;&lt;pages&gt;694629&lt;/pages&gt;&lt;volume&gt;2012&lt;/volume&gt;&lt;dates&gt;&lt;year&gt;2012&lt;/year&gt;&lt;/dates&gt;&lt;isbn&gt;1687-9198 (Electronic)&lt;/isbn&gt;&lt;accession-num&gt;22848224&lt;/accession-num&gt;&lt;urls&gt;&lt;related-urls&gt;&lt;url&gt;http://www.ncbi.nlm.nih.gov/pubmed/22848224&lt;/url&gt;&lt;/related-urls&gt;&lt;/urls&gt;&lt;custom2&gt;3405644&lt;/custom2&gt;&lt;electronic-resource-num&gt;10.1155/2012/694629&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widowControl/>
        <w:autoSpaceDE w:val="0"/>
        <w:autoSpaceDN w:val="0"/>
        <w:adjustRightInd w:val="0"/>
        <w:spacing w:line="360" w:lineRule="auto"/>
        <w:rPr>
          <w:rFonts w:ascii="Book Antiqua" w:hAnsi="Book Antiqua"/>
          <w:b/>
          <w:i/>
          <w:kern w:val="0"/>
        </w:rPr>
      </w:pPr>
      <w:r w:rsidRPr="003143C1">
        <w:rPr>
          <w:rFonts w:ascii="Book Antiqua" w:hAnsi="Book Antiqua"/>
          <w:b/>
          <w:i/>
          <w:kern w:val="0"/>
        </w:rPr>
        <w:t>Toll-like receptors and liver disease</w:t>
      </w:r>
    </w:p>
    <w:p w:rsidR="00721D26" w:rsidRPr="003143C1" w:rsidRDefault="00721D26" w:rsidP="002050E5">
      <w:pPr>
        <w:widowControl/>
        <w:autoSpaceDE w:val="0"/>
        <w:autoSpaceDN w:val="0"/>
        <w:adjustRightInd w:val="0"/>
        <w:spacing w:line="360" w:lineRule="auto"/>
        <w:rPr>
          <w:rFonts w:ascii="Book Antiqua" w:hAnsi="Book Antiqua"/>
          <w:kern w:val="0"/>
        </w:rPr>
      </w:pPr>
      <w:r w:rsidRPr="003143C1">
        <w:rPr>
          <w:rFonts w:ascii="Book Antiqua" w:hAnsi="Book Antiqua"/>
          <w:kern w:val="0"/>
        </w:rPr>
        <w:t>Translocated microbial products activate Kupffer cells in the liver through pattern recognition receptors, such as TLRs and NOD-like receptors</w:t>
      </w:r>
      <w:r w:rsidRPr="003143C1">
        <w:rPr>
          <w:rFonts w:ascii="Book Antiqua" w:eastAsia="宋体" w:hAnsi="Book Antiqua"/>
          <w:kern w:val="0"/>
          <w:vertAlign w:val="superscript"/>
          <w:lang w:eastAsia="zh-CN"/>
        </w:rPr>
        <w:t>[</w:t>
      </w:r>
      <w:hyperlink w:anchor="_ENREF_82" w:tooltip="Seo, 2012 #549" w:history="1">
        <w:r w:rsidRPr="003143C1">
          <w:rPr>
            <w:rFonts w:ascii="Book Antiqua" w:hAnsi="Book Antiqua"/>
            <w:kern w:val="0"/>
          </w:rPr>
          <w:fldChar w:fldCharType="begin"/>
        </w:r>
        <w:r w:rsidRPr="003143C1">
          <w:rPr>
            <w:rFonts w:ascii="Book Antiqua" w:hAnsi="Book Antiqua"/>
            <w:kern w:val="0"/>
          </w:rPr>
          <w:instrText xml:space="preserve"> ADDIN EN.CITE &lt;EndNote&gt;&lt;Cite&gt;&lt;Author&gt;Seo&lt;/Author&gt;&lt;Year&gt;2012&lt;/Year&gt;&lt;RecNum&gt;549&lt;/RecNum&gt;&lt;DisplayText&gt;&lt;style face="superscript"&gt;82&lt;/style&gt;&lt;/DisplayText&gt;&lt;record&gt;&lt;rec-number&gt;549&lt;/rec-number&gt;&lt;foreign-keys&gt;&lt;key app="EN" db-id="zdwx5awr0vxrwje5vadpweszzvf0zz9d922z"&gt;549&lt;/key&gt;&lt;/foreign-keys&gt;&lt;ref-type name="Journal Article"&gt;17&lt;/ref-type&gt;&lt;contributors&gt;&lt;authors&gt;&lt;author&gt;Seo, Y. S.&lt;/author&gt;&lt;author&gt;Shah, V. H.&lt;/author&gt;&lt;/authors&gt;&lt;/contributors&gt;&lt;auth-address&gt;Gastroenterology Research Unit, Mayo Clinic, Rochester, MN 55905, USA.&lt;/auth-address&gt;&lt;titles&gt;&lt;title&gt;The role of gut-liver axis in the pathogenesis of liver cirrhosis and portal hypertension&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337-46&lt;/pages&gt;&lt;volume&gt;18&lt;/volume&gt;&lt;number&gt;4&lt;/number&gt;&lt;keywords&gt;&lt;keyword&gt;Antigens, CD14/metabolism&lt;/keyword&gt;&lt;keyword&gt;Bacterial Translocation&lt;/keyword&gt;&lt;keyword&gt;Gastrointestinal Tract/*microbiology&lt;/keyword&gt;&lt;keyword&gt;Humans&lt;/keyword&gt;&lt;keyword&gt;Hypertension, Portal/metabolism/*pathology&lt;/keyword&gt;&lt;keyword&gt;Liver/metabolism/*microbiology&lt;/keyword&gt;&lt;keyword&gt;Liver Cirrhosis/metabolism/*pathology&lt;/keyword&gt;&lt;keyword&gt;Receptors, Cytoplasmic and Nuclear/metabolism&lt;/keyword&gt;&lt;keyword&gt;Toll-Like Receptors/metabolism&lt;/keyword&gt;&lt;/keywords&gt;&lt;dates&gt;&lt;year&gt;2012&lt;/year&gt;&lt;pub-dates&gt;&lt;date&gt;Dec&lt;/date&gt;&lt;/pub-dates&gt;&lt;/dates&gt;&lt;isbn&gt;2287-285X (Electronic)&amp;#xD;2287-2728 (Linking)&lt;/isbn&gt;&lt;accession-num&gt;23323248&lt;/accession-num&gt;&lt;urls&gt;&lt;related-urls&gt;&lt;url&gt;http://www.ncbi.nlm.nih.gov/pubmed/23323248&lt;/url&gt;&lt;/related-urls&gt;&lt;/urls&gt;&lt;custom2&gt;3540369&lt;/custom2&gt;&lt;electronic-resource-num&gt;10.3350/cmh.2012.18.4.337&lt;/electronic-resource-num&gt;&lt;/record&gt;&lt;/Cite&gt;&lt;/EndNote&gt;</w:instrText>
        </w:r>
        <w:r w:rsidRPr="003143C1">
          <w:rPr>
            <w:rFonts w:ascii="Book Antiqua" w:hAnsi="Book Antiqua"/>
            <w:kern w:val="0"/>
          </w:rPr>
          <w:fldChar w:fldCharType="separate"/>
        </w:r>
        <w:r w:rsidRPr="003143C1">
          <w:rPr>
            <w:rFonts w:ascii="Book Antiqua" w:hAnsi="Book Antiqua"/>
            <w:noProof/>
            <w:kern w:val="0"/>
            <w:vertAlign w:val="superscript"/>
          </w:rPr>
          <w:t>82</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TLRs, recognize pathogen-derived molecules</w:t>
      </w:r>
      <w:r w:rsidRPr="003143C1">
        <w:rPr>
          <w:rFonts w:ascii="Book Antiqua" w:hAnsi="Book Antiqua" w:cs="Marion Italic"/>
          <w:kern w:val="0"/>
        </w:rPr>
        <w:t>−</w:t>
      </w:r>
      <w:r w:rsidRPr="003143C1">
        <w:rPr>
          <w:rFonts w:ascii="Book Antiqua" w:hAnsi="Book Antiqua"/>
          <w:i/>
          <w:kern w:val="0"/>
        </w:rPr>
        <w:t>i.e.</w:t>
      </w:r>
      <w:r w:rsidRPr="003143C1">
        <w:rPr>
          <w:rFonts w:ascii="Book Antiqua" w:eastAsia="宋体" w:hAnsi="Book Antiqua"/>
          <w:kern w:val="0"/>
          <w:lang w:eastAsia="zh-CN"/>
        </w:rPr>
        <w:t>,</w:t>
      </w:r>
      <w:r w:rsidRPr="003143C1">
        <w:rPr>
          <w:rFonts w:ascii="Book Antiqua" w:hAnsi="Book Antiqua"/>
          <w:kern w:val="0"/>
        </w:rPr>
        <w:t xml:space="preserve"> structural components unique to bacteria, fungi, and virus</w:t>
      </w:r>
      <w:r w:rsidRPr="003143C1">
        <w:rPr>
          <w:rFonts w:ascii="Book Antiqua" w:hAnsi="Book Antiqua" w:cs="Marion Italic"/>
          <w:kern w:val="0"/>
        </w:rPr>
        <w:t xml:space="preserve">− </w:t>
      </w:r>
      <w:r w:rsidRPr="003143C1">
        <w:rPr>
          <w:rFonts w:ascii="Book Antiqua" w:hAnsi="Book Antiqua"/>
          <w:kern w:val="0"/>
        </w:rPr>
        <w:t>and activate innate immune responses including cytokine production in the liver</w:t>
      </w:r>
      <w:r w:rsidRPr="003143C1">
        <w:rPr>
          <w:rFonts w:ascii="Book Antiqua" w:eastAsia="宋体" w:hAnsi="Book Antiqua"/>
          <w:kern w:val="0"/>
          <w:vertAlign w:val="superscript"/>
          <w:lang w:eastAsia="zh-CN"/>
        </w:rPr>
        <w:t>[82,</w:t>
      </w:r>
      <w:hyperlink w:anchor="_ENREF_107" w:tooltip="Guo, 2010 #674" w:history="1">
        <w:r w:rsidRPr="003143C1">
          <w:rPr>
            <w:rFonts w:ascii="Book Antiqua" w:hAnsi="Book Antiqua"/>
            <w:kern w:val="0"/>
          </w:rPr>
          <w:fldChar w:fldCharType="begin"/>
        </w:r>
        <w:r w:rsidRPr="003143C1">
          <w:rPr>
            <w:rFonts w:ascii="Book Antiqua" w:hAnsi="Book Antiqua"/>
            <w:kern w:val="0"/>
          </w:rPr>
          <w:instrText xml:space="preserve"> ADDIN EN.CITE &lt;EndNote&gt;&lt;Cite&gt;&lt;Author&gt;Guo&lt;/Author&gt;&lt;Year&gt;2010&lt;/Year&gt;&lt;RecNum&gt;674&lt;/RecNum&gt;&lt;DisplayText&gt;&lt;style face="superscript"&gt;107&lt;/style&gt;&lt;/DisplayText&gt;&lt;record&gt;&lt;rec-number&gt;674&lt;/rec-number&gt;&lt;foreign-keys&gt;&lt;key app="EN" db-id="zdwx5awr0vxrwje5vadpweszzvf0zz9d922z"&gt;674&lt;/key&gt;&lt;/foreign-keys&gt;&lt;ref-type name="Journal Article"&gt;17&lt;/ref-type&gt;&lt;contributors&gt;&lt;authors&gt;&lt;author&gt;Guo, J.&lt;/author&gt;&lt;author&gt;Friedman, S. L.&lt;/author&gt;&lt;/authors&gt;&lt;/contributors&gt;&lt;auth-address&gt;Division of Liver Diseases, Mount Sinai Hospital, Mount Sinai School of Medicine, New York, NY, USA. scott.friedman@mssm.edu.&lt;/auth-address&gt;&lt;titles&gt;&lt;title&gt;Toll-like receptor 4 signaling in liver injury and hepatic fibrogenesis&lt;/title&gt;&lt;secondary-title&gt;Fibrogenesis Tissue Repair&lt;/secondary-title&gt;&lt;alt-title&gt;Fibrogenesis &amp;amp; tissue repair&lt;/alt-title&gt;&lt;/titles&gt;&lt;periodical&gt;&lt;full-title&gt;Fibrogenesis Tissue Repair&lt;/full-title&gt;&lt;abbr-1&gt;Fibrogenesis &amp;amp; tissue repair&lt;/abbr-1&gt;&lt;/periodical&gt;&lt;alt-periodical&gt;&lt;full-title&gt;Fibrogenesis Tissue Repair&lt;/full-title&gt;&lt;abbr-1&gt;Fibrogenesis &amp;amp; tissue repair&lt;/abbr-1&gt;&lt;/alt-periodical&gt;&lt;pages&gt;21&lt;/pages&gt;&lt;volume&gt;3&lt;/volume&gt;&lt;dates&gt;&lt;year&gt;2010&lt;/year&gt;&lt;/dates&gt;&lt;isbn&gt;1755-1536 (Electronic)&amp;#xD;1755-1536 (Linking)&lt;/isbn&gt;&lt;accession-num&gt;20964825&lt;/accession-num&gt;&lt;urls&gt;&lt;related-urls&gt;&lt;url&gt;http://www.ncbi.nlm.nih.gov/pubmed/20964825&lt;/url&gt;&lt;/related-urls&gt;&lt;/urls&gt;&lt;custom2&gt;2984459&lt;/custom2&gt;&lt;electronic-resource-num&gt;10.1186/1755-1536-3-21&lt;/electronic-resource-num&gt;&lt;/record&gt;&lt;/Cite&gt;&lt;/EndNote&gt;</w:instrText>
        </w:r>
        <w:r w:rsidRPr="003143C1">
          <w:rPr>
            <w:rFonts w:ascii="Book Antiqua" w:hAnsi="Book Antiqua"/>
            <w:kern w:val="0"/>
          </w:rPr>
          <w:fldChar w:fldCharType="separate"/>
        </w:r>
        <w:r w:rsidRPr="003143C1">
          <w:rPr>
            <w:rFonts w:ascii="Book Antiqua" w:hAnsi="Book Antiqua"/>
            <w:noProof/>
            <w:kern w:val="0"/>
            <w:vertAlign w:val="superscript"/>
          </w:rPr>
          <w:t>107</w:t>
        </w:r>
        <w:r w:rsidRPr="003143C1">
          <w:rPr>
            <w:rFonts w:ascii="Book Antiqua" w:hAnsi="Book Antiqua"/>
            <w:kern w:val="0"/>
          </w:rPr>
          <w:fldChar w:fldCharType="end"/>
        </w:r>
      </w:hyperlink>
      <w:r w:rsidRPr="003143C1">
        <w:rPr>
          <w:rFonts w:ascii="Book Antiqua" w:hAnsi="Book Antiqua"/>
          <w:kern w:val="0"/>
          <w:vertAlign w:val="superscript"/>
        </w:rPr>
        <w:t>,108</w:t>
      </w:r>
      <w:r w:rsidRPr="003143C1">
        <w:rPr>
          <w:rFonts w:ascii="Book Antiqua" w:eastAsia="宋体" w:hAnsi="Book Antiqua"/>
          <w:kern w:val="0"/>
          <w:vertAlign w:val="superscript"/>
          <w:lang w:eastAsia="zh-CN"/>
        </w:rPr>
        <w:t>]</w:t>
      </w:r>
      <w:r w:rsidRPr="003143C1">
        <w:rPr>
          <w:rFonts w:ascii="Book Antiqua" w:hAnsi="Book Antiqua"/>
          <w:kern w:val="0"/>
        </w:rPr>
        <w:t>. It should be noted that hepatic non-immune cells, such as hepatic stellate cells (HSCs) and endothelial cells, also respond to bacterial products through TLRs</w:t>
      </w:r>
      <w:r w:rsidRPr="003143C1">
        <w:rPr>
          <w:rFonts w:ascii="Book Antiqua" w:eastAsia="宋体" w:hAnsi="Book Antiqua"/>
          <w:kern w:val="0"/>
          <w:vertAlign w:val="superscript"/>
          <w:lang w:eastAsia="zh-CN"/>
        </w:rPr>
        <w:t>[</w:t>
      </w:r>
      <w:hyperlink w:anchor="_ENREF_82" w:tooltip="Seo, 2012 #549" w:history="1">
        <w:r w:rsidRPr="003143C1">
          <w:rPr>
            <w:rFonts w:ascii="Book Antiqua" w:hAnsi="Book Antiqua"/>
            <w:kern w:val="0"/>
          </w:rPr>
          <w:fldChar w:fldCharType="begin"/>
        </w:r>
        <w:r w:rsidRPr="003143C1">
          <w:rPr>
            <w:rFonts w:ascii="Book Antiqua" w:hAnsi="Book Antiqua"/>
            <w:kern w:val="0"/>
          </w:rPr>
          <w:instrText xml:space="preserve"> ADDIN EN.CITE &lt;EndNote&gt;&lt;Cite&gt;&lt;Author&gt;Seo&lt;/Author&gt;&lt;Year&gt;2012&lt;/Year&gt;&lt;RecNum&gt;549&lt;/RecNum&gt;&lt;DisplayText&gt;&lt;style face="superscript"&gt;82&lt;/style&gt;&lt;/DisplayText&gt;&lt;record&gt;&lt;rec-number&gt;549&lt;/rec-number&gt;&lt;foreign-keys&gt;&lt;key app="EN" db-id="zdwx5awr0vxrwje5vadpweszzvf0zz9d922z"&gt;549&lt;/key&gt;&lt;/foreign-keys&gt;&lt;ref-type name="Journal Article"&gt;17&lt;/ref-type&gt;&lt;contributors&gt;&lt;authors&gt;&lt;author&gt;Seo, Y. S.&lt;/author&gt;&lt;author&gt;Shah, V. H.&lt;/author&gt;&lt;/authors&gt;&lt;/contributors&gt;&lt;auth-address&gt;Gastroenterology Research Unit, Mayo Clinic, Rochester, MN 55905, USA.&lt;/auth-address&gt;&lt;titles&gt;&lt;title&gt;The role of gut-liver axis in the pathogenesis of liver cirrhosis and portal hypertension&lt;/title&gt;&lt;secondary-title&gt;Clin Mol Hepatol&lt;/secondary-title&gt;&lt;alt-title&gt;Clinical and molecular hepatology&lt;/alt-title&gt;&lt;/titles&gt;&lt;periodical&gt;&lt;full-title&gt;Clin Mol Hepatol&lt;/full-title&gt;&lt;abbr-1&gt;Clinical and molecular hepatology&lt;/abbr-1&gt;&lt;/periodical&gt;&lt;alt-periodical&gt;&lt;full-title&gt;Clin Mol Hepatol&lt;/full-title&gt;&lt;abbr-1&gt;Clinical and molecular hepatology&lt;/abbr-1&gt;&lt;/alt-periodical&gt;&lt;pages&gt;337-46&lt;/pages&gt;&lt;volume&gt;18&lt;/volume&gt;&lt;number&gt;4&lt;/number&gt;&lt;keywords&gt;&lt;keyword&gt;Antigens, CD14/metabolism&lt;/keyword&gt;&lt;keyword&gt;Bacterial Translocation&lt;/keyword&gt;&lt;keyword&gt;Gastrointestinal Tract/*microbiology&lt;/keyword&gt;&lt;keyword&gt;Humans&lt;/keyword&gt;&lt;keyword&gt;Hypertension, Portal/metabolism/*pathology&lt;/keyword&gt;&lt;keyword&gt;Liver/metabolism/*microbiology&lt;/keyword&gt;&lt;keyword&gt;Liver Cirrhosis/metabolism/*pathology&lt;/keyword&gt;&lt;keyword&gt;Receptors, Cytoplasmic and Nuclear/metabolism&lt;/keyword&gt;&lt;keyword&gt;Toll-Like Receptors/metabolism&lt;/keyword&gt;&lt;/keywords&gt;&lt;dates&gt;&lt;year&gt;2012&lt;/year&gt;&lt;pub-dates&gt;&lt;date&gt;Dec&lt;/date&gt;&lt;/pub-dates&gt;&lt;/dates&gt;&lt;isbn&gt;2287-285X (Electronic)&amp;#xD;2287-2728 (Linking)&lt;/isbn&gt;&lt;accession-num&gt;23323248&lt;/accession-num&gt;&lt;urls&gt;&lt;related-urls&gt;&lt;url&gt;http://www.ncbi.nlm.nih.gov/pubmed/23323248&lt;/url&gt;&lt;/related-urls&gt;&lt;/urls&gt;&lt;custom2&gt;3540369&lt;/custom2&gt;&lt;electronic-resource-num&gt;10.3350/cmh.2012.18.4.337&lt;/electronic-resource-num&gt;&lt;/record&gt;&lt;/Cite&gt;&lt;/EndNote&gt;</w:instrText>
        </w:r>
        <w:r w:rsidRPr="003143C1">
          <w:rPr>
            <w:rFonts w:ascii="Book Antiqua" w:hAnsi="Book Antiqua"/>
            <w:kern w:val="0"/>
          </w:rPr>
          <w:fldChar w:fldCharType="separate"/>
        </w:r>
        <w:r w:rsidRPr="003143C1">
          <w:rPr>
            <w:rFonts w:ascii="Book Antiqua" w:hAnsi="Book Antiqua"/>
            <w:noProof/>
            <w:kern w:val="0"/>
            <w:vertAlign w:val="superscript"/>
          </w:rPr>
          <w:t>82</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kern w:val="0"/>
        </w:rPr>
      </w:pPr>
      <w:r w:rsidRPr="003143C1">
        <w:rPr>
          <w:rFonts w:ascii="Book Antiqua" w:hAnsi="Book Antiqua"/>
          <w:kern w:val="0"/>
        </w:rPr>
        <w:t>Currently, more than 10 members of the TLR family have been identified. TLR4 was the first identified isoform that responds primarily to LPS</w:t>
      </w:r>
      <w:r w:rsidRPr="003143C1">
        <w:rPr>
          <w:rFonts w:ascii="Book Antiqua" w:eastAsia="宋体" w:hAnsi="Book Antiqua"/>
          <w:kern w:val="0"/>
          <w:vertAlign w:val="superscript"/>
          <w:lang w:eastAsia="zh-CN"/>
        </w:rPr>
        <w:t xml:space="preserve"> [82]</w:t>
      </w:r>
      <w:r w:rsidRPr="003143C1">
        <w:rPr>
          <w:rFonts w:ascii="Book Antiqua" w:hAnsi="Book Antiqua"/>
          <w:kern w:val="0"/>
        </w:rPr>
        <w:t>. LPS binds to TLR4 with co-receptor CD14 and MD-2. TLR2 heterodimerizes with TLR1 or TLR6 to recognize lipoprotein and peptidoglycan derived from Gram-positive bacteria. Bacterial flagellin is recognized by TLR5. Intracellular TLR3 and TLR9 are activated by microbe-derived nucleic acids including double stranded RNA and CpG motif containing unmethylated DNA, respectively</w:t>
      </w:r>
      <w:r w:rsidRPr="003143C1">
        <w:rPr>
          <w:rFonts w:ascii="Book Antiqua" w:eastAsia="宋体" w:hAnsi="Book Antiqua"/>
          <w:kern w:val="0"/>
          <w:vertAlign w:val="superscript"/>
          <w:lang w:eastAsia="zh-CN"/>
        </w:rPr>
        <w:t>[</w:t>
      </w:r>
      <w:hyperlink w:anchor="_ENREF_108" w:tooltip="Seki, 2012 #673" w:history="1">
        <w:r w:rsidRPr="003143C1">
          <w:rPr>
            <w:rFonts w:ascii="Book Antiqua" w:hAnsi="Book Antiqua"/>
            <w:kern w:val="0"/>
          </w:rPr>
          <w:fldChar w:fldCharType="begin"/>
        </w:r>
        <w:r w:rsidRPr="003143C1">
          <w:rPr>
            <w:rFonts w:ascii="Book Antiqua" w:hAnsi="Book Antiqua"/>
            <w:kern w:val="0"/>
          </w:rPr>
          <w:instrText xml:space="preserve"> ADDIN EN.CITE &lt;EndNote&gt;&lt;Cite&gt;&lt;Author&gt;Seki&lt;/Author&gt;&lt;Year&gt;2012&lt;/Year&gt;&lt;RecNum&gt;673&lt;/RecNum&gt;&lt;DisplayText&gt;&lt;style face="superscript"&gt;108&lt;/style&gt;&lt;/DisplayText&gt;&lt;record&gt;&lt;rec-number&gt;673&lt;/rec-number&gt;&lt;foreign-keys&gt;&lt;key app="EN" db-id="zdwx5awr0vxrwje5vadpweszzvf0zz9d922z"&gt;673&lt;/key&gt;&lt;/foreign-keys&gt;&lt;ref-type name="Journal Article"&gt;17&lt;/ref-type&gt;&lt;contributors&gt;&lt;authors&gt;&lt;author&gt;Seki, E.&lt;/author&gt;&lt;author&gt;Schnabl, B.&lt;/author&gt;&lt;/authors&gt;&lt;/contributors&gt;&lt;auth-address&gt;Division of Gastroenterology, Department of Medicine, University of California, San Diego, School of Medicine, 9500 Gilman Drive, MC no. 0702, Leichtag Biomedical Research Building, Room no. 118B, La Jolla, CA 92093-0702, USA. ekseki@ucsd.edu&lt;/auth-address&gt;&lt;titles&gt;&lt;title&gt;Role of innate immunity and the microbiota in liver fibrosis: crosstalk between the liver and gut&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447-58&lt;/pages&gt;&lt;volume&gt;590&lt;/volume&gt;&lt;number&gt;Pt 3&lt;/number&gt;&lt;keywords&gt;&lt;keyword&gt;Animals&lt;/keyword&gt;&lt;keyword&gt;Bacterial Translocation&lt;/keyword&gt;&lt;keyword&gt;Gastrointestinal Tract/immunology/*microbiology&lt;/keyword&gt;&lt;keyword&gt;Humans&lt;/keyword&gt;&lt;keyword&gt;Immunity, Innate&lt;/keyword&gt;&lt;keyword&gt;Liver/immunology&lt;/keyword&gt;&lt;keyword&gt;Liver Cirrhosis/*immunology/*microbiology&lt;/keyword&gt;&lt;keyword&gt;Liver Diseases, Alcoholic/immunology/microbiology&lt;/keyword&gt;&lt;keyword&gt;Metagenome&lt;/keyword&gt;&lt;keyword&gt;Toll-Like Receptors/*immunology&lt;/keyword&gt;&lt;/keywords&gt;&lt;dates&gt;&lt;year&gt;2012&lt;/year&gt;&lt;pub-dates&gt;&lt;date&gt;Feb 1&lt;/date&gt;&lt;/pub-dates&gt;&lt;/dates&gt;&lt;isbn&gt;1469-7793 (Electronic)&amp;#xD;0022-3751 (Linking)&lt;/isbn&gt;&lt;accession-num&gt;22124143&lt;/accession-num&gt;&lt;urls&gt;&lt;related-urls&gt;&lt;url&gt;http://www.ncbi.nlm.nih.gov/pubmed/22124143&lt;/url&gt;&lt;/related-urls&gt;&lt;/urls&gt;&lt;custom2&gt;3379693&lt;/custom2&gt;&lt;electronic-resource-num&gt;10.1113/jphysiol.2011.219691&lt;/electronic-resource-num&gt;&lt;/record&gt;&lt;/Cite&gt;&lt;/EndNote&gt;</w:instrText>
        </w:r>
        <w:r w:rsidRPr="003143C1">
          <w:rPr>
            <w:rFonts w:ascii="Book Antiqua" w:hAnsi="Book Antiqua"/>
            <w:kern w:val="0"/>
          </w:rPr>
          <w:fldChar w:fldCharType="separate"/>
        </w:r>
        <w:r w:rsidRPr="003143C1">
          <w:rPr>
            <w:rFonts w:ascii="Book Antiqua" w:hAnsi="Book Antiqua"/>
            <w:noProof/>
            <w:kern w:val="0"/>
            <w:vertAlign w:val="superscript"/>
          </w:rPr>
          <w:t>108</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w:t>
      </w:r>
    </w:p>
    <w:p w:rsidR="00721D26" w:rsidRPr="003143C1" w:rsidRDefault="00721D26" w:rsidP="002050E5">
      <w:pPr>
        <w:widowControl/>
        <w:autoSpaceDE w:val="0"/>
        <w:autoSpaceDN w:val="0"/>
        <w:adjustRightInd w:val="0"/>
        <w:spacing w:line="360" w:lineRule="auto"/>
        <w:rPr>
          <w:rFonts w:ascii="Book Antiqua" w:hAnsi="Book Antiqua"/>
          <w:kern w:val="0"/>
        </w:rPr>
      </w:pPr>
      <w:r w:rsidRPr="003143C1">
        <w:rPr>
          <w:rFonts w:ascii="Book Antiqua" w:hAnsi="Book Antiqua"/>
          <w:kern w:val="0"/>
        </w:rPr>
        <w:t xml:space="preserve">  After the binding of corresponding ligands, TLRs activate MyD88-dependent and MyD88-independent signaling pathways, which are related to the production of inflammatory mediators, anti-microbial peptides and induction of acquired immunity to eradicate invading microorganisms. The downstream signaling has now been extensively studied, which should be referred to excellent reviews</w:t>
      </w:r>
      <w:r w:rsidRPr="003143C1">
        <w:rPr>
          <w:rFonts w:ascii="Book Antiqua" w:eastAsia="宋体" w:hAnsi="Book Antiqua"/>
          <w:kern w:val="0"/>
          <w:vertAlign w:val="superscript"/>
          <w:lang w:eastAsia="zh-CN"/>
        </w:rPr>
        <w:t>[</w:t>
      </w:r>
      <w:hyperlink w:anchor="_ENREF_82" w:tooltip="Seo, 2012 #549" w:history="1">
        <w:r w:rsidRPr="003143C1">
          <w:rPr>
            <w:rFonts w:ascii="Book Antiqua" w:hAnsi="Book Antiqua"/>
            <w:noProof/>
            <w:kern w:val="0"/>
            <w:vertAlign w:val="superscript"/>
          </w:rPr>
          <w:t>82</w:t>
        </w:r>
      </w:hyperlink>
      <w:r w:rsidRPr="003143C1">
        <w:rPr>
          <w:rFonts w:ascii="Book Antiqua" w:hAnsi="Book Antiqua"/>
          <w:noProof/>
          <w:kern w:val="0"/>
          <w:vertAlign w:val="superscript"/>
        </w:rPr>
        <w:t xml:space="preserve">, </w:t>
      </w:r>
      <w:hyperlink w:anchor="_ENREF_108" w:tooltip="Seki, 2012 #673" w:history="1">
        <w:r w:rsidRPr="003143C1">
          <w:rPr>
            <w:rFonts w:ascii="Book Antiqua" w:hAnsi="Book Antiqua"/>
            <w:noProof/>
            <w:kern w:val="0"/>
            <w:vertAlign w:val="superscript"/>
          </w:rPr>
          <w:t>108</w:t>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w:t>
      </w:r>
      <w:r w:rsidRPr="003143C1">
        <w:rPr>
          <w:rFonts w:ascii="Book Antiqua" w:hAnsi="Book Antiqua"/>
          <w:kern w:val="0"/>
        </w:rPr>
        <w:fldChar w:fldCharType="begin">
          <w:fldData xml:space="preserve">PEVuZE5vdGU+PENpdGU+PEF1dGhvcj5TZW88L0F1dGhvcj48WWVhcj4yMDEyPC9ZZWFyPjxSZWNO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TZW88L0F1dGhvcj48WWVhcj4yMDEyPC9ZZWFyPjxSZWNO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t xml:space="preserve">. </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kern w:val="0"/>
        </w:rPr>
      </w:pPr>
      <w:r w:rsidRPr="003143C1">
        <w:rPr>
          <w:rFonts w:ascii="Book Antiqua" w:hAnsi="Book Antiqua"/>
          <w:kern w:val="0"/>
        </w:rPr>
        <w:t>It is postulated that TLR4 and gut microflora-derived LPS contribute to the progression of liver fibrosis</w:t>
      </w:r>
      <w:r w:rsidRPr="003143C1">
        <w:rPr>
          <w:rFonts w:ascii="Book Antiqua" w:eastAsia="宋体" w:hAnsi="Book Antiqua"/>
          <w:kern w:val="0"/>
          <w:vertAlign w:val="superscript"/>
          <w:lang w:eastAsia="zh-CN"/>
        </w:rPr>
        <w:t>[</w:t>
      </w:r>
      <w:hyperlink w:anchor="_ENREF_108" w:tooltip="Seki, 2012 #673" w:history="1">
        <w:r w:rsidRPr="003143C1">
          <w:rPr>
            <w:rFonts w:ascii="Book Antiqua" w:hAnsi="Book Antiqua"/>
            <w:noProof/>
            <w:kern w:val="0"/>
            <w:vertAlign w:val="superscript"/>
          </w:rPr>
          <w:t>108</w:t>
        </w:r>
      </w:hyperlink>
      <w:r w:rsidRPr="003143C1">
        <w:rPr>
          <w:rFonts w:ascii="Book Antiqua" w:eastAsia="宋体" w:hAnsi="Book Antiqua"/>
          <w:kern w:val="0"/>
          <w:vertAlign w:val="superscript"/>
          <w:lang w:eastAsia="zh-CN"/>
        </w:rPr>
        <w:t>]</w:t>
      </w:r>
      <w:r w:rsidRPr="003143C1">
        <w:rPr>
          <w:rFonts w:ascii="Book Antiqua" w:hAnsi="Book Antiqua"/>
          <w:kern w:val="0"/>
        </w:rPr>
        <w:t>. Alcohol induces LBP and TLR4, and increases responsiveness to gut-derived endotoxin. Binding of LPS to CD14/TLR4 on KCs activates production of cytokines and oxidants, which leads to T cell recruitment, HSC activation and collagen production in the liver of patients with alcoholic steatohepatitis</w:t>
      </w:r>
      <w:r w:rsidRPr="003143C1">
        <w:rPr>
          <w:rFonts w:ascii="Book Antiqua" w:eastAsia="宋体" w:hAnsi="Book Antiqua"/>
          <w:kern w:val="0"/>
          <w:vertAlign w:val="superscript"/>
          <w:lang w:eastAsia="zh-CN"/>
        </w:rPr>
        <w:t>[</w:t>
      </w:r>
      <w:hyperlink w:anchor="_ENREF_107" w:tooltip="Guo, 2010 #674" w:history="1">
        <w:r w:rsidRPr="003143C1">
          <w:rPr>
            <w:rFonts w:ascii="Book Antiqua" w:hAnsi="Book Antiqua"/>
            <w:kern w:val="0"/>
          </w:rPr>
          <w:fldChar w:fldCharType="begin"/>
        </w:r>
        <w:r w:rsidRPr="003143C1">
          <w:rPr>
            <w:rFonts w:ascii="Book Antiqua" w:hAnsi="Book Antiqua"/>
            <w:kern w:val="0"/>
          </w:rPr>
          <w:instrText xml:space="preserve"> ADDIN EN.CITE &lt;EndNote&gt;&lt;Cite&gt;&lt;Author&gt;Guo&lt;/Author&gt;&lt;Year&gt;2010&lt;/Year&gt;&lt;RecNum&gt;674&lt;/RecNum&gt;&lt;DisplayText&gt;&lt;style face="superscript"&gt;107&lt;/style&gt;&lt;/DisplayText&gt;&lt;record&gt;&lt;rec-number&gt;674&lt;/rec-number&gt;&lt;foreign-keys&gt;&lt;key app="EN" db-id="zdwx5awr0vxrwje5vadpweszzvf0zz9d922z"&gt;674&lt;/key&gt;&lt;/foreign-keys&gt;&lt;ref-type name="Journal Article"&gt;17&lt;/ref-type&gt;&lt;contributors&gt;&lt;authors&gt;&lt;author&gt;Guo, J.&lt;/author&gt;&lt;author&gt;Friedman, S. L.&lt;/author&gt;&lt;/authors&gt;&lt;/contributors&gt;&lt;auth-address&gt;Division of Liver Diseases, Mount Sinai Hospital, Mount Sinai School of Medicine, New York, NY, USA. scott.friedman@mssm.edu.&lt;/auth-address&gt;&lt;titles&gt;&lt;title&gt;Toll-like receptor 4 signaling in liver injury and hepatic fibrogenesis&lt;/title&gt;&lt;secondary-title&gt;Fibrogenesis Tissue Repair&lt;/secondary-title&gt;&lt;alt-title&gt;Fibrogenesis &amp;amp; tissue repair&lt;/alt-title&gt;&lt;/titles&gt;&lt;periodical&gt;&lt;full-title&gt;Fibrogenesis Tissue Repair&lt;/full-title&gt;&lt;abbr-1&gt;Fibrogenesis &amp;amp; tissue repair&lt;/abbr-1&gt;&lt;/periodical&gt;&lt;alt-periodical&gt;&lt;full-title&gt;Fibrogenesis Tissue Repair&lt;/full-title&gt;&lt;abbr-1&gt;Fibrogenesis &amp;amp; tissue repair&lt;/abbr-1&gt;&lt;/alt-periodical&gt;&lt;pages&gt;21&lt;/pages&gt;&lt;volume&gt;3&lt;/volume&gt;&lt;dates&gt;&lt;year&gt;2010&lt;/year&gt;&lt;/dates&gt;&lt;isbn&gt;1755-1536 (Electronic)&amp;#xD;1755-1536 (Linking)&lt;/isbn&gt;&lt;accession-num&gt;20964825&lt;/accession-num&gt;&lt;urls&gt;&lt;related-urls&gt;&lt;url&gt;http://www.ncbi.nlm.nih.gov/pubmed/20964825&lt;/url&gt;&lt;/related-urls&gt;&lt;/urls&gt;&lt;custom2&gt;2984459&lt;/custom2&gt;&lt;electronic-resource-num&gt;10.1186/1755-1536-3-21&lt;/electronic-resource-num&gt;&lt;/record&gt;&lt;/Cite&gt;&lt;/EndNote&gt;</w:instrText>
        </w:r>
        <w:r w:rsidRPr="003143C1">
          <w:rPr>
            <w:rFonts w:ascii="Book Antiqua" w:hAnsi="Book Antiqua"/>
            <w:kern w:val="0"/>
          </w:rPr>
          <w:fldChar w:fldCharType="separate"/>
        </w:r>
        <w:r w:rsidRPr="003143C1">
          <w:rPr>
            <w:rFonts w:ascii="Book Antiqua" w:hAnsi="Book Antiqua"/>
            <w:noProof/>
            <w:kern w:val="0"/>
            <w:vertAlign w:val="superscript"/>
          </w:rPr>
          <w:t>107</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 The study of TLR4 to fibrosis progression was further extended to viral hepatitis C. A large patient cohort demonstrating that the TLR4 single nucleotide polymorphism (SNP) is one of seven SNPs that may predict the risk of liver cirrhosis in patients with chronic hepatitis C infection</w:t>
      </w:r>
      <w:r w:rsidRPr="003143C1">
        <w:rPr>
          <w:rFonts w:ascii="Book Antiqua" w:eastAsia="宋体" w:hAnsi="Book Antiqua"/>
          <w:kern w:val="0"/>
          <w:vertAlign w:val="superscript"/>
          <w:lang w:eastAsia="zh-CN"/>
        </w:rPr>
        <w:t>[</w:t>
      </w:r>
      <w:hyperlink w:anchor="_ENREF_109" w:tooltip="Huang, 2007 #675" w:history="1">
        <w:r w:rsidRPr="003143C1">
          <w:rPr>
            <w:rFonts w:ascii="Book Antiqua" w:hAnsi="Book Antiqua"/>
            <w:kern w:val="0"/>
          </w:rPr>
          <w:fldChar w:fldCharType="begin">
            <w:fldData xml:space="preserve">PEVuZE5vdGU+PENpdGU+PEF1dGhvcj5IdWFuZzwvQXV0aG9yPjxZZWFyPjIwMDc8L1llYXI+PFJl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5Ny0zMDY8L3BhZ2VzPjx2b2x1bWU+NDY8L3Zv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IdWFuZzwvQXV0aG9yPjxZZWFyPjIwMDc8L1llYXI+PFJl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I5Ny0zMDY8L3BhZ2VzPjx2b2x1bWU+NDY8L3Zv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09</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kern w:val="0"/>
        </w:rPr>
      </w:pPr>
      <w:r w:rsidRPr="003143C1">
        <w:rPr>
          <w:rFonts w:ascii="Book Antiqua" w:hAnsi="Book Antiqua"/>
          <w:kern w:val="0"/>
        </w:rPr>
        <w:t>Recent studies suggested that TLR4 in hepatic HSCs also responds to LPS to activate Jun N-terminal kinases and NF</w:t>
      </w:r>
      <w:r w:rsidRPr="003143C1">
        <w:rPr>
          <w:rFonts w:ascii="Book Antiqua" w:hAnsi="Book Antiqua" w:cs="Lucida Console"/>
          <w:kern w:val="0"/>
        </w:rPr>
        <w:t>κ</w:t>
      </w:r>
      <w:r w:rsidRPr="003143C1">
        <w:rPr>
          <w:rFonts w:ascii="Book Antiqua" w:hAnsi="Book Antiqua"/>
          <w:kern w:val="0"/>
        </w:rPr>
        <w:t>B</w:t>
      </w:r>
      <w:r w:rsidRPr="003143C1">
        <w:rPr>
          <w:rFonts w:ascii="Book Antiqua" w:eastAsia="宋体" w:hAnsi="Book Antiqua"/>
          <w:kern w:val="0"/>
          <w:vertAlign w:val="superscript"/>
          <w:lang w:eastAsia="zh-CN"/>
        </w:rPr>
        <w:t>[</w:t>
      </w:r>
      <w:hyperlink w:anchor="_ENREF_110" w:tooltip="Paik, 2003 #676" w:history="1">
        <w:r w:rsidRPr="003143C1">
          <w:rPr>
            <w:rFonts w:ascii="Book Antiqua" w:hAnsi="Book Antiqua"/>
            <w:kern w:val="0"/>
          </w:rPr>
          <w:fldChar w:fldCharType="begin">
            <w:fldData xml:space="preserve">PEVuZE5vdGU+PENpdGU+PEF1dGhvcj5QYWlrPC9BdXRob3I+PFllYXI+MjAwMzwvWWVhcj48UmVj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MDQzLTU1PC9wYWdlcz48dm9sdW1lPjM3PC92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QYWlrPC9BdXRob3I+PFllYXI+MjAwMzwvWWVhcj48UmVj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MDQzLTU1PC9wYWdlcz48dm9sdW1lPjM3PC92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10</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Seki </w:t>
      </w:r>
      <w:r w:rsidRPr="003143C1">
        <w:rPr>
          <w:rFonts w:ascii="Book Antiqua" w:hAnsi="Book Antiqua"/>
          <w:i/>
          <w:kern w:val="0"/>
        </w:rPr>
        <w:t>et al</w:t>
      </w:r>
      <w:r w:rsidRPr="003143C1">
        <w:rPr>
          <w:rFonts w:ascii="Book Antiqua" w:eastAsia="宋体" w:hAnsi="Book Antiqua"/>
          <w:kern w:val="0"/>
          <w:vertAlign w:val="superscript"/>
          <w:lang w:eastAsia="zh-CN"/>
        </w:rPr>
        <w:t>[</w:t>
      </w:r>
      <w:hyperlink w:anchor="_ENREF_111" w:tooltip="Seki, 2007 #677" w:history="1">
        <w:r w:rsidRPr="003143C1">
          <w:rPr>
            <w:rFonts w:ascii="Book Antiqua" w:hAnsi="Book Antiqua"/>
            <w:kern w:val="0"/>
          </w:rPr>
          <w:fldChar w:fldCharType="begin">
            <w:fldData xml:space="preserve">PEVuZE5vdGU+PENpdGU+PEF1dGhvcj5TZWtpPC9BdXRob3I+PFllYXI+MjAwNzwvWWVhcj48UmVj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MTMyNC0zMjwvcGFnZXM+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TZWtpPC9BdXRob3I+PFllYXI+MjAwNzwvWWVhcj48UmVj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11</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 xml:space="preserve">] </w:t>
      </w:r>
      <w:r w:rsidRPr="003143C1">
        <w:rPr>
          <w:rFonts w:ascii="Book Antiqua" w:hAnsi="Book Antiqua"/>
          <w:kern w:val="0"/>
        </w:rPr>
        <w:t xml:space="preserve">demonstrated that TLR4 signaling in HSCs, but not in Kupffer cells, is crucial for the development of liver fibrosis, from the experiment by two different types of TLR4 BM chimeric mice; one group contains TLR4 mutant Kupffer cells and TLR4 intact HSCs and hepatocytes, while the other type contains TLR4 intact Kupffer cells and TLR4 mutant HSCs and hepatocytes. </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kern w:val="0"/>
        </w:rPr>
      </w:pPr>
      <w:r w:rsidRPr="003143C1">
        <w:rPr>
          <w:rFonts w:ascii="Book Antiqua" w:hAnsi="Book Antiqua"/>
          <w:kern w:val="0"/>
        </w:rPr>
        <w:t xml:space="preserve">Notably, aberrant activation of innate immune signaling due to enhanced BT may trigger </w:t>
      </w:r>
      <w:r w:rsidRPr="003143C1">
        <w:rPr>
          <w:rFonts w:ascii="Book Antiqua" w:eastAsia="宋体" w:hAnsi="Book Antiqua"/>
          <w:kern w:val="0"/>
          <w:lang w:eastAsia="zh-CN"/>
        </w:rPr>
        <w:t>‘</w:t>
      </w:r>
      <w:r w:rsidRPr="003143C1">
        <w:rPr>
          <w:rFonts w:ascii="Book Antiqua" w:hAnsi="Book Antiqua"/>
          <w:kern w:val="0"/>
        </w:rPr>
        <w:t xml:space="preserve">harmful inflammation’ that contributes to sepsis, chronic inflammation, autoimmune diseases, tissue and organ injuries, fibrosis and carcinogenesis </w:t>
      </w:r>
      <w:r w:rsidRPr="003143C1">
        <w:rPr>
          <w:rFonts w:ascii="Book Antiqua" w:eastAsia="宋体" w:hAnsi="Book Antiqua"/>
          <w:kern w:val="0"/>
          <w:vertAlign w:val="superscript"/>
          <w:lang w:eastAsia="zh-CN"/>
        </w:rPr>
        <w:t>[</w:t>
      </w:r>
      <w:hyperlink w:anchor="_ENREF_112" w:tooltip="Seki, 2008 #678" w:history="1">
        <w:r w:rsidRPr="003143C1">
          <w:rPr>
            <w:rFonts w:ascii="Book Antiqua" w:hAnsi="Book Antiqua"/>
            <w:kern w:val="0"/>
          </w:rPr>
          <w:fldChar w:fldCharType="begin"/>
        </w:r>
        <w:r w:rsidRPr="003143C1">
          <w:rPr>
            <w:rFonts w:ascii="Book Antiqua" w:hAnsi="Book Antiqua"/>
            <w:kern w:val="0"/>
          </w:rPr>
          <w:instrText xml:space="preserve"> ADDIN EN.CITE &lt;EndNote&gt;&lt;Cite&gt;&lt;Author&gt;Seki&lt;/Author&gt;&lt;Year&gt;2008&lt;/Year&gt;&lt;RecNum&gt;678&lt;/RecNum&gt;&lt;DisplayText&gt;&lt;style face="superscript"&gt;112&lt;/style&gt;&lt;/DisplayText&gt;&lt;record&gt;&lt;rec-number&gt;678&lt;/rec-number&gt;&lt;foreign-keys&gt;&lt;key app="EN" db-id="zdwx5awr0vxrwje5vadpweszzvf0zz9d922z"&gt;678&lt;/key&gt;&lt;/foreign-keys&gt;&lt;ref-type name="Journal Article"&gt;17&lt;/ref-type&gt;&lt;contributors&gt;&lt;authors&gt;&lt;author&gt;Seki, E.&lt;/author&gt;&lt;author&gt;Brenner, D. A.&lt;/author&gt;&lt;/authors&gt;&lt;/contributors&gt;&lt;auth-address&gt;Department of Medicine, University of California, San Diego, School of Medicine, La Jolla, CA 92093, USA. ekseki@ucsd.edu&lt;/auth-address&gt;&lt;titles&gt;&lt;title&gt;Toll-like receptors and adaptor molecules in liver disease: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22-35&lt;/pages&gt;&lt;volume&gt;48&lt;/volume&gt;&lt;number&gt;1&lt;/number&gt;&lt;keywords&gt;&lt;keyword&gt;Acute Disease&lt;/keyword&gt;&lt;keyword&gt;Adaptor Proteins, Signal Transducing/*metabolism&lt;/keyword&gt;&lt;keyword&gt;Animals&lt;/keyword&gt;&lt;keyword&gt;Chronic Disease&lt;/keyword&gt;&lt;keyword&gt;Cytosol/metabolism&lt;/keyword&gt;&lt;keyword&gt;Hepatitis C, Chronic/metabolism&lt;/keyword&gt;&lt;keyword&gt;Hepatocytes/metabolism&lt;/keyword&gt;&lt;keyword&gt;Humans&lt;/keyword&gt;&lt;keyword&gt;Liver Diseases/*metabolism&lt;/keyword&gt;&lt;keyword&gt;RNA Helicases/metabolism&lt;/keyword&gt;&lt;keyword&gt;Receptors, Pattern Recognition/metabolism&lt;/keyword&gt;&lt;keyword&gt;Signal Transduction&lt;/keyword&gt;&lt;keyword&gt;Toll-Like Receptors/*metabolism&lt;/keyword&gt;&lt;/keywords&gt;&lt;dates&gt;&lt;year&gt;2008&lt;/year&gt;&lt;pub-dates&gt;&lt;date&gt;Jul&lt;/date&gt;&lt;/pub-dates&gt;&lt;/dates&gt;&lt;isbn&gt;1527-3350 (Electronic)&amp;#xD;0270-9139 (Linking)&lt;/isbn&gt;&lt;accession-num&gt;18506843&lt;/accession-num&gt;&lt;urls&gt;&lt;related-urls&gt;&lt;url&gt;http://www.ncbi.nlm.nih.gov/pubmed/18506843&lt;/url&gt;&lt;/related-urls&gt;&lt;/urls&gt;&lt;electronic-resource-num&gt;10.1002/hep.22306&lt;/electronic-resource-num&gt;&lt;/record&gt;&lt;/Cite&gt;&lt;/EndNote&gt;</w:instrText>
        </w:r>
        <w:r w:rsidRPr="003143C1">
          <w:rPr>
            <w:rFonts w:ascii="Book Antiqua" w:hAnsi="Book Antiqua"/>
            <w:kern w:val="0"/>
          </w:rPr>
          <w:fldChar w:fldCharType="separate"/>
        </w:r>
        <w:r w:rsidRPr="003143C1">
          <w:rPr>
            <w:rFonts w:ascii="Book Antiqua" w:hAnsi="Book Antiqua"/>
            <w:noProof/>
            <w:kern w:val="0"/>
            <w:vertAlign w:val="superscript"/>
          </w:rPr>
          <w:t>112</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w:t>
      </w:r>
    </w:p>
    <w:p w:rsidR="00721D26" w:rsidRPr="003143C1" w:rsidRDefault="00721D26" w:rsidP="002050E5">
      <w:pPr>
        <w:widowControl/>
        <w:autoSpaceDE w:val="0"/>
        <w:autoSpaceDN w:val="0"/>
        <w:adjustRightInd w:val="0"/>
        <w:spacing w:line="360" w:lineRule="auto"/>
        <w:rPr>
          <w:rFonts w:ascii="Book Antiqua" w:hAnsi="Book Antiqua"/>
          <w:kern w:val="0"/>
        </w:rPr>
      </w:pPr>
    </w:p>
    <w:p w:rsidR="00721D26" w:rsidRPr="003143C1" w:rsidRDefault="00721D26" w:rsidP="002050E5">
      <w:pPr>
        <w:widowControl/>
        <w:autoSpaceDE w:val="0"/>
        <w:autoSpaceDN w:val="0"/>
        <w:adjustRightInd w:val="0"/>
        <w:spacing w:line="360" w:lineRule="auto"/>
        <w:rPr>
          <w:rFonts w:ascii="Book Antiqua" w:hAnsi="Book Antiqua"/>
          <w:b/>
          <w:i/>
          <w:kern w:val="0"/>
        </w:rPr>
      </w:pPr>
      <w:r w:rsidRPr="003143C1">
        <w:rPr>
          <w:rFonts w:ascii="Book Antiqua" w:hAnsi="Book Antiqua"/>
          <w:b/>
          <w:i/>
          <w:kern w:val="0"/>
        </w:rPr>
        <w:t>Failure to inactivate endotoxin in the blood</w:t>
      </w:r>
    </w:p>
    <w:p w:rsidR="00721D26" w:rsidRPr="003143C1" w:rsidRDefault="00721D26" w:rsidP="002050E5">
      <w:pPr>
        <w:widowControl/>
        <w:autoSpaceDE w:val="0"/>
        <w:autoSpaceDN w:val="0"/>
        <w:adjustRightInd w:val="0"/>
        <w:spacing w:line="360" w:lineRule="auto"/>
        <w:rPr>
          <w:rFonts w:ascii="Book Antiqua" w:hAnsi="Book Antiqua" w:cs="Times-Roman"/>
        </w:rPr>
      </w:pPr>
      <w:r w:rsidRPr="003143C1">
        <w:rPr>
          <w:rFonts w:ascii="Book Antiqua" w:hAnsi="Book Antiqua"/>
          <w:kern w:val="0"/>
        </w:rPr>
        <w:t>It has been proposed that LPS from the portal blood initially is taken up by Kupffer cells and then by hepatocytes in the liver</w:t>
      </w:r>
      <w:r w:rsidRPr="003143C1">
        <w:rPr>
          <w:rFonts w:ascii="Book Antiqua" w:eastAsia="宋体" w:hAnsi="Book Antiqua"/>
          <w:kern w:val="0"/>
          <w:vertAlign w:val="superscript"/>
          <w:lang w:eastAsia="zh-CN"/>
        </w:rPr>
        <w:t>[</w:t>
      </w:r>
      <w:hyperlink w:anchor="_ENREF_113" w:tooltip="Messingham, 2002 #666" w:history="1">
        <w:r w:rsidRPr="003143C1">
          <w:rPr>
            <w:rFonts w:ascii="Book Antiqua" w:hAnsi="Book Antiqua"/>
            <w:kern w:val="0"/>
          </w:rPr>
          <w:fldChar w:fldCharType="begin"/>
        </w:r>
        <w:r w:rsidRPr="003143C1">
          <w:rPr>
            <w:rFonts w:ascii="Book Antiqua" w:hAnsi="Book Antiqua"/>
            <w:kern w:val="0"/>
          </w:rPr>
          <w:instrText xml:space="preserve"> ADDIN EN.CITE &lt;EndNote&gt;&lt;Cite&gt;&lt;Author&gt;Messingham&lt;/Author&gt;&lt;Year&gt;2002&lt;/Year&gt;&lt;RecNum&gt;666&lt;/RecNum&gt;&lt;DisplayText&gt;&lt;style face="superscript"&gt;113&lt;/style&gt;&lt;/DisplayText&gt;&lt;record&gt;&lt;rec-number&gt;666&lt;/rec-number&gt;&lt;foreign-keys&gt;&lt;key app="EN" db-id="zdwx5awr0vxrwje5vadpweszzvf0zz9d922z"&gt;666&lt;/key&gt;&lt;/foreign-keys&gt;&lt;ref-type name="Journal Article"&gt;17&lt;/ref-type&gt;&lt;contributors&gt;&lt;authors&gt;&lt;author&gt;Messingham, K. A.&lt;/author&gt;&lt;author&gt;Faunce, D. E.&lt;/author&gt;&lt;author&gt;Kovacs, E. J.&lt;/author&gt;&lt;/authors&gt;&lt;/contributors&gt;&lt;auth-address&gt;Department of Cell Biology, Loyola University Chicago, Maywood, IL 60153, USA.&lt;/auth-address&gt;&lt;titles&gt;&lt;title&gt;Alcohol, injury, and cellular immunity&lt;/title&gt;&lt;secondary-title&gt;Alcohol&lt;/secondary-title&gt;&lt;alt-title&gt;Alcohol&lt;/alt-title&gt;&lt;/titles&gt;&lt;periodical&gt;&lt;full-title&gt;Alcohol&lt;/full-title&gt;&lt;abbr-1&gt;Alcohol&lt;/abbr-1&gt;&lt;/periodical&gt;&lt;alt-periodical&gt;&lt;full-title&gt;Alcohol&lt;/full-title&gt;&lt;abbr-1&gt;Alcohol&lt;/abbr-1&gt;&lt;/alt-periodical&gt;&lt;pages&gt;137-49&lt;/pages&gt;&lt;volume&gt;28&lt;/volume&gt;&lt;number&gt;3&lt;/number&gt;&lt;keywords&gt;&lt;keyword&gt;Alcohol Drinking/adverse effects/*immunology&lt;/keyword&gt;&lt;keyword&gt;Animals&lt;/keyword&gt;&lt;keyword&gt;Humans&lt;/keyword&gt;&lt;keyword&gt;Immunity, Cellular/*immunology&lt;/keyword&gt;&lt;keyword&gt;Risk Factors&lt;/keyword&gt;&lt;keyword&gt;Wounds and Injuries/*immunology&lt;/keyword&gt;&lt;/keywords&gt;&lt;dates&gt;&lt;year&gt;2002&lt;/year&gt;&lt;pub-dates&gt;&lt;date&gt;Nov&lt;/date&gt;&lt;/pub-dates&gt;&lt;/dates&gt;&lt;isbn&gt;0741-8329 (Print)&amp;#xD;0741-8329 (Linking)&lt;/isbn&gt;&lt;accession-num&gt;12551755&lt;/accession-num&gt;&lt;urls&gt;&lt;related-urls&gt;&lt;url&gt;http://www.ncbi.nlm.nih.gov/pubmed/12551755&lt;/url&gt;&lt;/related-urls&gt;&lt;/urls&gt;&lt;/record&gt;&lt;/Cite&gt;&lt;/EndNote&gt;</w:instrText>
        </w:r>
        <w:r w:rsidRPr="003143C1">
          <w:rPr>
            <w:rFonts w:ascii="Book Antiqua" w:hAnsi="Book Antiqua"/>
            <w:kern w:val="0"/>
          </w:rPr>
          <w:fldChar w:fldCharType="separate"/>
        </w:r>
        <w:r w:rsidRPr="003143C1">
          <w:rPr>
            <w:rFonts w:ascii="Book Antiqua" w:hAnsi="Book Antiqua"/>
            <w:noProof/>
            <w:kern w:val="0"/>
            <w:vertAlign w:val="superscript"/>
          </w:rPr>
          <w:t>113</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LPS is removed </w:t>
      </w:r>
      <w:r w:rsidRPr="003143C1">
        <w:rPr>
          <w:rFonts w:ascii="Book Antiqua" w:hAnsi="Book Antiqua"/>
          <w:i/>
          <w:kern w:val="0"/>
        </w:rPr>
        <w:t>via</w:t>
      </w:r>
      <w:r w:rsidRPr="003143C1">
        <w:rPr>
          <w:rFonts w:ascii="Book Antiqua" w:hAnsi="Book Antiqua"/>
          <w:kern w:val="0"/>
        </w:rPr>
        <w:t xml:space="preserve"> several mechanisms, including molecules that bind LPS and prevent it from activating TLR4, enzymes that degrade the lipid A moiety to decrease its activity, and inactivation of LPS following uptake into the liver and spleen</w:t>
      </w:r>
      <w:r w:rsidRPr="003143C1">
        <w:rPr>
          <w:rFonts w:ascii="Book Antiqua" w:eastAsia="宋体" w:hAnsi="Book Antiqua"/>
          <w:kern w:val="0"/>
          <w:vertAlign w:val="superscript"/>
          <w:lang w:eastAsia="zh-CN"/>
        </w:rPr>
        <w:t>[</w:t>
      </w:r>
      <w:hyperlink w:anchor="_ENREF_114" w:tooltip="Szabo, 1996 #665" w:history="1">
        <w:r w:rsidRPr="003143C1">
          <w:rPr>
            <w:rFonts w:ascii="Book Antiqua" w:hAnsi="Book Antiqua"/>
            <w:kern w:val="0"/>
          </w:rPr>
          <w:fldChar w:fldCharType="begin">
            <w:fldData xml:space="preserve">PEVuZE5vdGU+PENpdGU+PEF1dGhvcj5TemFibzwvQXV0aG9yPjxZZWFyPjE5OTY8L1llYXI+PFJl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TemFibzwvQXV0aG9yPjxZZWFyPjE5OTY8L1llYXI+PFJl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14</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Another mechanism for LPS neutralization is by serum lipoproteins, high-density lipoprotein </w:t>
      </w:r>
      <w:r w:rsidRPr="003143C1">
        <w:rPr>
          <w:rFonts w:ascii="Book Antiqua" w:eastAsia="宋体" w:hAnsi="Book Antiqua"/>
          <w:kern w:val="0"/>
          <w:lang w:eastAsia="zh-CN"/>
        </w:rPr>
        <w:t>(</w:t>
      </w:r>
      <w:r w:rsidRPr="003143C1">
        <w:rPr>
          <w:rFonts w:ascii="Book Antiqua" w:hAnsi="Book Antiqua"/>
          <w:kern w:val="0"/>
        </w:rPr>
        <w:t>HDL</w:t>
      </w:r>
      <w:r w:rsidRPr="003143C1">
        <w:rPr>
          <w:rFonts w:ascii="Book Antiqua" w:eastAsia="宋体" w:hAnsi="Book Antiqua"/>
          <w:kern w:val="0"/>
          <w:lang w:eastAsia="zh-CN"/>
        </w:rPr>
        <w:t>)</w:t>
      </w:r>
      <w:r w:rsidRPr="003143C1">
        <w:rPr>
          <w:rFonts w:ascii="Book Antiqua" w:hAnsi="Book Antiqua"/>
          <w:kern w:val="0"/>
        </w:rPr>
        <w:t>, LDL, VLDL, and chylomicrons, apolipoproteins apoE and apoA-I</w:t>
      </w:r>
      <w:r w:rsidRPr="003143C1">
        <w:rPr>
          <w:rFonts w:ascii="Book Antiqua" w:eastAsia="宋体" w:hAnsi="Book Antiqua"/>
          <w:kern w:val="0"/>
          <w:vertAlign w:val="superscript"/>
          <w:lang w:eastAsia="zh-CN"/>
        </w:rPr>
        <w:t>[</w:t>
      </w:r>
      <w:hyperlink w:anchor="_ENREF_115" w:tooltip="Vreugdenhil, 2001 #669" w:history="1">
        <w:r w:rsidRPr="003143C1">
          <w:rPr>
            <w:rFonts w:ascii="Book Antiqua" w:hAnsi="Book Antiqua"/>
            <w:kern w:val="0"/>
          </w:rPr>
          <w:fldChar w:fldCharType="begin">
            <w:fldData xml:space="preserve">PEVuZE5vdGU+PENpdGU+PEF1dGhvcj5WcmV1Z2RlbmhpbDwvQXV0aG9yPjxZZWFyPjIwMDE8L1ll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MjUtMzQ8L3BhZ2VzPjx2b2x1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MTM5OS00MDU8L3BhZ2VzPjx2b2x1bWU+MTcw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MyMS05PC9wYWdlcz48dm9sdW1lPjE2PC92b2x1bWU+PG51bWJlcj4xMTwvbnVtYmVyPjxr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WcmV1Z2RlbmhpbDwvQXV0aG9yPjxZZWFyPjIwMDE8L1ll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MjUtMzQ8L3BhZ2VzPjx2b2x1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MTM5OS00MDU8L3BhZ2VzPjx2b2x1bWU+MTcw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MyMS05PC9wYWdlcz48dm9sdW1lPjE2PC92b2x1bWU+PG51bWJlcj4xMTwvbnVtYmVyPjxr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15-118</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All of these mechanisms can chaperone endotoxin to hepatocytes, Kupffer cells, or sinusoidal endothelial cells, resulting in clearance of LPS </w:t>
      </w:r>
      <w:r w:rsidRPr="003143C1">
        <w:rPr>
          <w:rFonts w:ascii="Book Antiqua" w:hAnsi="Book Antiqua" w:cs="Ä¿Úøª÷Ë"/>
          <w:kern w:val="0"/>
        </w:rPr>
        <w:t>without significant inflammatory cell activation</w:t>
      </w:r>
      <w:r w:rsidRPr="003143C1">
        <w:rPr>
          <w:rFonts w:ascii="Book Antiqua" w:eastAsia="宋体" w:hAnsi="Book Antiqua"/>
          <w:kern w:val="0"/>
          <w:vertAlign w:val="superscript"/>
          <w:lang w:eastAsia="zh-CN"/>
        </w:rPr>
        <w:t>[</w:t>
      </w:r>
      <w:hyperlink w:anchor="_ENREF_118" w:tooltip="Szabo, 2010 #519" w:history="1">
        <w:r w:rsidRPr="003143C1">
          <w:rPr>
            <w:rFonts w:ascii="Book Antiqua" w:hAnsi="Book Antiqua" w:cs="Times-Roman"/>
          </w:rPr>
          <w:fldChar w:fldCharType="begin">
            <w:fldData xml:space="preserve">PEVuZE5vdGU+PENpdGU+PEF1dGhvcj5TemFibzwvQXV0aG9yPjxZZWFyPjIwMTA8L1llYXI+PFJl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EzMjEtOTwvcGFnZXM+PHZvbHVtZT4xNjwvdm9sdW1lPjxudW1iZXI+MTE8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</w:fldData>
          </w:fldChar>
        </w:r>
        <w:r w:rsidRPr="003143C1">
          <w:rPr>
            <w:rFonts w:ascii="Book Antiqua" w:hAnsi="Book Antiqua" w:cs="Times-Roman"/>
          </w:rPr>
          <w:instrText xml:space="preserve"> ADDIN EN.CITE </w:instrText>
        </w:r>
        <w:r w:rsidRPr="003143C1">
          <w:rPr>
            <w:rFonts w:ascii="Book Antiqua" w:hAnsi="Book Antiqua" w:cs="Times-Roman"/>
          </w:rPr>
          <w:fldChar w:fldCharType="begin">
            <w:fldData xml:space="preserve">PEVuZE5vdGU+PENpdGU+PEF1dGhvcj5TemFibzwvQXV0aG9yPjxZZWFyPjIwMTA8L1llYXI+PFJl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EzMjEtOTwvcGFnZXM+PHZvbHVtZT4xNjwvdm9sdW1lPjxudW1iZXI+MTE8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</w:fldData>
          </w:fldChar>
        </w:r>
        <w:r w:rsidRPr="003143C1">
          <w:rPr>
            <w:rFonts w:ascii="Book Antiqua" w:hAnsi="Book Antiqua" w:cs="Times-Roman"/>
          </w:rPr>
          <w:instrText xml:space="preserve"> ADDIN EN.CITE.DATA </w:instrText>
        </w:r>
        <w:r w:rsidRPr="003143C1">
          <w:rPr>
            <w:rFonts w:ascii="Book Antiqua" w:hAnsi="Book Antiqua" w:cs="Times-Roman"/>
          </w:rPr>
        </w:r>
        <w:r w:rsidRPr="003143C1">
          <w:rPr>
            <w:rFonts w:ascii="Book Antiqua" w:hAnsi="Book Antiqua" w:cs="Times-Roman"/>
          </w:rPr>
          <w:fldChar w:fldCharType="end"/>
        </w:r>
        <w:r w:rsidRPr="003143C1">
          <w:rPr>
            <w:rFonts w:ascii="Book Antiqua" w:hAnsi="Book Antiqua" w:cs="Times-Roman"/>
          </w:rPr>
        </w:r>
        <w:r w:rsidRPr="003143C1">
          <w:rPr>
            <w:rFonts w:ascii="Book Antiqua" w:hAnsi="Book Antiqua" w:cs="Times-Roman"/>
          </w:rPr>
          <w:fldChar w:fldCharType="separate"/>
        </w:r>
        <w:r w:rsidRPr="003143C1">
          <w:rPr>
            <w:rFonts w:ascii="Book Antiqua" w:hAnsi="Book Antiqua" w:cs="Times-Roman"/>
            <w:noProof/>
            <w:vertAlign w:val="superscript"/>
          </w:rPr>
          <w:t>118</w:t>
        </w:r>
        <w:r w:rsidRPr="003143C1">
          <w:rPr>
            <w:rFonts w:ascii="Book Antiqua" w:hAnsi="Book Antiqua" w:cs="Times-Roman"/>
          </w:rPr>
          <w:fldChar w:fldCharType="end"/>
        </w:r>
      </w:hyperlink>
      <w:r w:rsidRPr="003143C1">
        <w:rPr>
          <w:rFonts w:ascii="Book Antiqua" w:eastAsia="宋体" w:hAnsi="Book Antiqua"/>
          <w:kern w:val="0"/>
          <w:vertAlign w:val="superscript"/>
          <w:lang w:eastAsia="zh-CN"/>
        </w:rPr>
        <w:t>]</w:t>
      </w:r>
      <w:r w:rsidRPr="003143C1">
        <w:rPr>
          <w:rFonts w:ascii="Book Antiqua" w:hAnsi="Book Antiqua" w:cs="Times-Roman"/>
        </w:rPr>
        <w:t>.</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rPr>
      </w:pPr>
      <w:r w:rsidRPr="003143C1">
        <w:rPr>
          <w:rFonts w:ascii="Book Antiqua" w:hAnsi="Book Antiqua"/>
        </w:rPr>
        <w:t>Due to its lipophilic structure, LPS also adheres to plasma lipoproteins, particularly HDL</w:t>
      </w:r>
      <w:r w:rsidRPr="003143C1">
        <w:rPr>
          <w:rFonts w:ascii="Book Antiqua" w:eastAsia="宋体" w:hAnsi="Book Antiqua"/>
          <w:kern w:val="0"/>
          <w:vertAlign w:val="superscript"/>
          <w:lang w:eastAsia="zh-CN"/>
        </w:rPr>
        <w:t>[</w:t>
      </w:r>
      <w:hyperlink w:anchor="_ENREF_119" w:tooltip="Roth, 1993 #670" w:history="1">
        <w:r w:rsidRPr="003143C1">
          <w:rPr>
            <w:rFonts w:ascii="Book Antiqua" w:hAnsi="Book Antiqua"/>
          </w:rPr>
          <w:fldChar w:fldCharType="begin"/>
        </w:r>
        <w:r w:rsidRPr="003143C1">
          <w:rPr>
            <w:rFonts w:ascii="Book Antiqua" w:hAnsi="Book Antiqua"/>
          </w:rPr>
          <w:instrText xml:space="preserve"> ADDIN EN.CITE &lt;EndNote&gt;&lt;Cite&gt;&lt;Author&gt;Roth&lt;/Author&gt;&lt;Year&gt;1993&lt;/Year&gt;&lt;RecNum&gt;670&lt;/RecNum&gt;&lt;DisplayText&gt;&lt;style face="superscript"&gt;119&lt;/style&gt;&lt;/DisplayText&gt;&lt;record&gt;&lt;rec-number&gt;670&lt;/rec-number&gt;&lt;foreign-keys&gt;&lt;key app="EN" db-id="zdwx5awr0vxrwje5vadpweszzvf0zz9d922z"&gt;670&lt;/key&gt;&lt;/foreign-keys&gt;&lt;ref-type name="Journal Article"&gt;17&lt;/ref-type&gt;&lt;contributors&gt;&lt;authors&gt;&lt;author&gt;Roth, R. I.&lt;/author&gt;&lt;author&gt;Levin, F. C.&lt;/author&gt;&lt;author&gt;Levin, J.&lt;/author&gt;&lt;/authors&gt;&lt;/contributors&gt;&lt;auth-address&gt;Department of Laboratory Medicine, University of California School of Medicine, San Francisco.&lt;/auth-address&gt;&lt;titles&gt;&lt;title&gt;Distribution of bacterial endotoxin in human and rabbit blood and effects of stroma-free hemoglobin&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3209-15&lt;/pages&gt;&lt;volume&gt;61&lt;/volume&gt;&lt;number&gt;8&lt;/number&gt;&lt;keywords&gt;&lt;keyword&gt;*Acute-Phase Proteins&lt;/keyword&gt;&lt;keyword&gt;Animals&lt;/keyword&gt;&lt;keyword&gt;Blood Platelets/metabolism&lt;/keyword&gt;&lt;keyword&gt;Blood Proteins/metabolism&lt;/keyword&gt;&lt;keyword&gt;Carrier Proteins/metabolism&lt;/keyword&gt;&lt;keyword&gt;Female&lt;/keyword&gt;&lt;keyword&gt;Hemoglobins/*metabolism&lt;/keyword&gt;&lt;keyword&gt;Humans&lt;/keyword&gt;&lt;keyword&gt;Lipopolysaccharides/*blood/metabolism&lt;/keyword&gt;&lt;keyword&gt;Lipoproteins/metabolism&lt;/keyword&gt;&lt;keyword&gt;*Membrane Glycoproteins&lt;/keyword&gt;&lt;keyword&gt;Mice&lt;/keyword&gt;&lt;keyword&gt;Mice, Inbred C57BL&lt;/keyword&gt;&lt;keyword&gt;Protein Binding&lt;/keyword&gt;&lt;keyword&gt;Rabbits&lt;/keyword&gt;&lt;/keywords&gt;&lt;dates&gt;&lt;year&gt;1993&lt;/year&gt;&lt;pub-dates&gt;&lt;date&gt;Aug&lt;/date&gt;&lt;/pub-dates&gt;&lt;/dates&gt;&lt;isbn&gt;0019-9567 (Print)&amp;#xD;0019-9567 (Linking)&lt;/isbn&gt;&lt;accession-num&gt;8335351&lt;/accession-num&gt;&lt;urls&gt;&lt;related-urls&gt;&lt;url&gt;http://www.ncbi.nlm.nih.gov/pubmed/8335351&lt;/url&gt;&lt;/related-urls&gt;&lt;/urls&gt;&lt;custom2&gt;280989&lt;/custom2&gt;&lt;/record&gt;&lt;/Cite&gt;&lt;/EndNote&gt;</w:instrText>
        </w:r>
        <w:r w:rsidRPr="003143C1">
          <w:rPr>
            <w:rFonts w:ascii="Book Antiqua" w:hAnsi="Book Antiqua"/>
          </w:rPr>
          <w:fldChar w:fldCharType="separate"/>
        </w:r>
        <w:r w:rsidRPr="003143C1">
          <w:rPr>
            <w:rFonts w:ascii="Book Antiqua" w:hAnsi="Book Antiqua"/>
            <w:noProof/>
            <w:vertAlign w:val="superscript"/>
          </w:rPr>
          <w:t>119</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HDL particles are multifunctional lipoprotein complexes that transport lipids and have several anti-inﬂammatory properties. Patients with alcoholic cirrhosis had a signiﬁcantly decreased whole blood endotoxin-binding capacity together with decreased HDL plasma concentrations, which might result in an increase of the portion of unbound and, possibly more toxic, endotoxin</w:t>
      </w:r>
      <w:r w:rsidRPr="003143C1">
        <w:rPr>
          <w:rFonts w:ascii="Book Antiqua" w:eastAsia="宋体" w:hAnsi="Book Antiqua"/>
          <w:kern w:val="0"/>
          <w:vertAlign w:val="superscript"/>
          <w:lang w:eastAsia="zh-CN"/>
        </w:rPr>
        <w:t>[</w:t>
      </w:r>
      <w:hyperlink w:anchor="_ENREF_120" w:tooltip="Schafer, 2002 #455" w:history="1">
        <w:r w:rsidRPr="003143C1">
          <w:rPr>
            <w:rFonts w:ascii="Book Antiqua" w:hAnsi="Book Antiqua"/>
          </w:rPr>
          <w:fldChar w:fldCharType="begin">
            <w:fldData xml:space="preserve">PEVuZE5vdGU+PENpdGU+PEF1dGhvcj5TY2hhZmVyPC9BdXRob3I+PFllYXI+MjAwMjwvWWVhcj48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</w:fldData>
          </w:fldChar>
        </w:r>
        <w:r w:rsidRPr="003143C1">
          <w:rPr>
            <w:rFonts w:ascii="Book Antiqua" w:hAnsi="Book Antiqua"/>
          </w:rPr>
          <w:instrText xml:space="preserve"> ADDIN EN.CITE </w:instrText>
        </w:r>
        <w:r w:rsidRPr="003143C1">
          <w:rPr>
            <w:rFonts w:ascii="Book Antiqua" w:hAnsi="Book Antiqua"/>
          </w:rPr>
          <w:fldChar w:fldCharType="begin">
            <w:fldData xml:space="preserve">PEVuZE5vdGU+PENpdGU+PEF1dGhvcj5TY2hhZmVyPC9BdXRob3I+PFllYXI+MjAwMjwvWWVhcj48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</w:fldData>
          </w:fldChar>
        </w:r>
        <w:r w:rsidRPr="003143C1">
          <w:rPr>
            <w:rFonts w:ascii="Book Antiqua" w:hAnsi="Book Antiqua"/>
          </w:rPr>
          <w:instrText xml:space="preserve"> ADDIN EN.CITE.DATA </w:instrText>
        </w:r>
        <w:r w:rsidRPr="003143C1">
          <w:rPr>
            <w:rFonts w:ascii="Book Antiqua" w:hAnsi="Book Antiqua"/>
          </w:rPr>
        </w:r>
        <w:r w:rsidRPr="003143C1">
          <w:rPr>
            <w:rFonts w:ascii="Book Antiqua" w:hAnsi="Book Antiqua"/>
          </w:rPr>
          <w:fldChar w:fldCharType="end"/>
        </w:r>
        <w:r w:rsidRPr="003143C1">
          <w:rPr>
            <w:rFonts w:ascii="Book Antiqua" w:hAnsi="Book Antiqua"/>
          </w:rPr>
        </w:r>
        <w:r w:rsidRPr="003143C1">
          <w:rPr>
            <w:rFonts w:ascii="Book Antiqua" w:hAnsi="Book Antiqua"/>
          </w:rPr>
          <w:fldChar w:fldCharType="separate"/>
        </w:r>
        <w:r w:rsidRPr="003143C1">
          <w:rPr>
            <w:rFonts w:ascii="Book Antiqua" w:hAnsi="Book Antiqua"/>
            <w:noProof/>
            <w:vertAlign w:val="superscript"/>
          </w:rPr>
          <w:t>120</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xml:space="preserve">. </w:t>
      </w:r>
      <w:r w:rsidRPr="003143C1">
        <w:rPr>
          <w:rFonts w:ascii="Book Antiqua" w:hAnsi="Book Antiqua"/>
          <w:kern w:val="0"/>
        </w:rPr>
        <w:t>LBP is an acute phase protein induced by LPS, IL-6, and IL-1</w:t>
      </w:r>
      <w:r w:rsidRPr="003143C1">
        <w:rPr>
          <w:rFonts w:ascii="Book Antiqua" w:hAnsi="Book Antiqua" w:cs="Lucida Console"/>
          <w:kern w:val="0"/>
        </w:rPr>
        <w:t>β</w:t>
      </w:r>
      <w:r w:rsidRPr="003143C1">
        <w:rPr>
          <w:rFonts w:ascii="Book Antiqua" w:hAnsi="Book Antiqua" w:cs="Ä¿Úøª÷Ë"/>
          <w:kern w:val="0"/>
        </w:rPr>
        <w:t xml:space="preserve">. Interestingly enough, this </w:t>
      </w:r>
      <w:r w:rsidRPr="003143C1">
        <w:rPr>
          <w:rFonts w:ascii="Book Antiqua" w:hAnsi="Book Antiqua"/>
          <w:kern w:val="0"/>
        </w:rPr>
        <w:t>protein has a bi-directional</w:t>
      </w:r>
      <w:r w:rsidRPr="003143C1">
        <w:rPr>
          <w:rFonts w:ascii="Book Antiqua" w:hAnsi="Book Antiqua" w:cs="Ä¿Úøª÷Ë"/>
          <w:kern w:val="0"/>
        </w:rPr>
        <w:t xml:space="preserve"> action on inflammation (pro-inflammatory and anti-inflammatory) induced by LPS. </w:t>
      </w:r>
      <w:r w:rsidRPr="003143C1">
        <w:rPr>
          <w:rFonts w:ascii="Book Antiqua" w:hAnsi="Book Antiqua"/>
          <w:kern w:val="0"/>
        </w:rPr>
        <w:t>It usually catalyzes the transfer</w:t>
      </w:r>
      <w:r w:rsidRPr="003143C1">
        <w:rPr>
          <w:rFonts w:ascii="Book Antiqua" w:hAnsi="Book Antiqua" w:cs="Ä¿Úøª÷Ë"/>
          <w:kern w:val="0"/>
        </w:rPr>
        <w:t xml:space="preserve"> </w:t>
      </w:r>
      <w:r w:rsidRPr="003143C1">
        <w:rPr>
          <w:rFonts w:ascii="Book Antiqua" w:hAnsi="Book Antiqua"/>
          <w:kern w:val="0"/>
        </w:rPr>
        <w:t xml:space="preserve">of LPS to CD14, and thus enhances the LPS-induced activation of monocytes, macrophages, and other immune cells. </w:t>
      </w:r>
      <w:r w:rsidRPr="003143C1">
        <w:rPr>
          <w:rFonts w:ascii="Book Antiqua" w:hAnsi="Book Antiqua" w:cs="Ä¿Úøª÷Ë"/>
          <w:kern w:val="0"/>
        </w:rPr>
        <w:t xml:space="preserve">However, in the blood rich in HDL, </w:t>
      </w:r>
      <w:r w:rsidRPr="003143C1">
        <w:rPr>
          <w:rFonts w:ascii="Book Antiqua" w:hAnsi="Book Antiqua"/>
          <w:kern w:val="0"/>
        </w:rPr>
        <w:t>LBP</w:t>
      </w:r>
      <w:r w:rsidRPr="003143C1">
        <w:rPr>
          <w:rFonts w:ascii="Book Antiqua" w:hAnsi="Book Antiqua"/>
        </w:rPr>
        <w:t xml:space="preserve"> transfers LPS to HDL with an aid of apolipoprotein (Apo) A1</w:t>
      </w:r>
      <w:r w:rsidRPr="003143C1">
        <w:rPr>
          <w:rFonts w:ascii="Book Antiqua" w:eastAsia="宋体" w:hAnsi="Book Antiqua"/>
          <w:kern w:val="0"/>
          <w:vertAlign w:val="superscript"/>
          <w:lang w:eastAsia="zh-CN"/>
        </w:rPr>
        <w:t>[</w:t>
      </w:r>
      <w:hyperlink w:anchor="_ENREF_121" w:tooltip="Park, 1996 #683" w:history="1">
        <w:r w:rsidRPr="003143C1">
          <w:rPr>
            <w:rFonts w:ascii="Book Antiqua" w:hAnsi="Book Antiqua"/>
            <w:noProof/>
            <w:vertAlign w:val="superscript"/>
          </w:rPr>
          <w:t>121</w:t>
        </w:r>
      </w:hyperlink>
      <w:r w:rsidRPr="003143C1">
        <w:rPr>
          <w:rFonts w:ascii="Book Antiqua" w:hAnsi="Book Antiqua"/>
          <w:noProof/>
          <w:vertAlign w:val="superscript"/>
        </w:rPr>
        <w:t>,</w:t>
      </w:r>
      <w:hyperlink w:anchor="_ENREF_122" w:tooltip="Massamiri, 1997 #684" w:history="1">
        <w:r w:rsidRPr="003143C1">
          <w:rPr>
            <w:rFonts w:ascii="Book Antiqua" w:hAnsi="Book Antiqua"/>
            <w:noProof/>
            <w:vertAlign w:val="superscript"/>
          </w:rPr>
          <w:t>122</w:t>
        </w:r>
      </w:hyperlink>
      <w:r w:rsidRPr="003143C1">
        <w:rPr>
          <w:rFonts w:ascii="Book Antiqua" w:eastAsia="宋体" w:hAnsi="Book Antiqua"/>
          <w:kern w:val="0"/>
          <w:vertAlign w:val="superscript"/>
          <w:lang w:eastAsia="zh-CN"/>
        </w:rPr>
        <w:t>]</w:t>
      </w:r>
      <w:r w:rsidRPr="003143C1">
        <w:rPr>
          <w:rFonts w:ascii="Book Antiqua" w:hAnsi="Book Antiqua"/>
        </w:rPr>
        <w:fldChar w:fldCharType="begin">
          <w:fldData xml:space="preserve">PEVuZE5vdGU+PENpdGU+PEF1dGhvcj5QYXJrPC9BdXRob3I+PFllYXI+MTk5NjwvWWVhcj48UmVj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4MDU0LTYwPC9wYWdlcz48dm9sdW1lPjI3MTwvdm9sdW1lPjxudW1iZXI+MzA8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</w:fldData>
        </w:fldChar>
      </w:r>
      <w:r w:rsidRPr="003143C1">
        <w:rPr>
          <w:rFonts w:ascii="Book Antiqua" w:hAnsi="Book Antiqua"/>
        </w:rPr>
        <w:instrText xml:space="preserve"> ADDIN EN.CITE </w:instrText>
      </w:r>
      <w:r w:rsidRPr="003143C1">
        <w:rPr>
          <w:rFonts w:ascii="Book Antiqua" w:hAnsi="Book Antiqua"/>
        </w:rPr>
        <w:fldChar w:fldCharType="begin">
          <w:fldData xml:space="preserve">PEVuZE5vdGU+PENpdGU+PEF1dGhvcj5QYXJrPC9BdXRob3I+PFllYXI+MTk5NjwvWWVhcj48UmVj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4MDU0LTYwPC9wYWdlcz48dm9sdW1lPjI3MTwvdm9sdW1lPjxudW1iZXI+MzA8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</w:fldData>
        </w:fldChar>
      </w:r>
      <w:r w:rsidRPr="003143C1">
        <w:rPr>
          <w:rFonts w:ascii="Book Antiqua" w:hAnsi="Book Antiqua"/>
        </w:rPr>
        <w:instrText xml:space="preserve"> ADDIN EN.CITE.DATA </w:instrText>
      </w:r>
      <w:r w:rsidRPr="003143C1">
        <w:rPr>
          <w:rFonts w:ascii="Book Antiqua" w:hAnsi="Book Antiqua"/>
        </w:rPr>
      </w:r>
      <w:r w:rsidRPr="003143C1">
        <w:rPr>
          <w:rFonts w:ascii="Book Antiqua" w:hAnsi="Book Antiqua"/>
        </w:rPr>
        <w:fldChar w:fldCharType="end"/>
      </w:r>
      <w:r w:rsidRPr="003143C1">
        <w:rPr>
          <w:rFonts w:ascii="Book Antiqua" w:hAnsi="Book Antiqua"/>
        </w:rPr>
      </w:r>
      <w:r w:rsidRPr="003143C1">
        <w:rPr>
          <w:rFonts w:ascii="Book Antiqua" w:hAnsi="Book Antiqua"/>
        </w:rPr>
        <w:fldChar w:fldCharType="end"/>
      </w:r>
      <w:r w:rsidRPr="003143C1">
        <w:rPr>
          <w:rFonts w:ascii="Book Antiqua" w:hAnsi="Book Antiqua"/>
        </w:rPr>
        <w:t>. Two experimantal studies have shown that HDL administration reduced the effects of LPS on tumor necrosis factor-</w:t>
      </w:r>
      <w:r w:rsidRPr="003143C1">
        <w:rPr>
          <w:rFonts w:ascii="Book Antiqua" w:hAnsi="Book Antiqua" w:cs="Lucida Console"/>
          <w:lang w:val="el-GR"/>
        </w:rPr>
        <w:t>α</w:t>
      </w:r>
      <w:r w:rsidRPr="003143C1">
        <w:rPr>
          <w:rFonts w:ascii="Book Antiqua" w:hAnsi="Book Antiqua"/>
        </w:rPr>
        <w:t xml:space="preserve"> production</w:t>
      </w:r>
      <w:r w:rsidRPr="003143C1">
        <w:rPr>
          <w:rFonts w:ascii="Book Antiqua" w:eastAsia="宋体" w:hAnsi="Book Antiqua"/>
          <w:kern w:val="0"/>
          <w:vertAlign w:val="superscript"/>
          <w:lang w:eastAsia="zh-CN"/>
        </w:rPr>
        <w:t>[</w:t>
      </w:r>
      <w:r w:rsidRPr="003143C1">
        <w:rPr>
          <w:rFonts w:ascii="Book Antiqua" w:hAnsi="Book Antiqua"/>
        </w:rPr>
        <w:fldChar w:fldCharType="begin">
          <w:fldData xml:space="preserve">PEVuZE5vdGU+PENpdGU+PEF1dGhvcj5UaGFidXQ8L0F1dGhvcj48WWVhcj4yMDA3PC9ZZWFyPjxS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4OTMtOTA2PC9wYWdlcz48dm9sdW1l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DI0LTMwPC9wYWdl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</w:fldData>
        </w:fldChar>
      </w:r>
      <w:r w:rsidRPr="003143C1">
        <w:rPr>
          <w:rFonts w:ascii="Book Antiqua" w:hAnsi="Book Antiqua"/>
        </w:rPr>
        <w:instrText xml:space="preserve"> ADDIN EN.CITE </w:instrText>
      </w:r>
      <w:r w:rsidRPr="003143C1">
        <w:rPr>
          <w:rFonts w:ascii="Book Antiqua" w:hAnsi="Book Antiqua"/>
        </w:rPr>
        <w:fldChar w:fldCharType="begin">
          <w:fldData xml:space="preserve">PEVuZE5vdGU+PENpdGU+PEF1dGhvcj5UaGFidXQ8L0F1dGhvcj48WWVhcj4yMDA3PC9ZZWFyPjxS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4OTMtOTA2PC9wYWdlcz48dm9sdW1l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DI0LTMwPC9wYWdl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</w:fldData>
        </w:fldChar>
      </w:r>
      <w:r w:rsidRPr="003143C1">
        <w:rPr>
          <w:rFonts w:ascii="Book Antiqua" w:hAnsi="Book Antiqua"/>
        </w:rPr>
        <w:instrText xml:space="preserve"> ADDIN EN.CITE.DATA </w:instrText>
      </w:r>
      <w:r w:rsidRPr="003143C1">
        <w:rPr>
          <w:rFonts w:ascii="Book Antiqua" w:hAnsi="Book Antiqua"/>
        </w:rPr>
      </w:r>
      <w:r w:rsidRPr="003143C1">
        <w:rPr>
          <w:rFonts w:ascii="Book Antiqua" w:hAnsi="Book Antiqua"/>
        </w:rPr>
        <w:fldChar w:fldCharType="end"/>
      </w:r>
      <w:r w:rsidRPr="003143C1">
        <w:rPr>
          <w:rFonts w:ascii="Book Antiqua" w:hAnsi="Book Antiqua"/>
        </w:rPr>
      </w:r>
      <w:r w:rsidRPr="003143C1">
        <w:rPr>
          <w:rFonts w:ascii="Book Antiqua" w:hAnsi="Book Antiqua"/>
        </w:rPr>
        <w:fldChar w:fldCharType="separate"/>
      </w:r>
      <w:hyperlink w:anchor="_ENREF_123" w:tooltip="Thabut, 2007 #661" w:history="1">
        <w:r w:rsidRPr="003143C1">
          <w:rPr>
            <w:rFonts w:ascii="Book Antiqua" w:hAnsi="Book Antiqua"/>
            <w:noProof/>
            <w:vertAlign w:val="superscript"/>
          </w:rPr>
          <w:t>123</w:t>
        </w:r>
      </w:hyperlink>
      <w:r w:rsidRPr="003143C1">
        <w:rPr>
          <w:rFonts w:ascii="Book Antiqua" w:hAnsi="Book Antiqua"/>
          <w:noProof/>
          <w:vertAlign w:val="superscript"/>
        </w:rPr>
        <w:t>,</w:t>
      </w:r>
      <w:hyperlink w:anchor="_ENREF_124" w:tooltip="Ramirez, 2004 #662" w:history="1">
        <w:r w:rsidRPr="003143C1">
          <w:rPr>
            <w:rFonts w:ascii="Book Antiqua" w:hAnsi="Book Antiqua"/>
            <w:noProof/>
            <w:vertAlign w:val="superscript"/>
          </w:rPr>
          <w:t>124</w:t>
        </w:r>
      </w:hyperlink>
      <w:r w:rsidRPr="003143C1">
        <w:rPr>
          <w:rFonts w:ascii="Book Antiqua" w:hAnsi="Book Antiqua"/>
        </w:rPr>
        <w:fldChar w:fldCharType="end"/>
      </w:r>
      <w:r w:rsidRPr="003143C1">
        <w:rPr>
          <w:rFonts w:ascii="Book Antiqua" w:eastAsia="宋体" w:hAnsi="Book Antiqua"/>
          <w:kern w:val="0"/>
          <w:vertAlign w:val="superscript"/>
          <w:lang w:eastAsia="zh-CN"/>
        </w:rPr>
        <w:t>]</w:t>
      </w:r>
      <w:r w:rsidRPr="003143C1">
        <w:rPr>
          <w:rFonts w:ascii="Book Antiqua" w:hAnsi="Book Antiqua"/>
        </w:rPr>
        <w:t xml:space="preserve"> and systemic hemodynamics, restoring liver endothelial nitric oxide synthase activity and decreasing portal pressure</w:t>
      </w:r>
      <w:r w:rsidRPr="003143C1">
        <w:rPr>
          <w:rFonts w:ascii="Book Antiqua" w:eastAsia="宋体" w:hAnsi="Book Antiqua"/>
          <w:kern w:val="0"/>
          <w:vertAlign w:val="superscript"/>
          <w:lang w:eastAsia="zh-CN"/>
        </w:rPr>
        <w:t>[</w:t>
      </w:r>
      <w:hyperlink w:anchor="_ENREF_123" w:tooltip="Thabut, 2007 #661" w:history="1">
        <w:r w:rsidRPr="003143C1">
          <w:rPr>
            <w:rFonts w:ascii="Book Antiqua" w:hAnsi="Book Antiqua"/>
          </w:rPr>
          <w:fldChar w:fldCharType="begin">
            <w:fldData xml:space="preserve">PEVuZE5vdGU+PENpdGU+PEF1dGhvcj5UaGFidXQ8L0F1dGhvcj48WWVhcj4yMDA3PC9ZZWFyPjxS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ODkzLTkwNjwvcGFnZXM+PHZvbHVtZT40Njwv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</w:fldData>
          </w:fldChar>
        </w:r>
        <w:r w:rsidRPr="003143C1">
          <w:rPr>
            <w:rFonts w:ascii="Book Antiqua" w:hAnsi="Book Antiqua"/>
          </w:rPr>
          <w:instrText xml:space="preserve"> ADDIN EN.CITE </w:instrText>
        </w:r>
        <w:r w:rsidRPr="003143C1">
          <w:rPr>
            <w:rFonts w:ascii="Book Antiqua" w:hAnsi="Book Antiqua"/>
          </w:rPr>
          <w:fldChar w:fldCharType="begin">
            <w:fldData xml:space="preserve">PEVuZE5vdGU+PENpdGU+PEF1dGhvcj5UaGFidXQ8L0F1dGhvcj48WWVhcj4yMDA3PC9ZZWFyPjxS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xODkzLTkwNjwvcGFnZXM+PHZvbHVtZT40Njwv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</w:fldData>
          </w:fldChar>
        </w:r>
        <w:r w:rsidRPr="003143C1">
          <w:rPr>
            <w:rFonts w:ascii="Book Antiqua" w:hAnsi="Book Antiqua"/>
          </w:rPr>
          <w:instrText xml:space="preserve"> ADDIN EN.CITE.DATA </w:instrText>
        </w:r>
        <w:r w:rsidRPr="003143C1">
          <w:rPr>
            <w:rFonts w:ascii="Book Antiqua" w:hAnsi="Book Antiqua"/>
          </w:rPr>
        </w:r>
        <w:r w:rsidRPr="003143C1">
          <w:rPr>
            <w:rFonts w:ascii="Book Antiqua" w:hAnsi="Book Antiqua"/>
          </w:rPr>
          <w:fldChar w:fldCharType="end"/>
        </w:r>
        <w:r w:rsidRPr="003143C1">
          <w:rPr>
            <w:rFonts w:ascii="Book Antiqua" w:hAnsi="Book Antiqua"/>
          </w:rPr>
        </w:r>
        <w:r w:rsidRPr="003143C1">
          <w:rPr>
            <w:rFonts w:ascii="Book Antiqua" w:hAnsi="Book Antiqua"/>
          </w:rPr>
          <w:fldChar w:fldCharType="separate"/>
        </w:r>
        <w:r w:rsidRPr="003143C1">
          <w:rPr>
            <w:rFonts w:ascii="Book Antiqua" w:hAnsi="Book Antiqua"/>
            <w:noProof/>
            <w:vertAlign w:val="superscript"/>
          </w:rPr>
          <w:t>123</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Incubation of whole blood with reconstituted HDL prevents LPS-induced tumor necrosis factor-</w:t>
      </w:r>
      <w:r w:rsidRPr="003143C1">
        <w:rPr>
          <w:rFonts w:ascii="Book Antiqua" w:hAnsi="Book Antiqua" w:cs="Lucida Console"/>
          <w:lang w:val="el-GR"/>
        </w:rPr>
        <w:t>α</w:t>
      </w:r>
      <w:r w:rsidRPr="003143C1">
        <w:rPr>
          <w:rFonts w:ascii="Book Antiqua" w:hAnsi="Book Antiqua"/>
        </w:rPr>
        <w:t xml:space="preserve"> and interleukin-6 overproduction by monocytes of patients with cirrhosis</w:t>
      </w:r>
      <w:r w:rsidRPr="003143C1">
        <w:rPr>
          <w:rFonts w:ascii="Book Antiqua" w:eastAsia="宋体" w:hAnsi="Book Antiqua"/>
          <w:kern w:val="0"/>
          <w:vertAlign w:val="superscript"/>
          <w:lang w:eastAsia="zh-CN"/>
        </w:rPr>
        <w:t>[</w:t>
      </w:r>
      <w:hyperlink w:anchor="_ENREF_125" w:tooltip="Galbois, 2009 #663" w:history="1">
        <w:r w:rsidRPr="003143C1">
          <w:rPr>
            <w:rFonts w:ascii="Book Antiqua" w:hAnsi="Book Antiqua"/>
          </w:rPr>
          <w:fldChar w:fldCharType="begin">
            <w:fldData xml:space="preserve">PEVuZE5vdGU+PENpdGU+PEF1dGhvcj5HYWxib2lzPC9BdXRob3I+PFllYXI+MjAwOTwvWWVhcj48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c1LTg0PC9wYWdlcz48dm9sdW1lPjQ5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</w:fldData>
          </w:fldChar>
        </w:r>
        <w:r w:rsidRPr="003143C1">
          <w:rPr>
            <w:rFonts w:ascii="Book Antiqua" w:hAnsi="Book Antiqua"/>
          </w:rPr>
          <w:instrText xml:space="preserve"> ADDIN EN.CITE </w:instrText>
        </w:r>
        <w:r w:rsidRPr="003143C1">
          <w:rPr>
            <w:rFonts w:ascii="Book Antiqua" w:hAnsi="Book Antiqua"/>
          </w:rPr>
          <w:fldChar w:fldCharType="begin">
            <w:fldData xml:space="preserve">PEVuZE5vdGU+PENpdGU+PEF1dGhvcj5HYWxib2lzPC9BdXRob3I+PFllYXI+MjAwOTwvWWVhcj48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c1LTg0PC9wYWdlcz48dm9sdW1lPjQ5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</w:fldData>
          </w:fldChar>
        </w:r>
        <w:r w:rsidRPr="003143C1">
          <w:rPr>
            <w:rFonts w:ascii="Book Antiqua" w:hAnsi="Book Antiqua"/>
          </w:rPr>
          <w:instrText xml:space="preserve"> ADDIN EN.CITE.DATA </w:instrText>
        </w:r>
        <w:r w:rsidRPr="003143C1">
          <w:rPr>
            <w:rFonts w:ascii="Book Antiqua" w:hAnsi="Book Antiqua"/>
          </w:rPr>
        </w:r>
        <w:r w:rsidRPr="003143C1">
          <w:rPr>
            <w:rFonts w:ascii="Book Antiqua" w:hAnsi="Book Antiqua"/>
          </w:rPr>
          <w:fldChar w:fldCharType="end"/>
        </w:r>
        <w:r w:rsidRPr="003143C1">
          <w:rPr>
            <w:rFonts w:ascii="Book Antiqua" w:hAnsi="Book Antiqua"/>
          </w:rPr>
        </w:r>
        <w:r w:rsidRPr="003143C1">
          <w:rPr>
            <w:rFonts w:ascii="Book Antiqua" w:hAnsi="Book Antiqua"/>
          </w:rPr>
          <w:fldChar w:fldCharType="separate"/>
        </w:r>
        <w:r w:rsidRPr="003143C1">
          <w:rPr>
            <w:rFonts w:ascii="Book Antiqua" w:hAnsi="Book Antiqua"/>
            <w:noProof/>
            <w:vertAlign w:val="superscript"/>
          </w:rPr>
          <w:t>125</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w:t>
      </w:r>
    </w:p>
    <w:p w:rsidR="00721D26" w:rsidRPr="003143C1" w:rsidRDefault="00721D26" w:rsidP="003143C1">
      <w:pPr>
        <w:spacing w:line="360" w:lineRule="auto"/>
        <w:ind w:firstLineChars="100" w:firstLine="240"/>
        <w:rPr>
          <w:rFonts w:ascii="Book Antiqua" w:hAnsi="Book Antiqua"/>
        </w:rPr>
      </w:pPr>
      <w:r w:rsidRPr="003143C1">
        <w:rPr>
          <w:rFonts w:ascii="Book Antiqua" w:hAnsi="Book Antiqua"/>
        </w:rPr>
        <w:t>Until now endotoxin binding and inactivating capacity of albumin have been relatively ignored</w:t>
      </w:r>
      <w:r w:rsidRPr="003143C1">
        <w:rPr>
          <w:rFonts w:ascii="Book Antiqua" w:eastAsia="宋体" w:hAnsi="Book Antiqua"/>
          <w:kern w:val="0"/>
          <w:vertAlign w:val="superscript"/>
          <w:lang w:eastAsia="zh-CN"/>
        </w:rPr>
        <w:t>[</w:t>
      </w:r>
      <w:hyperlink w:anchor="_ENREF_18" w:tooltip="Fukui, 1998 #583" w:history="1">
        <w:r w:rsidRPr="003143C1">
          <w:rPr>
            <w:rFonts w:ascii="Book Antiqua"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AAAAAAAAAAAAAAAAAA
</w:fldData>
          </w:fldChar>
        </w:r>
        <w:r w:rsidRPr="003143C1">
          <w:rPr>
            <w:rFonts w:ascii="Book Antiqua" w:hAnsi="Book Antiqua"/>
          </w:rPr>
          <w:instrText xml:space="preserve"> ADDIN EN.CITE </w:instrText>
        </w:r>
        <w:r w:rsidRPr="003143C1">
          <w:rPr>
            <w:rFonts w:ascii="Book Antiqua"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AAAAAAAAAAAAAAAAAA
</w:fldData>
          </w:fldChar>
        </w:r>
        <w:r w:rsidRPr="003143C1">
          <w:rPr>
            <w:rFonts w:ascii="Book Antiqua" w:hAnsi="Book Antiqua"/>
          </w:rPr>
          <w:instrText xml:space="preserve"> ADDIN EN.CITE.DATA </w:instrText>
        </w:r>
        <w:r w:rsidRPr="003143C1">
          <w:rPr>
            <w:rFonts w:ascii="Book Antiqua" w:hAnsi="Book Antiqua"/>
          </w:rPr>
        </w:r>
        <w:r w:rsidRPr="003143C1">
          <w:rPr>
            <w:rFonts w:ascii="Book Antiqua" w:hAnsi="Book Antiqua"/>
          </w:rPr>
          <w:fldChar w:fldCharType="end"/>
        </w:r>
        <w:r w:rsidRPr="003143C1">
          <w:rPr>
            <w:rFonts w:ascii="Book Antiqua" w:hAnsi="Book Antiqua"/>
          </w:rPr>
        </w:r>
        <w:r w:rsidRPr="003143C1">
          <w:rPr>
            <w:rFonts w:ascii="Book Antiqua" w:hAnsi="Book Antiqua"/>
          </w:rPr>
          <w:fldChar w:fldCharType="separate"/>
        </w:r>
        <w:r w:rsidRPr="003143C1">
          <w:rPr>
            <w:rFonts w:ascii="Book Antiqua" w:hAnsi="Book Antiqua"/>
            <w:noProof/>
            <w:vertAlign w:val="superscript"/>
          </w:rPr>
          <w:t>18</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In a trial of stabilizing standard endotoxin by an addition of albumin, we happened to notice that albumin inhibits endotoxin activity in the chromogenic assay system</w:t>
      </w:r>
      <w:r w:rsidRPr="003143C1">
        <w:rPr>
          <w:rFonts w:ascii="Book Antiqua" w:eastAsia="宋体" w:hAnsi="Book Antiqua"/>
          <w:kern w:val="0"/>
          <w:vertAlign w:val="superscript"/>
          <w:lang w:eastAsia="zh-CN"/>
        </w:rPr>
        <w:t>[</w:t>
      </w:r>
      <w:hyperlink w:anchor="_ENREF_25" w:tooltip="Fukui, 1991 #360" w:history="1">
        <w:r w:rsidRPr="003143C1">
          <w:rPr>
            <w:rFonts w:ascii="Book Antiqua" w:hAnsi="Book Antiqua"/>
          </w:rPr>
          <w:fldChar w:fldCharType="begin"/>
        </w:r>
        <w:r w:rsidRPr="003143C1">
          <w:rPr>
            <w:rFonts w:ascii="Book Antiqua" w:hAnsi="Book Antiqua"/>
          </w:rPr>
          <w:instrText xml:space="preserve"> ADDIN EN.CITE &lt;EndNote&gt;&lt;Cite&gt;&lt;Author&gt;Fukui&lt;/Author&gt;&lt;Year&gt;1991&lt;/Year&gt;&lt;RecNum&gt;360&lt;/RecNum&gt;&lt;DisplayText&gt;&lt;style face="superscript"&gt;25&lt;/style&gt;&lt;/DisplayText&gt;&lt;record&gt;&lt;rec-number&gt;360&lt;/rec-number&gt;&lt;foreign-keys&gt;&lt;key app="EN" db-id="zdwx5awr0vxrwje5vadpweszzvf0zz9d922z"&gt;360&lt;/key&gt;&lt;/foreign-keys&gt;&lt;ref-type name="Journal Article"&gt;17&lt;/ref-type&gt;&lt;contributors&gt;&lt;authors&gt;&lt;author&gt;Fukui, H.&lt;/author&gt;&lt;author&gt;Brauner, B.&lt;/author&gt;&lt;author&gt;Bode, J. C.&lt;/author&gt;&lt;author&gt;Bode, C.&lt;/author&gt;&lt;/authors&gt;&lt;/contributors&gt;&lt;auth-address&gt;Abteilung Innere Medizin I (Gastroenterologie), Robert-Bosch-Krankenhaus, Stuttgart, Federal Republic of Germany.&lt;/auth-address&gt;&lt;titles&gt;&lt;title&gt;Plasma endotoxin concentrations in patients with alcoholic and non-alcoholic liver disease: reevaluation with an improved chromogenic assa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2-9&lt;/pages&gt;&lt;volume&gt;12&lt;/volume&gt;&lt;number&gt;2&lt;/number&gt;&lt;keywords&gt;&lt;keyword&gt;Adult&lt;/keyword&gt;&lt;keyword&gt;Aged&lt;/keyword&gt;&lt;keyword&gt;*Chromogenic Compounds&lt;/keyword&gt;&lt;keyword&gt;Endotoxins/*blood&lt;/keyword&gt;&lt;keyword&gt;Female&lt;/keyword&gt;&lt;keyword&gt;Humans&lt;/keyword&gt;&lt;keyword&gt;Liver Cirrhosis/*blood&lt;/keyword&gt;&lt;keyword&gt;Liver Cirrhosis, Alcoholic/blood&lt;/keyword&gt;&lt;keyword&gt;Liver Diseases, Alcoholic/*blood&lt;/keyword&gt;&lt;keyword&gt;Male&lt;/keyword&gt;&lt;keyword&gt;Middle Aged&lt;/keyword&gt;&lt;/keywords&gt;&lt;dates&gt;&lt;year&gt;1991&lt;/year&gt;&lt;pub-dates&gt;&lt;date&gt;Mar&lt;/date&gt;&lt;/pub-dates&gt;&lt;/dates&gt;&lt;isbn&gt;0168-8278 (Print)&amp;#xD;0168-8278 (Linking)&lt;/isbn&gt;&lt;accession-num&gt;2050995&lt;/accession-num&gt;&lt;urls&gt;&lt;related-urls&gt;&lt;url&gt;http://www.ncbi.nlm.nih.gov/pubmed/2050995&lt;/url&gt;&lt;/related-urls&gt;&lt;/urls&gt;&lt;/record&gt;&lt;/Cite&gt;&lt;/EndNote&gt;</w:instrText>
        </w:r>
        <w:r w:rsidRPr="003143C1">
          <w:rPr>
            <w:rFonts w:ascii="Book Antiqua" w:hAnsi="Book Antiqua"/>
          </w:rPr>
          <w:fldChar w:fldCharType="separate"/>
        </w:r>
        <w:r w:rsidRPr="003143C1">
          <w:rPr>
            <w:rFonts w:ascii="Book Antiqua" w:hAnsi="Book Antiqua"/>
            <w:noProof/>
            <w:vertAlign w:val="superscript"/>
          </w:rPr>
          <w:t>25</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This observations have led us to hypothesize that albumin may act as a protective protein against endotoxemia. In our preliminary study, we first noted that 250</w:t>
      </w:r>
      <w:r w:rsidRPr="003143C1">
        <w:rPr>
          <w:rFonts w:ascii="Book Antiqua" w:eastAsia="宋体" w:hAnsi="Book Antiqua"/>
          <w:lang w:eastAsia="zh-CN"/>
        </w:rPr>
        <w:t xml:space="preserve"> </w:t>
      </w:r>
      <w:r w:rsidRPr="003143C1">
        <w:rPr>
          <w:rFonts w:ascii="Book Antiqua" w:hAnsi="Book Antiqua"/>
        </w:rPr>
        <w:t>pg/mL endotoxin lost most of their activity in the presence of albumin at physiological concentrations. Another interesting result was that albumin inhibits LPS-stimulated IL-1 secretion in the macrophage culture system</w:t>
      </w:r>
      <w:r w:rsidRPr="003143C1">
        <w:rPr>
          <w:rFonts w:ascii="Book Antiqua" w:eastAsia="宋体" w:hAnsi="Book Antiqua"/>
          <w:kern w:val="0"/>
          <w:vertAlign w:val="superscript"/>
          <w:lang w:eastAsia="zh-CN"/>
        </w:rPr>
        <w:t>[</w:t>
      </w:r>
      <w:hyperlink w:anchor="_ENREF_25" w:tooltip="Fukui, 1991 #360" w:history="1">
        <w:r w:rsidRPr="003143C1">
          <w:rPr>
            <w:rFonts w:ascii="Book Antiqua" w:hAnsi="Book Antiqua"/>
          </w:rPr>
          <w:fldChar w:fldCharType="begin"/>
        </w:r>
        <w:r w:rsidRPr="003143C1">
          <w:rPr>
            <w:rFonts w:ascii="Book Antiqua" w:hAnsi="Book Antiqua"/>
          </w:rPr>
          <w:instrText xml:space="preserve"> ADDIN EN.CITE &lt;EndNote&gt;&lt;Cite&gt;&lt;Author&gt;Fukui&lt;/Author&gt;&lt;Year&gt;1991&lt;/Year&gt;&lt;RecNum&gt;360&lt;/RecNum&gt;&lt;DisplayText&gt;&lt;style face="superscript"&gt;25&lt;/style&gt;&lt;/DisplayText&gt;&lt;record&gt;&lt;rec-number&gt;360&lt;/rec-number&gt;&lt;foreign-keys&gt;&lt;key app="EN" db-id="zdwx5awr0vxrwje5vadpweszzvf0zz9d922z"&gt;360&lt;/key&gt;&lt;/foreign-keys&gt;&lt;ref-type name="Journal Article"&gt;17&lt;/ref-type&gt;&lt;contributors&gt;&lt;authors&gt;&lt;author&gt;Fukui, H.&lt;/author&gt;&lt;author&gt;Brauner, B.&lt;/author&gt;&lt;author&gt;Bode, J. C.&lt;/author&gt;&lt;author&gt;Bode, C.&lt;/author&gt;&lt;/authors&gt;&lt;/contributors&gt;&lt;auth-address&gt;Abteilung Innere Medizin I (Gastroenterologie), Robert-Bosch-Krankenhaus, Stuttgart, Federal Republic of Germany.&lt;/auth-address&gt;&lt;titles&gt;&lt;title&gt;Plasma endotoxin concentrations in patients with alcoholic and non-alcoholic liver disease: reevaluation with an improved chromogenic assa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62-9&lt;/pages&gt;&lt;volume&gt;12&lt;/volume&gt;&lt;number&gt;2&lt;/number&gt;&lt;keywords&gt;&lt;keyword&gt;Adult&lt;/keyword&gt;&lt;keyword&gt;Aged&lt;/keyword&gt;&lt;keyword&gt;*Chromogenic Compounds&lt;/keyword&gt;&lt;keyword&gt;Endotoxins/*blood&lt;/keyword&gt;&lt;keyword&gt;Female&lt;/keyword&gt;&lt;keyword&gt;Humans&lt;/keyword&gt;&lt;keyword&gt;Liver Cirrhosis/*blood&lt;/keyword&gt;&lt;keyword&gt;Liver Cirrhosis, Alcoholic/blood&lt;/keyword&gt;&lt;keyword&gt;Liver Diseases, Alcoholic/*blood&lt;/keyword&gt;&lt;keyword&gt;Male&lt;/keyword&gt;&lt;keyword&gt;Middle Aged&lt;/keyword&gt;&lt;/keywords&gt;&lt;dates&gt;&lt;year&gt;1991&lt;/year&gt;&lt;pub-dates&gt;&lt;date&gt;Mar&lt;/date&gt;&lt;/pub-dates&gt;&lt;/dates&gt;&lt;isbn&gt;0168-8278 (Print)&amp;#xD;0168-8278 (Linking)&lt;/isbn&gt;&lt;accession-num&gt;2050995&lt;/accession-num&gt;&lt;urls&gt;&lt;related-urls&gt;&lt;url&gt;http://www.ncbi.nlm.nih.gov/pubmed/2050995&lt;/url&gt;&lt;/related-urls&gt;&lt;/urls&gt;&lt;/record&gt;&lt;/Cite&gt;&lt;/EndNote&gt;</w:instrText>
        </w:r>
        <w:r w:rsidRPr="003143C1">
          <w:rPr>
            <w:rFonts w:ascii="Book Antiqua" w:hAnsi="Book Antiqua"/>
          </w:rPr>
          <w:fldChar w:fldCharType="separate"/>
        </w:r>
        <w:r w:rsidRPr="003143C1">
          <w:rPr>
            <w:rFonts w:ascii="Book Antiqua" w:hAnsi="Book Antiqua"/>
            <w:noProof/>
            <w:vertAlign w:val="superscript"/>
          </w:rPr>
          <w:t>25</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xml:space="preserve">. We further noted that the capacity of albumin to bind exogenous </w:t>
      </w:r>
      <w:r w:rsidRPr="003143C1">
        <w:rPr>
          <w:rFonts w:ascii="Book Antiqua" w:hAnsi="Book Antiqua"/>
          <w:vertAlign w:val="superscript"/>
        </w:rPr>
        <w:t>3</w:t>
      </w:r>
      <w:r w:rsidRPr="003143C1">
        <w:rPr>
          <w:rFonts w:ascii="Book Antiqua" w:hAnsi="Book Antiqua"/>
        </w:rPr>
        <w:t>H-labelled endotoxin decreased in plasma of cirrhotics</w:t>
      </w:r>
      <w:r w:rsidRPr="003143C1">
        <w:rPr>
          <w:rFonts w:ascii="Book Antiqua" w:eastAsia="宋体" w:hAnsi="Book Antiqua"/>
          <w:kern w:val="0"/>
          <w:vertAlign w:val="superscript"/>
          <w:lang w:eastAsia="zh-CN"/>
        </w:rPr>
        <w:t>[</w:t>
      </w:r>
      <w:hyperlink w:anchor="_ENREF_18" w:tooltip="Fukui, 1998 #583" w:history="1">
        <w:r w:rsidRPr="003143C1">
          <w:rPr>
            <w:rFonts w:ascii="Book Antiqua"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AAAAAAAAAAAAAAAAAA
</w:fldData>
          </w:fldChar>
        </w:r>
        <w:r w:rsidRPr="003143C1">
          <w:rPr>
            <w:rFonts w:ascii="Book Antiqua" w:hAnsi="Book Antiqua"/>
          </w:rPr>
          <w:instrText xml:space="preserve"> ADDIN EN.CITE </w:instrText>
        </w:r>
        <w:r w:rsidRPr="003143C1">
          <w:rPr>
            <w:rFonts w:ascii="Book Antiqua"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AAAAAAAAAAAAAAAAAA
</w:fldData>
          </w:fldChar>
        </w:r>
        <w:r w:rsidRPr="003143C1">
          <w:rPr>
            <w:rFonts w:ascii="Book Antiqua" w:hAnsi="Book Antiqua"/>
          </w:rPr>
          <w:instrText xml:space="preserve"> ADDIN EN.CITE.DATA </w:instrText>
        </w:r>
        <w:r w:rsidRPr="003143C1">
          <w:rPr>
            <w:rFonts w:ascii="Book Antiqua" w:hAnsi="Book Antiqua"/>
          </w:rPr>
        </w:r>
        <w:r w:rsidRPr="003143C1">
          <w:rPr>
            <w:rFonts w:ascii="Book Antiqua" w:hAnsi="Book Antiqua"/>
          </w:rPr>
          <w:fldChar w:fldCharType="end"/>
        </w:r>
        <w:r w:rsidRPr="003143C1">
          <w:rPr>
            <w:rFonts w:ascii="Book Antiqua" w:hAnsi="Book Antiqua"/>
          </w:rPr>
        </w:r>
        <w:r w:rsidRPr="003143C1">
          <w:rPr>
            <w:rFonts w:ascii="Book Antiqua" w:hAnsi="Book Antiqua"/>
          </w:rPr>
          <w:fldChar w:fldCharType="separate"/>
        </w:r>
        <w:r w:rsidRPr="003143C1">
          <w:rPr>
            <w:rFonts w:ascii="Book Antiqua" w:hAnsi="Book Antiqua"/>
            <w:noProof/>
            <w:vertAlign w:val="superscript"/>
          </w:rPr>
          <w:t>18</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xml:space="preserve">. </w:t>
      </w:r>
      <w:r w:rsidRPr="003143C1">
        <w:rPr>
          <w:rFonts w:ascii="Book Antiqua" w:hAnsi="Book Antiqua" w:cs="Helvetica"/>
          <w:kern w:val="0"/>
        </w:rPr>
        <w:t>In patients with Child A and Child B cirrhosis, the plasma endotoxin inactivating rate was positively correlated to the endotoxin binding capacity of plasma albumin</w:t>
      </w:r>
      <w:r w:rsidRPr="003143C1">
        <w:rPr>
          <w:rFonts w:ascii="Book Antiqua" w:eastAsia="宋体" w:hAnsi="Book Antiqua"/>
          <w:kern w:val="0"/>
          <w:vertAlign w:val="superscript"/>
          <w:lang w:eastAsia="zh-CN"/>
        </w:rPr>
        <w:t>[</w:t>
      </w:r>
      <w:hyperlink w:anchor="_ENREF_126" w:tooltip="Fukui, 1995 #664" w:history="1">
        <w:r w:rsidRPr="003143C1">
          <w:rPr>
            <w:rFonts w:ascii="Book Antiqua" w:hAnsi="Book Antiqua" w:cs="Helvetica"/>
            <w:kern w:val="0"/>
          </w:rPr>
          <w:fldChar w:fldCharType="begin"/>
        </w:r>
        <w:r w:rsidRPr="003143C1">
          <w:rPr>
            <w:rFonts w:ascii="Book Antiqua" w:hAnsi="Book Antiqua" w:cs="Helvetica"/>
            <w:kern w:val="0"/>
          </w:rPr>
          <w:instrText xml:space="preserve"> ADDIN EN.CITE &lt;EndNote&gt;&lt;Cite&gt;&lt;Author&gt;Fukui&lt;/Author&gt;&lt;Year&gt;1995&lt;/Year&gt;&lt;RecNum&gt;664&lt;/RecNum&gt;&lt;DisplayText&gt;&lt;style face="superscript"&gt;126&lt;/style&gt;&lt;/DisplayText&gt;&lt;record&gt;&lt;rec-number&gt;664&lt;/rec-number&gt;&lt;foreign-keys&gt;&lt;key app="EN" db-id="zdwx5awr0vxrwje5vadpweszzvf0zz9d922z"&gt;664&lt;/key&gt;&lt;/foreign-keys&gt;&lt;ref-type name="Journal Article"&gt;17&lt;/ref-type&gt;&lt;contributors&gt;&lt;authors&gt;&lt;author&gt;Fukui, H.&lt;/author&gt;&lt;author&gt;Tsujita, S.&lt;/author&gt;&lt;author&gt;Matsumoto, M.&lt;/author&gt;&lt;author&gt;Morimura, M.&lt;/author&gt;&lt;author&gt;Kitano, H.&lt;/author&gt;&lt;author&gt;Kinoshita, K.&lt;/author&gt;&lt;author&gt;Kikuchi, E.&lt;/author&gt;&lt;author&gt;Okamoto, Y.&lt;/author&gt;&lt;author&gt;Tsujii, T.&lt;/author&gt;&lt;/authors&gt;&lt;/contributors&gt;&lt;auth-address&gt;Third Department of Internal Medicine, Nara Medical University, Kashihara, Japan.&lt;/auth-address&gt;&lt;titles&gt;&lt;title&gt;Endotoxin inactivating action of plasma in patients with liver cirrhosis&lt;/title&gt;&lt;secondary-title&gt;Liver&lt;/secondary-title&gt;&lt;alt-title&gt;Liver&lt;/alt-title&gt;&lt;/titles&gt;&lt;periodical&gt;&lt;full-title&gt;Liver&lt;/full-title&gt;&lt;abbr-1&gt;Liver&lt;/abbr-1&gt;&lt;/periodical&gt;&lt;alt-periodical&gt;&lt;full-title&gt;Liver&lt;/full-title&gt;&lt;abbr-1&gt;Liver&lt;/abbr-1&gt;&lt;/alt-periodical&gt;&lt;pages&gt;104-9&lt;/pages&gt;&lt;volume&gt;15&lt;/volume&gt;&lt;number&gt;2&lt;/number&gt;&lt;keywords&gt;&lt;keyword&gt;Albumins/metabolism&lt;/keyword&gt;&lt;keyword&gt;Cholesterol, HDL/blood&lt;/keyword&gt;&lt;keyword&gt;Endotoxins/blood/*metabolism/pharmacology&lt;/keyword&gt;&lt;keyword&gt;Humans&lt;/keyword&gt;&lt;keyword&gt;Liver Cirrhosis/*blood/pathology&lt;/keyword&gt;&lt;/keywords&gt;&lt;dates&gt;&lt;year&gt;1995&lt;/year&gt;&lt;pub-dates&gt;&lt;date&gt;Apr&lt;/date&gt;&lt;/pub-dates&gt;&lt;/dates&gt;&lt;isbn&gt;0106-9543 (Print)&amp;#xD;0106-9543 (Linking)&lt;/isbn&gt;&lt;accession-num&gt;7791538&lt;/accession-num&gt;&lt;urls&gt;&lt;related-urls&gt;&lt;url&gt;http://www.ncbi.nlm.nih.gov/pubmed/7791538&lt;/url&gt;&lt;/related-urls&gt;&lt;/urls&gt;&lt;/record&gt;&lt;/Cite&gt;&lt;/EndNote&gt;</w:instrText>
        </w:r>
        <w:r w:rsidRPr="003143C1">
          <w:rPr>
            <w:rFonts w:ascii="Book Antiqua" w:hAnsi="Book Antiqua" w:cs="Helvetica"/>
            <w:kern w:val="0"/>
          </w:rPr>
          <w:fldChar w:fldCharType="separate"/>
        </w:r>
        <w:r w:rsidRPr="003143C1">
          <w:rPr>
            <w:rFonts w:ascii="Book Antiqua" w:hAnsi="Book Antiqua" w:cs="Helvetica"/>
            <w:noProof/>
            <w:kern w:val="0"/>
            <w:vertAlign w:val="superscript"/>
          </w:rPr>
          <w:t>126</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w:t>
      </w:r>
      <w:r w:rsidRPr="003143C1">
        <w:rPr>
          <w:rFonts w:ascii="Book Antiqua" w:hAnsi="Book Antiqua"/>
        </w:rPr>
        <w:t xml:space="preserve"> Albumin has a protective effect against encephalopathy in advanced cirrhosis</w:t>
      </w:r>
      <w:r w:rsidRPr="003143C1">
        <w:rPr>
          <w:rFonts w:ascii="Book Antiqua" w:eastAsia="宋体" w:hAnsi="Book Antiqua"/>
          <w:kern w:val="0"/>
          <w:vertAlign w:val="superscript"/>
          <w:lang w:eastAsia="zh-CN"/>
        </w:rPr>
        <w:t>[</w:t>
      </w:r>
      <w:hyperlink w:anchor="_ENREF_127" w:tooltip="Zieve, 1979 #671" w:history="1">
        <w:r w:rsidRPr="003143C1">
          <w:rPr>
            <w:rFonts w:ascii="Book Antiqua" w:hAnsi="Book Antiqua"/>
          </w:rPr>
          <w:fldChar w:fldCharType="begin"/>
        </w:r>
        <w:r w:rsidRPr="003143C1">
          <w:rPr>
            <w:rFonts w:ascii="Book Antiqua" w:hAnsi="Book Antiqua"/>
          </w:rPr>
          <w:instrText xml:space="preserve"> ADDIN EN.CITE &lt;EndNote&gt;&lt;Cite&gt;&lt;Author&gt;Zieve&lt;/Author&gt;&lt;Year&gt;1979&lt;/Year&gt;&lt;RecNum&gt;671&lt;/RecNum&gt;&lt;DisplayText&gt;&lt;style face="superscript"&gt;127&lt;/style&gt;&lt;/DisplayText&gt;&lt;record&gt;&lt;rec-number&gt;671&lt;/rec-number&gt;&lt;foreign-keys&gt;&lt;key app="EN" db-id="zdwx5awr0vxrwje5vadpweszzvf0zz9d922z"&gt;671&lt;/key&gt;&lt;/foreign-keys&gt;&lt;ref-type name="Book Section"&gt;5&lt;/ref-type&gt;&lt;contributors&gt;&lt;authors&gt;&lt;author&gt;Zieve, L.&lt;/author&gt;&lt;/authors&gt;&lt;secondary-authors&gt;&lt;author&gt;Popper, H. SF&lt;/author&gt;&lt;/secondary-authors&gt;&lt;/contributors&gt;&lt;titles&gt;&lt;title&gt;Hepatic encephalopathy: Summary of present knowledge with an elaboration on recent developments&lt;/title&gt;&lt;secondary-title&gt;Progress in Liver Diseases&lt;/secondary-title&gt;&lt;/titles&gt;&lt;pages&gt;327-341&lt;/pages&gt;&lt;volume&gt;Vol VI&lt;/volume&gt;&lt;dates&gt;&lt;year&gt;1979&lt;/year&gt;&lt;/dates&gt;&lt;pub-location&gt;New York&lt;/pub-location&gt;&lt;publisher&gt;Grune &amp;amp; Stratton&lt;/publisher&gt;&lt;urls&gt;&lt;/urls&gt;&lt;/record&gt;&lt;/Cite&gt;&lt;/EndNote&gt;</w:instrText>
        </w:r>
        <w:r w:rsidRPr="003143C1">
          <w:rPr>
            <w:rFonts w:ascii="Book Antiqua" w:hAnsi="Book Antiqua"/>
          </w:rPr>
          <w:fldChar w:fldCharType="separate"/>
        </w:r>
        <w:r w:rsidRPr="003143C1">
          <w:rPr>
            <w:rFonts w:ascii="Book Antiqua" w:hAnsi="Book Antiqua"/>
            <w:noProof/>
            <w:vertAlign w:val="superscript"/>
          </w:rPr>
          <w:t>127</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Substances which require albumin binding-such as bilirubin, free fatty acids and organic anions</w:t>
      </w:r>
      <w:r w:rsidRPr="003143C1">
        <w:rPr>
          <w:rFonts w:ascii="Book Antiqua" w:eastAsia="宋体" w:hAnsi="Book Antiqua"/>
          <w:kern w:val="0"/>
          <w:vertAlign w:val="superscript"/>
          <w:lang w:eastAsia="zh-CN"/>
        </w:rPr>
        <w:t>[</w:t>
      </w:r>
      <w:hyperlink w:anchor="_ENREF_128" w:tooltip="Sorrentino, 1990 #672" w:history="1">
        <w:r w:rsidRPr="003143C1">
          <w:rPr>
            <w:rFonts w:ascii="Book Antiqua" w:hAnsi="Book Antiqua"/>
          </w:rPr>
          <w:fldChar w:fldCharType="begin"/>
        </w:r>
        <w:r w:rsidRPr="003143C1">
          <w:rPr>
            <w:rFonts w:ascii="Book Antiqua" w:hAnsi="Book Antiqua"/>
          </w:rPr>
          <w:instrText xml:space="preserve"> ADDIN EN.CITE &lt;EndNote&gt;&lt;Cite&gt;&lt;Author&gt;Sorrentino&lt;/Author&gt;&lt;Year&gt;1990&lt;/Year&gt;&lt;RecNum&gt;672&lt;/RecNum&gt;&lt;DisplayText&gt;&lt;style face="superscript"&gt;128&lt;/style&gt;&lt;/DisplayText&gt;&lt;record&gt;&lt;rec-number&gt;672&lt;/rec-number&gt;&lt;foreign-keys&gt;&lt;key app="EN" db-id="zdwx5awr0vxrwje5vadpweszzvf0zz9d922z"&gt;672&lt;/key&gt;&lt;/foreign-keys&gt;&lt;ref-type name="Book Section"&gt;5&lt;/ref-type&gt;&lt;contributors&gt;&lt;authors&gt;&lt;author&gt;Sorrentino, D.&lt;/author&gt;&lt;author&gt;Potter, B,.&lt;/author&gt;&lt;author&gt;Berk, P.&lt;/author&gt;&lt;/authors&gt;&lt;secondary-authors&gt;&lt;author&gt;Popper, H. SF&lt;/author&gt;&lt;/secondary-authors&gt;&lt;/contributors&gt;&lt;titles&gt;&lt;title&gt;From albumin to the cytoplasm: The hepatic uptake of organic anions&lt;/title&gt;&lt;secondary-title&gt;Progress in Liver Diseases&lt;/secondary-title&gt;&lt;/titles&gt;&lt;pages&gt;203-235&lt;/pages&gt;&lt;volume&gt;Vol IX&lt;/volume&gt;&lt;dates&gt;&lt;year&gt;1990&lt;/year&gt;&lt;/dates&gt;&lt;pub-location&gt;New York&lt;/pub-location&gt;&lt;publisher&gt;Grune &amp;amp; Stratton&lt;/publisher&gt;&lt;urls&gt;&lt;/urls&gt;&lt;/record&gt;&lt;/Cite&gt;&lt;/EndNote&gt;</w:instrText>
        </w:r>
        <w:r w:rsidRPr="003143C1">
          <w:rPr>
            <w:rFonts w:ascii="Book Antiqua" w:hAnsi="Book Antiqua"/>
          </w:rPr>
          <w:fldChar w:fldCharType="separate"/>
        </w:r>
        <w:r w:rsidRPr="003143C1">
          <w:rPr>
            <w:rFonts w:ascii="Book Antiqua" w:hAnsi="Book Antiqua"/>
            <w:noProof/>
            <w:vertAlign w:val="superscript"/>
          </w:rPr>
          <w:t>128</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position w:val="6"/>
        </w:rPr>
        <w:t xml:space="preserve"> </w:t>
      </w:r>
      <w:r w:rsidRPr="003143C1">
        <w:rPr>
          <w:rFonts w:ascii="Book Antiqua" w:hAnsi="Book Antiqua"/>
        </w:rPr>
        <w:t>markedly increase in the blood in this situation. The increase of these substances may limit endotoxin binding capacity of albumin. In Child C cirrhotics in whom albumin shows very low endotoxin binding capacity, additional microbial loads by acute infection may result in overwhelming endotoxemia and serious clinical results</w:t>
      </w:r>
      <w:r w:rsidRPr="003143C1">
        <w:rPr>
          <w:rFonts w:ascii="Book Antiqua" w:eastAsia="宋体" w:hAnsi="Book Antiqua"/>
          <w:kern w:val="0"/>
          <w:vertAlign w:val="superscript"/>
          <w:lang w:eastAsia="zh-CN"/>
        </w:rPr>
        <w:t>[</w:t>
      </w:r>
      <w:hyperlink w:anchor="_ENREF_18" w:tooltip="Fukui, 1998 #583" w:history="1">
        <w:r w:rsidRPr="003143C1">
          <w:rPr>
            <w:rFonts w:ascii="Book Antiqua"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AAAAAAAAAAAAAAAAAA
</w:fldData>
          </w:fldChar>
        </w:r>
        <w:r w:rsidRPr="003143C1">
          <w:rPr>
            <w:rFonts w:ascii="Book Antiqua" w:hAnsi="Book Antiqua"/>
          </w:rPr>
          <w:instrText xml:space="preserve"> ADDIN EN.CITE </w:instrText>
        </w:r>
        <w:r w:rsidRPr="003143C1">
          <w:rPr>
            <w:rFonts w:ascii="Book Antiqua" w:hAnsi="Book Antiqua"/>
          </w:rPr>
          <w:fldChar w:fldCharType="begin">
            <w:fldData xml:space="preserve">PEVuZE5vdGU+PENpdGU+PEF1dGhvcj5GdWt1aTwvQXV0aG9yPjxZZWFyPjE5OTg8L1llYXI+PFJl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</w:fldData>
          </w:fldChar>
        </w:r>
        <w:r w:rsidRPr="003143C1">
          <w:rPr>
            <w:rFonts w:ascii="Book Antiqua" w:hAnsi="Book Antiqua"/>
          </w:rPr>
          <w:instrText xml:space="preserve"> ADDIN EN.CITE.DATA </w:instrText>
        </w:r>
        <w:r w:rsidRPr="003143C1">
          <w:rPr>
            <w:rFonts w:ascii="Book Antiqua" w:hAnsi="Book Antiqua"/>
          </w:rPr>
        </w:r>
        <w:r w:rsidRPr="003143C1">
          <w:rPr>
            <w:rFonts w:ascii="Book Antiqua" w:hAnsi="Book Antiqua"/>
          </w:rPr>
          <w:fldChar w:fldCharType="end"/>
        </w:r>
        <w:r w:rsidRPr="003143C1">
          <w:rPr>
            <w:rFonts w:ascii="Book Antiqua" w:hAnsi="Book Antiqua"/>
          </w:rPr>
        </w:r>
        <w:r w:rsidRPr="003143C1">
          <w:rPr>
            <w:rFonts w:ascii="Book Antiqua" w:hAnsi="Book Antiqua"/>
          </w:rPr>
          <w:fldChar w:fldCharType="separate"/>
        </w:r>
        <w:r w:rsidRPr="003143C1">
          <w:rPr>
            <w:rFonts w:ascii="Book Antiqua" w:hAnsi="Book Antiqua"/>
            <w:noProof/>
            <w:vertAlign w:val="superscript"/>
          </w:rPr>
          <w:t>18</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position w:val="6"/>
        </w:rPr>
        <w:t xml:space="preserve"> </w:t>
      </w:r>
      <w:r w:rsidRPr="003143C1">
        <w:rPr>
          <w:rFonts w:ascii="Book Antiqua" w:hAnsi="Book Antiqua"/>
        </w:rPr>
        <w:t xml:space="preserve">Mechanisms of LPS clearance in the blood and LPS-induced inflammation are summarized in Figure </w:t>
      </w:r>
      <w:r w:rsidRPr="003143C1">
        <w:rPr>
          <w:rFonts w:ascii="Book Antiqua" w:eastAsia="宋体" w:hAnsi="Book Antiqua"/>
          <w:lang w:eastAsia="zh-CN"/>
        </w:rPr>
        <w:t>1</w:t>
      </w:r>
      <w:r w:rsidRPr="003143C1">
        <w:rPr>
          <w:rFonts w:ascii="Book Antiqua" w:hAnsi="Book Antiqua"/>
        </w:rPr>
        <w:t>.</w:t>
      </w:r>
    </w:p>
    <w:p w:rsidR="00721D26" w:rsidRPr="003143C1" w:rsidRDefault="00721D26" w:rsidP="002050E5">
      <w:pPr>
        <w:spacing w:line="360" w:lineRule="auto"/>
        <w:rPr>
          <w:rFonts w:ascii="Book Antiqua" w:hAnsi="Book Antiqua"/>
        </w:rPr>
      </w:pPr>
    </w:p>
    <w:p w:rsidR="00721D26" w:rsidRPr="003143C1" w:rsidRDefault="00721D26" w:rsidP="002050E5">
      <w:pPr>
        <w:tabs>
          <w:tab w:val="left" w:pos="993"/>
        </w:tabs>
        <w:spacing w:line="360" w:lineRule="auto"/>
        <w:rPr>
          <w:rFonts w:ascii="Book Antiqua" w:hAnsi="Book Antiqua"/>
          <w:b/>
          <w:i/>
        </w:rPr>
      </w:pPr>
      <w:r w:rsidRPr="003143C1">
        <w:rPr>
          <w:rFonts w:ascii="Book Antiqua" w:hAnsi="Book Antiqua"/>
          <w:b/>
          <w:i/>
        </w:rPr>
        <w:t>How to evaluate BT clinically</w:t>
      </w:r>
    </w:p>
    <w:p w:rsidR="00721D26" w:rsidRPr="003143C1" w:rsidRDefault="00721D26" w:rsidP="002050E5">
      <w:pPr>
        <w:widowControl/>
        <w:autoSpaceDE w:val="0"/>
        <w:autoSpaceDN w:val="0"/>
        <w:adjustRightInd w:val="0"/>
        <w:spacing w:line="360" w:lineRule="auto"/>
        <w:rPr>
          <w:rFonts w:ascii="Book Antiqua" w:hAnsi="Book Antiqua"/>
          <w:kern w:val="0"/>
        </w:rPr>
      </w:pPr>
      <w:r w:rsidRPr="003143C1">
        <w:rPr>
          <w:rFonts w:ascii="Book Antiqua" w:hAnsi="Book Antiqua"/>
        </w:rPr>
        <w:t xml:space="preserve">As described above, plasma endotoxin assay has been most widely used. Despite the development of various new assay technique based on LAL test, there is no standard accepted method for clinical use. We have established chromogenic LAL test with kinetic analysis and compared various methods of plasma pretreatment, including the dilution and heating method and the perchloric acid method under the strict control by internal endotoxin standard. We have compared endotoxin-specific chromogenic substrate with the conventional chromogenic substrate and could not find out any superiority of the endotoxin-specific test for evaluation of BT. Both tests were well correlated to clinical course and considered to be useful markers. It should be noted that </w:t>
      </w:r>
      <w:r w:rsidRPr="003143C1">
        <w:rPr>
          <w:rFonts w:ascii="Book Antiqua" w:hAnsi="Book Antiqua" w:cs="Helvetica"/>
          <w:kern w:val="0"/>
        </w:rPr>
        <w:t>(1-3)-</w:t>
      </w:r>
      <w:r w:rsidRPr="003143C1">
        <w:rPr>
          <w:rFonts w:ascii="Book Antiqua" w:hAnsi="Book Antiqua" w:cs="Lucida Console"/>
          <w:kern w:val="0"/>
        </w:rPr>
        <w:t>β</w:t>
      </w:r>
      <w:r w:rsidRPr="003143C1">
        <w:rPr>
          <w:rFonts w:ascii="Book Antiqua" w:hAnsi="Book Antiqua" w:cs="Helvetica"/>
          <w:kern w:val="0"/>
        </w:rPr>
        <w:t>-D-glucan</w:t>
      </w:r>
      <w:r w:rsidRPr="003143C1">
        <w:rPr>
          <w:rFonts w:ascii="Book Antiqua" w:hAnsi="Book Antiqua" w:cs="Helvetica"/>
          <w:kern w:val="0"/>
          <w:lang w:val="el-GR"/>
        </w:rPr>
        <w:t xml:space="preserve"> </w:t>
      </w:r>
      <w:r w:rsidRPr="003143C1">
        <w:rPr>
          <w:rFonts w:ascii="Book Antiqua" w:hAnsi="Book Antiqua" w:cs="Helvetica"/>
          <w:kern w:val="0"/>
        </w:rPr>
        <w:t>powerfully co-stimulate cytokine production (IL-6/IL-8) induced by ligands for TLR1/2, TLR2/6, TLR4, and TLR5</w:t>
      </w:r>
      <w:r w:rsidRPr="003143C1">
        <w:rPr>
          <w:rFonts w:ascii="Book Antiqua" w:eastAsia="宋体" w:hAnsi="Book Antiqua"/>
          <w:kern w:val="0"/>
          <w:vertAlign w:val="superscript"/>
          <w:lang w:eastAsia="zh-CN"/>
        </w:rPr>
        <w:t>[</w:t>
      </w:r>
      <w:hyperlink w:anchor="_ENREF_129" w:tooltip="Kikkert, 2007 #597" w:history="1">
        <w:r w:rsidRPr="003143C1">
          <w:rPr>
            <w:rFonts w:ascii="Book Antiqua" w:hAnsi="Book Antiqua" w:cs="Helvetica"/>
            <w:kern w:val="0"/>
          </w:rPr>
          <w:fldChar w:fldCharType="begin">
            <w:fldData xml:space="preserve">PEVuZE5vdGU+PENpdGU+PEF1dGhvcj5LaWtrZXJ0PC9BdXRob3I+PFllYXI+MjAwNzwvWWVhcj48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LaWtrZXJ0PC9BdXRob3I+PFllYXI+MjAwNzwvWWVhcj48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129</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xml:space="preserve">. </w:t>
      </w:r>
      <w:r w:rsidRPr="003143C1">
        <w:rPr>
          <w:rFonts w:ascii="Book Antiqua" w:hAnsi="Book Antiqua"/>
          <w:kern w:val="0"/>
        </w:rPr>
        <w:t>Plasma glucan in patients with bacterial infections, and the low levels of glucan found in normal</w:t>
      </w:r>
      <w:r w:rsidRPr="003143C1">
        <w:rPr>
          <w:rFonts w:ascii="Book Antiqua" w:hAnsi="Book Antiqua" w:cs="Helvetica"/>
          <w:kern w:val="0"/>
        </w:rPr>
        <w:t xml:space="preserve"> </w:t>
      </w:r>
      <w:r w:rsidRPr="003143C1">
        <w:rPr>
          <w:rFonts w:ascii="Book Antiqua" w:hAnsi="Book Antiqua"/>
          <w:kern w:val="0"/>
        </w:rPr>
        <w:t>individuals, may be attributable to movement of glucan from the GI tract into the blood and not necessarily to the presence of a pathogen</w:t>
      </w:r>
      <w:r w:rsidRPr="003143C1">
        <w:rPr>
          <w:rFonts w:ascii="Book Antiqua" w:eastAsia="宋体" w:hAnsi="Book Antiqua"/>
          <w:kern w:val="0"/>
          <w:vertAlign w:val="superscript"/>
          <w:lang w:eastAsia="zh-CN"/>
        </w:rPr>
        <w:t>[</w:t>
      </w:r>
      <w:hyperlink w:anchor="_ENREF_130" w:tooltip="Rice, 2005 #688" w:history="1">
        <w:r w:rsidRPr="003143C1">
          <w:rPr>
            <w:rFonts w:ascii="Book Antiqua" w:hAnsi="Book Antiqua"/>
            <w:kern w:val="0"/>
          </w:rPr>
          <w:fldChar w:fldCharType="begin">
            <w:fldData xml:space="preserve">PEVuZE5vdGU+PENpdGU+PEF1dGhvcj5SaWNlPC9BdXRob3I+PFllYXI+MjAwNTwvWWVhcj48UmVj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EwNzktODY8L3BhZ2VzPjx2b2x1bWU+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SaWNlPC9BdXRob3I+PFllYXI+MjAwNTwvWWVhcj48UmVj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EwNzktODY8L3BhZ2VzPjx2b2x1bWU+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30</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w:t>
      </w:r>
      <w:r w:rsidRPr="003143C1">
        <w:rPr>
          <w:rFonts w:ascii="Book Antiqua" w:hAnsi="Book Antiqua" w:cs="Helvetica"/>
          <w:kern w:val="0"/>
        </w:rPr>
        <w:t xml:space="preserve"> Although most quantitative LAL test reacts (1-3)-</w:t>
      </w:r>
      <w:r w:rsidRPr="003143C1">
        <w:rPr>
          <w:rFonts w:ascii="Book Antiqua" w:hAnsi="Book Antiqua" w:cs="Lucida Console"/>
          <w:kern w:val="0"/>
        </w:rPr>
        <w:t>β</w:t>
      </w:r>
      <w:r w:rsidRPr="003143C1">
        <w:rPr>
          <w:rFonts w:ascii="Book Antiqua" w:hAnsi="Book Antiqua" w:cs="Helvetica"/>
          <w:kern w:val="0"/>
        </w:rPr>
        <w:t>-D-glucan and is not endotoxin-specific, both endotoxin from Gram-negative bacteria and (1-3)-</w:t>
      </w:r>
      <w:r w:rsidRPr="003143C1">
        <w:rPr>
          <w:rFonts w:ascii="Book Antiqua" w:hAnsi="Book Antiqua" w:cs="Lucida Console"/>
          <w:kern w:val="0"/>
        </w:rPr>
        <w:t>β</w:t>
      </w:r>
      <w:r w:rsidRPr="003143C1">
        <w:rPr>
          <w:rFonts w:ascii="Book Antiqua" w:hAnsi="Book Antiqua" w:cs="Helvetica"/>
          <w:kern w:val="0"/>
        </w:rPr>
        <w:t>-D-glucan from fungus are microbial products translocate from the intestine. They strongly co-stimulate innate immune system and induce the production of inflammatory mediators. The drawbacks of the tests are complexity of the measurement and difficulty in standardization. I could not recommend other endotoxin assay method with very low sensitivity. It was designed to detect endotoxemia with bacteremia but not suitable for detection of spillover endotoxemia in liver diseases. Endotoxin activity assay</w:t>
      </w:r>
      <w:r w:rsidRPr="003143C1">
        <w:rPr>
          <w:rFonts w:ascii="Book Antiqua" w:eastAsia="宋体" w:hAnsi="Book Antiqua"/>
          <w:kern w:val="0"/>
          <w:vertAlign w:val="superscript"/>
          <w:lang w:eastAsia="zh-CN"/>
        </w:rPr>
        <w:t>[</w:t>
      </w:r>
      <w:hyperlink w:anchor="_ENREF_131" w:tooltip="Marshall, 2002 #689" w:history="1">
        <w:r w:rsidRPr="003143C1">
          <w:rPr>
            <w:rFonts w:ascii="Book Antiqua" w:hAnsi="Book Antiqua" w:cs="Helvetica"/>
            <w:kern w:val="0"/>
          </w:rPr>
          <w:fldChar w:fldCharType="begin">
            <w:fldData xml:space="preserve">PEVuZE5vdGU+PENpdGU+PEF1dGhvcj5NYXJzaGFsbDwvQXV0aG9yPjxZZWFyPjIwMDI8L1llYXI+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NYXJzaGFsbDwvQXV0aG9yPjxZZWFyPjIwMDI8L1llYXI+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131</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 xml:space="preserve"> using a novel chemiluminescent assay will be evaluated for this purpose. I </w:t>
      </w:r>
      <w:r w:rsidRPr="003143C1">
        <w:rPr>
          <w:rFonts w:ascii="Book Antiqua" w:hAnsi="Book Antiqua"/>
          <w:kern w:val="0"/>
        </w:rPr>
        <w:t xml:space="preserve">list up current detection methods of endotoxemia with their pros and cons in </w:t>
      </w:r>
      <w:r w:rsidRPr="003143C1">
        <w:rPr>
          <w:rFonts w:ascii="Book Antiqua" w:hAnsi="Book Antiqua" w:cs="Helvetica"/>
          <w:kern w:val="0"/>
        </w:rPr>
        <w:t>Table 1.</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kern w:val="0"/>
        </w:rPr>
      </w:pPr>
      <w:r w:rsidRPr="003143C1">
        <w:rPr>
          <w:rFonts w:ascii="Book Antiqua" w:hAnsi="Book Antiqua"/>
          <w:kern w:val="0"/>
        </w:rPr>
        <w:t>LBP can be evaluated as another useful surrogate marker of BT, although both endotoxin and LBP reflect only translocation of Gram-negative bacilli</w:t>
      </w:r>
      <w:r w:rsidRPr="003143C1">
        <w:rPr>
          <w:rFonts w:ascii="Book Antiqua" w:eastAsia="宋体" w:hAnsi="Book Antiqua"/>
          <w:kern w:val="0"/>
          <w:vertAlign w:val="superscript"/>
          <w:lang w:eastAsia="zh-CN"/>
        </w:rPr>
        <w:t>[</w:t>
      </w:r>
      <w:hyperlink w:anchor="_ENREF_4" w:tooltip="Bellot, 2013 #594" w:history="1">
        <w:r w:rsidRPr="003143C1">
          <w:rPr>
            <w:rFonts w:ascii="Book Antiqua" w:hAnsi="Book Antiqua"/>
            <w:kern w:val="0"/>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4</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Elevated LBP levels in cirrhosis were related to pro-inflammatory state and haemodynamic derangement, which were shown to be ameliorated by intestinal decontamination with norfloxacin</w:t>
      </w:r>
      <w:r w:rsidRPr="003143C1">
        <w:rPr>
          <w:rFonts w:ascii="Book Antiqua" w:eastAsia="宋体" w:hAnsi="Book Antiqua"/>
          <w:kern w:val="0"/>
          <w:vertAlign w:val="superscript"/>
          <w:lang w:eastAsia="zh-CN"/>
        </w:rPr>
        <w:t>[</w:t>
      </w:r>
      <w:hyperlink w:anchor="_ENREF_132" w:tooltip="Albillos, 2003 #690" w:history="1">
        <w:r w:rsidRPr="003143C1">
          <w:rPr>
            <w:rFonts w:ascii="Book Antiqua" w:hAnsi="Book Antiqua"/>
            <w:kern w:val="0"/>
          </w:rPr>
          <w:fldChar w:fldCharType="begin">
            <w:fldData xml:space="preserve">PEVuZE5vdGU+PENpdGU+PEF1dGhvcj5BbGJpbGxvczwvQXV0aG9yPjxZZWFyPjIwMDM8L1llYXI+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jA4LTE3PC9wYWdlcz48dm9sdW1lPjM3PC92b2x1bWU+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BbGJpbGxvczwvQXV0aG9yPjxZZWFyPjIwMDM8L1llYXI+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jA4LTE3PC9wYWdlcz48dm9sdW1lPjM3PC92b2x1bWU+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32</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A prospective study in non-infected cirrhotics with ascites showed that </w:t>
      </w:r>
      <w:r w:rsidRPr="003143C1">
        <w:rPr>
          <w:rFonts w:ascii="Book Antiqua" w:hAnsi="Book Antiqua" w:cs="Helvetica"/>
          <w:kern w:val="0"/>
        </w:rPr>
        <w:t>increased serum LBP was the only factor independently associated with first severe bacterial infection in a multivariate analysis</w:t>
      </w:r>
      <w:r w:rsidRPr="003143C1">
        <w:rPr>
          <w:rFonts w:ascii="Book Antiqua" w:eastAsia="宋体" w:hAnsi="Book Antiqua"/>
          <w:kern w:val="0"/>
          <w:vertAlign w:val="superscript"/>
          <w:lang w:eastAsia="zh-CN"/>
        </w:rPr>
        <w:t>[</w:t>
      </w:r>
      <w:hyperlink w:anchor="_ENREF_133" w:tooltip="Albillos, 2004 #691" w:history="1">
        <w:r w:rsidRPr="003143C1">
          <w:rPr>
            <w:rFonts w:ascii="Book Antiqua" w:hAnsi="Book Antiqua" w:cs="Helvetica"/>
            <w:kern w:val="0"/>
          </w:rPr>
          <w:fldChar w:fldCharType="begin">
            <w:fldData xml:space="preserve">PEVuZE5vdGU+PENpdGU+PEF1dGhvcj5BbGJpbGxvczwvQXV0aG9yPjxZZWFyPjIwMDQ8L1llYXI+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NjA4LTEwPC9wYWdlcz48dm9sdW1l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</w:fldData>
          </w:fldChar>
        </w:r>
        <w:r w:rsidRPr="003143C1">
          <w:rPr>
            <w:rFonts w:ascii="Book Antiqua" w:hAnsi="Book Antiqua" w:cs="Helvetica"/>
            <w:kern w:val="0"/>
          </w:rPr>
          <w:instrText xml:space="preserve"> ADDIN EN.CITE </w:instrText>
        </w:r>
        <w:r w:rsidRPr="003143C1">
          <w:rPr>
            <w:rFonts w:ascii="Book Antiqua" w:hAnsi="Book Antiqua" w:cs="Helvetica"/>
            <w:kern w:val="0"/>
          </w:rPr>
          <w:fldChar w:fldCharType="begin">
            <w:fldData xml:space="preserve">PEVuZE5vdGU+PENpdGU+PEF1dGhvcj5BbGJpbGxvczwvQXV0aG9yPjxZZWFyPjIwMDQ8L1llYXI+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NjA4LTEwPC9wYWdlcz48dm9sdW1l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</w:fldData>
          </w:fldChar>
        </w:r>
        <w:r w:rsidRPr="003143C1">
          <w:rPr>
            <w:rFonts w:ascii="Book Antiqua" w:hAnsi="Book Antiqua" w:cs="Helvetica"/>
            <w:kern w:val="0"/>
          </w:rPr>
          <w:instrText xml:space="preserve"> ADDIN EN.CITE.DATA </w:instrText>
        </w:r>
        <w:r w:rsidRPr="003143C1">
          <w:rPr>
            <w:rFonts w:ascii="Book Antiqua" w:hAnsi="Book Antiqua" w:cs="Helvetica"/>
            <w:kern w:val="0"/>
          </w:rPr>
        </w:r>
        <w:r w:rsidRPr="003143C1">
          <w:rPr>
            <w:rFonts w:ascii="Book Antiqua" w:hAnsi="Book Antiqua" w:cs="Helvetica"/>
            <w:kern w:val="0"/>
          </w:rPr>
          <w:fldChar w:fldCharType="end"/>
        </w:r>
        <w:r w:rsidRPr="003143C1">
          <w:rPr>
            <w:rFonts w:ascii="Book Antiqua" w:hAnsi="Book Antiqua" w:cs="Helvetica"/>
            <w:kern w:val="0"/>
          </w:rPr>
        </w:r>
        <w:r w:rsidRPr="003143C1">
          <w:rPr>
            <w:rFonts w:ascii="Book Antiqua" w:hAnsi="Book Antiqua" w:cs="Helvetica"/>
            <w:kern w:val="0"/>
          </w:rPr>
          <w:fldChar w:fldCharType="separate"/>
        </w:r>
        <w:r w:rsidRPr="003143C1">
          <w:rPr>
            <w:rFonts w:ascii="Book Antiqua" w:hAnsi="Book Antiqua" w:cs="Helvetica"/>
            <w:noProof/>
            <w:kern w:val="0"/>
            <w:vertAlign w:val="superscript"/>
          </w:rPr>
          <w:t>133</w:t>
        </w:r>
        <w:r w:rsidRPr="003143C1">
          <w:rPr>
            <w:rFonts w:ascii="Book Antiqua" w:hAnsi="Book Antiqua" w:cs="Helvetic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rPr>
        <w:t>.</w:t>
      </w:r>
      <w:r w:rsidRPr="003143C1">
        <w:rPr>
          <w:rFonts w:ascii="Book Antiqua" w:hAnsi="Book Antiqua"/>
          <w:kern w:val="0"/>
        </w:rPr>
        <w:t xml:space="preserve"> Detection of serum peptidoglycan, a polymer consisting of sugars and amino acids that forms cell wall of gram-positive bacteria, has been considered</w:t>
      </w:r>
      <w:r w:rsidRPr="003143C1">
        <w:rPr>
          <w:rFonts w:ascii="Book Antiqua" w:hAnsi="Book Antiqua"/>
          <w:i/>
          <w:kern w:val="0"/>
        </w:rPr>
        <w:t xml:space="preserve"> </w:t>
      </w:r>
      <w:r w:rsidRPr="003143C1">
        <w:rPr>
          <w:rFonts w:ascii="Book Antiqua" w:hAnsi="Book Antiqua"/>
          <w:kern w:val="0"/>
        </w:rPr>
        <w:t>as a marker of BT in an experimental model of haemorrhagic shock</w:t>
      </w:r>
      <w:r w:rsidRPr="003143C1">
        <w:rPr>
          <w:rFonts w:ascii="Book Antiqua" w:eastAsia="宋体" w:hAnsi="Book Antiqua"/>
          <w:kern w:val="0"/>
          <w:vertAlign w:val="superscript"/>
          <w:lang w:eastAsia="zh-CN"/>
        </w:rPr>
        <w:t>[4,</w:t>
      </w:r>
      <w:hyperlink w:anchor="_ENREF_134" w:tooltip="Shimizu, 2002 #692" w:history="1">
        <w:r w:rsidRPr="003143C1">
          <w:rPr>
            <w:rFonts w:ascii="Book Antiqua" w:hAnsi="Book Antiqua"/>
            <w:kern w:val="0"/>
          </w:rPr>
          <w:fldChar w:fldCharType="begin">
            <w:fldData xml:space="preserve">PEVuZE5vdGU+PENpdGU+PEF1dGhvcj5TaGltaXp1PC9BdXRob3I+PFllYXI+MjAwMjwvWWVhcj48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TaGltaXp1PC9BdXRob3I+PFllYXI+MjAwMjwvWWVhcj48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34</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w:t>
      </w:r>
    </w:p>
    <w:p w:rsidR="00721D26" w:rsidRPr="003143C1" w:rsidRDefault="00721D26" w:rsidP="003143C1">
      <w:pPr>
        <w:widowControl/>
        <w:autoSpaceDE w:val="0"/>
        <w:autoSpaceDN w:val="0"/>
        <w:adjustRightInd w:val="0"/>
        <w:spacing w:line="360" w:lineRule="auto"/>
        <w:ind w:firstLineChars="100" w:firstLine="240"/>
        <w:rPr>
          <w:rFonts w:ascii="Book Antiqua" w:hAnsi="Book Antiqua"/>
          <w:kern w:val="0"/>
        </w:rPr>
      </w:pPr>
      <w:r w:rsidRPr="003143C1">
        <w:rPr>
          <w:rFonts w:ascii="Book Antiqua" w:hAnsi="Book Antiqua"/>
          <w:kern w:val="0"/>
        </w:rPr>
        <w:t xml:space="preserve">Recently, detection of bacterial DNA (bactDNA) by polymerase chain reaction has been proposed as a surrogate marker for BT. It has been </w:t>
      </w:r>
      <w:r w:rsidRPr="003143C1">
        <w:rPr>
          <w:rFonts w:ascii="Book Antiqua" w:hAnsi="Book Antiqua"/>
          <w:kern w:val="0"/>
          <w:lang w:eastAsia="zh-CN"/>
        </w:rPr>
        <w:t>simultaneously</w:t>
      </w:r>
      <w:r w:rsidRPr="003143C1">
        <w:rPr>
          <w:rFonts w:ascii="Book Antiqua" w:hAnsi="Book Antiqua"/>
          <w:kern w:val="0"/>
        </w:rPr>
        <w:t xml:space="preserve"> detected in blood and ascites in 9 of 28 cirrhotics with culture-negative ascites</w:t>
      </w:r>
      <w:r w:rsidRPr="003143C1">
        <w:rPr>
          <w:rFonts w:ascii="Book Antiqua" w:eastAsia="宋体" w:hAnsi="Book Antiqua"/>
          <w:kern w:val="0"/>
          <w:vertAlign w:val="superscript"/>
          <w:lang w:eastAsia="zh-CN"/>
        </w:rPr>
        <w:t>[</w:t>
      </w:r>
      <w:hyperlink w:anchor="_ENREF_135" w:tooltip="Such, 2002 #693" w:history="1">
        <w:r w:rsidRPr="003143C1">
          <w:rPr>
            <w:rFonts w:ascii="Book Antiqua" w:hAnsi="Book Antiqua"/>
            <w:kern w:val="0"/>
          </w:rPr>
          <w:fldChar w:fldCharType="begin">
            <w:fldData xml:space="preserve">PEVuZE5vdGU+PENpdGU+PEF1dGhvcj5TdWNoPC9BdXRob3I+PFllYXI+MjAwMjwvWWVhcj48UmVj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UtNDE8L3BhZ2VzPjx2b2x1bWU+MzY8L3ZvbHVtZT48bnVtYmVyPjE8L251bWJlcj48a2V5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1LTQxPC9wYWdlcz48dm9sdW1lPjM2PC92b2x1bWU+PG51bWJlcj4xPC9udW1i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TdWNoPC9BdXRob3I+PFllYXI+MjAwMjwvWWVhcj48UmVj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MzUtNDE8L3BhZ2VzPjx2b2x1bWU+MzY8L3ZvbHVtZT48bnVtYmVyPjE8L251bWJlcj48a2V5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1LTQxPC9wYWdlcz48dm9sdW1lPjM2PC92b2x1bWU+PG51bWJlcj4xPC9udW1i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35</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Detection of bactDNA in biological fluids in experimental cirrhosis and ascites is associated with its simultaneous presence in MLNs</w:t>
      </w:r>
      <w:r w:rsidRPr="003143C1">
        <w:rPr>
          <w:rFonts w:ascii="Book Antiqua" w:eastAsia="宋体" w:hAnsi="Book Antiqua"/>
          <w:kern w:val="0"/>
          <w:vertAlign w:val="superscript"/>
          <w:lang w:eastAsia="zh-CN"/>
        </w:rPr>
        <w:t>[</w:t>
      </w:r>
      <w:hyperlink w:anchor="_ENREF_136" w:tooltip="Guarner, 2006 #696" w:history="1">
        <w:r w:rsidRPr="003143C1">
          <w:rPr>
            <w:rFonts w:ascii="Book Antiqua" w:hAnsi="Book Antiqua"/>
            <w:kern w:val="0"/>
          </w:rPr>
          <w:fldChar w:fldCharType="begin">
            <w:fldData xml:space="preserve">PEVuZE5vdGU+PENpdGU+PEF1dGhvcj5HdWFybmVyPC9BdXRob3I+PFllYXI+MjAwNjwvWWVhcj48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YzMy05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HdWFybmVyPC9BdXRob3I+PFllYXI+MjAwNjwvWWVhcj48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YzMy05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36</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Bellot </w:t>
      </w:r>
      <w:r w:rsidRPr="003143C1">
        <w:rPr>
          <w:rFonts w:ascii="Book Antiqua" w:hAnsi="Book Antiqua"/>
          <w:i/>
          <w:kern w:val="0"/>
        </w:rPr>
        <w:t>et al</w:t>
      </w:r>
      <w:r w:rsidRPr="003143C1">
        <w:rPr>
          <w:rFonts w:ascii="Book Antiqua" w:eastAsia="宋体" w:hAnsi="Book Antiqua"/>
          <w:kern w:val="0"/>
          <w:vertAlign w:val="superscript"/>
          <w:lang w:eastAsia="zh-CN"/>
        </w:rPr>
        <w:t>[</w:t>
      </w:r>
      <w:hyperlink w:anchor="_ENREF_137" w:tooltip="Bellot, 2010 #694" w:history="1">
        <w:r w:rsidRPr="003143C1">
          <w:rPr>
            <w:rFonts w:ascii="Book Antiqua" w:hAnsi="Book Antiqua"/>
            <w:kern w:val="0"/>
          </w:rPr>
          <w:fldChar w:fldCharType="begin">
            <w:fldData xml:space="preserve">PEVuZE5vdGU+PENpdGU+PEF1dGhvcj5CZWxsb3Q8L0F1dGhvcj48WWVhcj4yMDEwPC9ZZWFyPjxS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IwNDQtNTI8L3BhZ2VzPjx2b2x1bWU+NTI8L3ZvbHVtZT48bnVt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CZWxsb3Q8L0F1dGhvcj48WWVhcj4yMDEwPC9ZZWFyPjxS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IwNDQtNTI8L3BhZ2VzPjx2b2x1bWU+NTI8L3ZvbHVtZT48bnVt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137</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 xml:space="preserve">] </w:t>
      </w:r>
      <w:r w:rsidRPr="003143C1">
        <w:rPr>
          <w:rFonts w:ascii="Book Antiqua" w:hAnsi="Book Antiqua"/>
          <w:kern w:val="0"/>
        </w:rPr>
        <w:t>reported that bactDNA</w:t>
      </w:r>
      <w:r w:rsidRPr="003143C1">
        <w:rPr>
          <w:rFonts w:ascii="Book Antiqua" w:hAnsi="Book Antiqua" w:cs="Helvetica"/>
          <w:kern w:val="0"/>
        </w:rPr>
        <w:t xml:space="preserve"> (+) patients had significantly lower mean arterial pressure and systemic vascular resistance. The increase in HVPG after the test meal significantly correlated with serum </w:t>
      </w:r>
      <w:r w:rsidRPr="003143C1">
        <w:rPr>
          <w:rFonts w:ascii="Book Antiqua" w:hAnsi="Book Antiqua"/>
          <w:kern w:val="0"/>
        </w:rPr>
        <w:t>bactDNA</w:t>
      </w:r>
      <w:r w:rsidRPr="003143C1">
        <w:rPr>
          <w:rFonts w:ascii="Book Antiqua" w:hAnsi="Book Antiqua" w:cs="Helvetica"/>
          <w:kern w:val="0"/>
        </w:rPr>
        <w:t xml:space="preserve"> concentration.</w:t>
      </w:r>
      <w:r w:rsidRPr="003143C1">
        <w:rPr>
          <w:rFonts w:ascii="Book Antiqua" w:hAnsi="Book Antiqua"/>
          <w:kern w:val="0"/>
        </w:rPr>
        <w:t xml:space="preserve"> Uniformity of analytical methods is needed to ascertain its real value in clinical setting</w:t>
      </w:r>
      <w:r w:rsidRPr="003143C1">
        <w:rPr>
          <w:rFonts w:ascii="Book Antiqua" w:eastAsia="宋体" w:hAnsi="Book Antiqua"/>
          <w:kern w:val="0"/>
          <w:vertAlign w:val="superscript"/>
          <w:lang w:eastAsia="zh-CN"/>
        </w:rPr>
        <w:t>[</w:t>
      </w:r>
      <w:hyperlink w:anchor="_ENREF_4" w:tooltip="Bellot, 2013 #594" w:history="1">
        <w:r w:rsidRPr="003143C1">
          <w:rPr>
            <w:rFonts w:ascii="Book Antiqua" w:hAnsi="Book Antiqua"/>
            <w:kern w:val="0"/>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AA=
</w:fldData>
          </w:fldChar>
        </w:r>
        <w:r w:rsidRPr="003143C1">
          <w:rPr>
            <w:rFonts w:ascii="Book Antiqua" w:hAnsi="Book Antiqua"/>
            <w:kern w:val="0"/>
          </w:rPr>
          <w:instrText xml:space="preserve"> ADDIN EN.CITE </w:instrText>
        </w:r>
        <w:r w:rsidRPr="003143C1">
          <w:rPr>
            <w:rFonts w:ascii="Book Antiqua" w:hAnsi="Book Antiqua"/>
            <w:kern w:val="0"/>
          </w:rPr>
          <w:fldChar w:fldCharType="begin">
            <w:fldData xml:space="preserve">PEVuZE5vdGU+PENpdGU+PEF1dGhvcj5CZWxsb3Q8L0F1dGhvcj48WWVhcj4yMDEzPC9ZZWFyPjxS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</w:fldData>
          </w:fldChar>
        </w:r>
        <w:r w:rsidRPr="003143C1">
          <w:rPr>
            <w:rFonts w:ascii="Book Antiqua" w:hAnsi="Book Antiqua"/>
            <w:kern w:val="0"/>
          </w:rPr>
          <w:instrText xml:space="preserve"> ADDIN EN.CITE.DATA </w:instrText>
        </w:r>
        <w:r w:rsidRPr="003143C1">
          <w:rPr>
            <w:rFonts w:ascii="Book Antiqua" w:hAnsi="Book Antiqua"/>
            <w:kern w:val="0"/>
          </w:rPr>
        </w:r>
        <w:r w:rsidRPr="003143C1">
          <w:rPr>
            <w:rFonts w:ascii="Book Antiqua" w:hAnsi="Book Antiqua"/>
            <w:kern w:val="0"/>
          </w:rPr>
          <w:fldChar w:fldCharType="end"/>
        </w:r>
        <w:r w:rsidRPr="003143C1">
          <w:rPr>
            <w:rFonts w:ascii="Book Antiqua" w:hAnsi="Book Antiqua"/>
            <w:kern w:val="0"/>
          </w:rPr>
        </w:r>
        <w:r w:rsidRPr="003143C1">
          <w:rPr>
            <w:rFonts w:ascii="Book Antiqua" w:hAnsi="Book Antiqua"/>
            <w:kern w:val="0"/>
          </w:rPr>
          <w:fldChar w:fldCharType="separate"/>
        </w:r>
        <w:r w:rsidRPr="003143C1">
          <w:rPr>
            <w:rFonts w:ascii="Book Antiqua" w:hAnsi="Book Antiqua"/>
            <w:noProof/>
            <w:kern w:val="0"/>
            <w:vertAlign w:val="superscript"/>
          </w:rPr>
          <w:t>4</w:t>
        </w:r>
        <w:r w:rsidRPr="003143C1">
          <w:rPr>
            <w:rFonts w:ascii="Book Antiqua" w:hAnsi="Book Antiqua"/>
            <w:kern w:val="0"/>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宋体" w:hAnsi="Book Antiqua"/>
          <w:b/>
          <w:lang w:eastAsia="zh-CN"/>
        </w:rPr>
      </w:pPr>
      <w:r w:rsidRPr="003143C1">
        <w:rPr>
          <w:rFonts w:ascii="Book Antiqua" w:eastAsia="｣ﾍ｣ﾓ ･ｴ･ｷ･ﾃ･ｯ" w:hAnsi="Book Antiqua"/>
          <w:b/>
        </w:rPr>
        <w:t>THERAPEUTIC APPROACH TO LIVER CIRRHOSIS BY MANAGEMENT OF THE GUT-LIVER AXIS</w:t>
      </w:r>
    </w:p>
    <w:p w:rsidR="00721D26" w:rsidRPr="003143C1" w:rsidRDefault="00721D26" w:rsidP="002050E5">
      <w:pPr>
        <w:widowControl/>
        <w:autoSpaceDE w:val="0"/>
        <w:autoSpaceDN w:val="0"/>
        <w:adjustRightInd w:val="0"/>
        <w:spacing w:line="360" w:lineRule="auto"/>
        <w:rPr>
          <w:rFonts w:ascii="Book Antiqua" w:hAnsi="Book Antiqua" w:cs="Times-Roman"/>
        </w:rPr>
      </w:pPr>
      <w:r w:rsidRPr="003143C1">
        <w:rPr>
          <w:rFonts w:ascii="Book Antiqua" w:hAnsi="Book Antiqua" w:cs="Times-Roman"/>
        </w:rPr>
        <w:t xml:space="preserve">Our hypothesis about the mechanism of endotoxemia and its consequences related to complications in advanced liver cirrhosis are shown in Figure </w:t>
      </w:r>
      <w:r w:rsidRPr="003143C1">
        <w:rPr>
          <w:rFonts w:ascii="Book Antiqua" w:eastAsia="宋体" w:hAnsi="Book Antiqua" w:cs="Times-Roman"/>
          <w:lang w:eastAsia="zh-CN"/>
        </w:rPr>
        <w:t>2</w:t>
      </w:r>
      <w:r w:rsidRPr="003143C1">
        <w:rPr>
          <w:rFonts w:ascii="Book Antiqua" w:hAnsi="Book Antiqua" w:cs="Times-Roman"/>
        </w:rPr>
        <w:t>. Gram-negative bacteria and endotoxins are more likely than other types of bacteria to stimulate tumor necrosis factor and cytokines that would lead to the production of (NO)</w:t>
      </w:r>
      <w:r w:rsidRPr="003143C1">
        <w:rPr>
          <w:rFonts w:ascii="Book Antiqua" w:eastAsia="宋体" w:hAnsi="Book Antiqua"/>
          <w:kern w:val="0"/>
          <w:vertAlign w:val="superscript"/>
          <w:lang w:eastAsia="zh-CN"/>
        </w:rPr>
        <w:t>[</w:t>
      </w:r>
      <w:hyperlink w:anchor="_ENREF_138" w:tooltip="Garcia-Tsao, 2001 #698" w:history="1">
        <w:r w:rsidRPr="003143C1">
          <w:rPr>
            <w:rFonts w:ascii="Book Antiqua" w:hAnsi="Book Antiqua" w:cs="Times-Roman"/>
          </w:rPr>
          <w:fldChar w:fldCharType="begin"/>
        </w:r>
        <w:r w:rsidRPr="003143C1">
          <w:rPr>
            <w:rFonts w:ascii="Book Antiqua" w:hAnsi="Book Antiqua" w:cs="Times-Roman"/>
          </w:rPr>
          <w:instrText xml:space="preserve"> ADDIN EN.CITE &lt;EndNote&gt;&lt;Cite&gt;&lt;Author&gt;Garcia-Tsao&lt;/Author&gt;&lt;Year&gt;2001&lt;/Year&gt;&lt;RecNum&gt;698&lt;/RecNum&gt;&lt;DisplayText&gt;&lt;style face="superscript"&gt;138&lt;/style&gt;&lt;/DisplayText&gt;&lt;record&gt;&lt;rec-number&gt;698&lt;/rec-number&gt;&lt;foreign-keys&gt;&lt;key app="EN" db-id="zdwx5awr0vxrwje5vadpweszzvf0zz9d922z"&gt;698&lt;/key&gt;&lt;/foreign-keys&gt;&lt;ref-type name="Journal Article"&gt;17&lt;/ref-type&gt;&lt;contributors&gt;&lt;authors&gt;&lt;author&gt;Garcia-Tsao, G.&lt;/author&gt;&lt;/authors&gt;&lt;/contributors&gt;&lt;titles&gt;&lt;title&gt;Bacterial translocation: cause or consequence of decompensation in cirrh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50-5&lt;/pages&gt;&lt;volume&gt;34&lt;/volume&gt;&lt;number&gt;1&lt;/number&gt;&lt;keywords&gt;&lt;keyword&gt;Animals&lt;/keyword&gt;&lt;keyword&gt;*Bacterial Translocation&lt;/keyword&gt;&lt;keyword&gt;Humans&lt;/keyword&gt;&lt;keyword&gt;Intestines/*microbiology&lt;/keyword&gt;&lt;keyword&gt;Liver Cirrhosis/complications/*microbiology&lt;/keyword&gt;&lt;/keywords&gt;&lt;dates&gt;&lt;year&gt;2001&lt;/year&gt;&lt;pub-dates&gt;&lt;date&gt;Jan&lt;/date&gt;&lt;/pub-dates&gt;&lt;/dates&gt;&lt;isbn&gt;0168-8278 (Print)&amp;#xD;0168-8278 (Linking)&lt;/isbn&gt;&lt;accession-num&gt;11211893&lt;/accession-num&gt;&lt;urls&gt;&lt;related-urls&gt;&lt;url&gt;http://www.ncbi.nlm.nih.gov/pubmed/11211893&lt;/url&gt;&lt;/related-urls&gt;&lt;/urls&gt;&lt;/record&gt;&lt;/Cite&gt;&lt;/EndNote&gt;</w:instrText>
        </w:r>
        <w:r w:rsidRPr="003143C1">
          <w:rPr>
            <w:rFonts w:ascii="Book Antiqua" w:hAnsi="Book Antiqua" w:cs="Times-Roman"/>
          </w:rPr>
          <w:fldChar w:fldCharType="separate"/>
        </w:r>
        <w:r w:rsidRPr="003143C1">
          <w:rPr>
            <w:rFonts w:ascii="Book Antiqua" w:hAnsi="Book Antiqua" w:cs="Times-Roman"/>
            <w:noProof/>
            <w:vertAlign w:val="superscript"/>
          </w:rPr>
          <w:t>138</w:t>
        </w:r>
        <w:r w:rsidRPr="003143C1">
          <w:rPr>
            <w:rFonts w:ascii="Book Antiqua" w:hAnsi="Book Antiqua" w:cs="Times-Roman"/>
          </w:rPr>
          <w:fldChar w:fldCharType="end"/>
        </w:r>
      </w:hyperlink>
      <w:r w:rsidRPr="003143C1">
        <w:rPr>
          <w:rFonts w:ascii="Book Antiqua" w:eastAsia="宋体" w:hAnsi="Book Antiqua"/>
          <w:kern w:val="0"/>
          <w:vertAlign w:val="superscript"/>
          <w:lang w:eastAsia="zh-CN"/>
        </w:rPr>
        <w:t>]</w:t>
      </w:r>
      <w:r w:rsidRPr="003143C1">
        <w:rPr>
          <w:rFonts w:ascii="Book Antiqua" w:hAnsi="Book Antiqua"/>
          <w:kern w:val="0"/>
        </w:rPr>
        <w:t xml:space="preserve"> </w:t>
      </w:r>
      <w:r w:rsidRPr="003143C1">
        <w:rPr>
          <w:rFonts w:ascii="Book Antiqua" w:hAnsi="Book Antiqua" w:cs="Times-Roman"/>
        </w:rPr>
        <w:t>. Endotoxemia in relation to bacterial translocation, causes induction of NO synthase leading to increased vascular NO production, which is the primary stimulus for the development of vasodilatation and its accompanying clinical manifestations in cirrhosis</w:t>
      </w:r>
      <w:r w:rsidRPr="003143C1">
        <w:rPr>
          <w:rFonts w:ascii="Book Antiqua" w:eastAsia="宋体" w:hAnsi="Book Antiqua"/>
          <w:kern w:val="0"/>
          <w:vertAlign w:val="superscript"/>
          <w:lang w:eastAsia="zh-CN"/>
        </w:rPr>
        <w:t>[</w:t>
      </w:r>
      <w:hyperlink w:anchor="_ENREF_99" w:tooltip="Lee, 2008 #654" w:history="1">
        <w:r w:rsidRPr="003143C1">
          <w:rPr>
            <w:rFonts w:ascii="Book Antiqua" w:hAnsi="Book Antiqua" w:cs="Times-Roman"/>
          </w:rPr>
          <w:fldChar w:fldCharType="begin">
            <w:fldData xml:space="preserve">PEVuZE5vdGU+PENpdGU+PEF1dGhvcj5MZWU8L0F1dGhvcj48WWVhcj4yMDA4PC9ZZWFyPjxSZWNO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4ODQtOTA8L3BhZ2VzPjx2b2x1bWU+MTQ8L3ZvbHVtZT48bnVtYmVyPjI0PC9udW1iZXI+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</w:fldData>
          </w:fldChar>
        </w:r>
        <w:r w:rsidRPr="003143C1">
          <w:rPr>
            <w:rFonts w:ascii="Book Antiqua" w:hAnsi="Book Antiqua" w:cs="Times-Roman"/>
          </w:rPr>
          <w:instrText xml:space="preserve"> ADDIN EN.CITE </w:instrText>
        </w:r>
        <w:r w:rsidRPr="003143C1">
          <w:rPr>
            <w:rFonts w:ascii="Book Antiqua" w:hAnsi="Book Antiqua" w:cs="Times-Roman"/>
          </w:rPr>
          <w:fldChar w:fldCharType="begin">
            <w:fldData xml:space="preserve">PEVuZE5vdGU+PENpdGU+PEF1dGhvcj5MZWU8L0F1dGhvcj48WWVhcj4yMDA4PC9ZZWFyPjxSZWNO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</w:fldData>
          </w:fldChar>
        </w:r>
        <w:r w:rsidRPr="003143C1">
          <w:rPr>
            <w:rFonts w:ascii="Book Antiqua" w:hAnsi="Book Antiqua" w:cs="Times-Roman"/>
          </w:rPr>
          <w:instrText xml:space="preserve"> ADDIN EN.CITE.DATA </w:instrText>
        </w:r>
        <w:r w:rsidRPr="003143C1">
          <w:rPr>
            <w:rFonts w:ascii="Book Antiqua" w:hAnsi="Book Antiqua" w:cs="Times-Roman"/>
          </w:rPr>
        </w:r>
        <w:r w:rsidRPr="003143C1">
          <w:rPr>
            <w:rFonts w:ascii="Book Antiqua" w:hAnsi="Book Antiqua" w:cs="Times-Roman"/>
          </w:rPr>
          <w:fldChar w:fldCharType="end"/>
        </w:r>
        <w:r w:rsidRPr="003143C1">
          <w:rPr>
            <w:rFonts w:ascii="Book Antiqua" w:hAnsi="Book Antiqua" w:cs="Times-Roman"/>
          </w:rPr>
        </w:r>
        <w:r w:rsidRPr="003143C1">
          <w:rPr>
            <w:rFonts w:ascii="Book Antiqua" w:hAnsi="Book Antiqua" w:cs="Times-Roman"/>
          </w:rPr>
          <w:fldChar w:fldCharType="separate"/>
        </w:r>
        <w:r w:rsidRPr="003143C1">
          <w:rPr>
            <w:rFonts w:ascii="Book Antiqua" w:hAnsi="Book Antiqua" w:cs="Times-Roman"/>
            <w:noProof/>
            <w:vertAlign w:val="superscript"/>
          </w:rPr>
          <w:t>99</w:t>
        </w:r>
        <w:r w:rsidRPr="003143C1">
          <w:rPr>
            <w:rFonts w:ascii="Book Antiqua" w:hAnsi="Book Antiqua" w:cs="Times-Roman"/>
          </w:rPr>
          <w:fldChar w:fldCharType="end"/>
        </w:r>
      </w:hyperlink>
      <w:r w:rsidRPr="003143C1">
        <w:rPr>
          <w:rFonts w:ascii="Book Antiqua" w:eastAsia="宋体" w:hAnsi="Book Antiqua"/>
          <w:kern w:val="0"/>
          <w:vertAlign w:val="superscript"/>
          <w:lang w:eastAsia="zh-CN"/>
        </w:rPr>
        <w:t>]</w:t>
      </w:r>
      <w:r w:rsidRPr="003143C1">
        <w:rPr>
          <w:rFonts w:ascii="Book Antiqua" w:hAnsi="Book Antiqua" w:cs="Times-Roman"/>
        </w:rPr>
        <w:t>. Nitric oxide is also a potent inducer of increased membrane permeability in the vascular endothelium and intestinal mucosa, possibly contributing to bacterial translocation</w:t>
      </w:r>
      <w:r w:rsidRPr="003143C1">
        <w:rPr>
          <w:rFonts w:ascii="Book Antiqua" w:eastAsia="宋体" w:hAnsi="Book Antiqua"/>
          <w:kern w:val="0"/>
          <w:vertAlign w:val="superscript"/>
          <w:lang w:eastAsia="zh-CN"/>
        </w:rPr>
        <w:t>[</w:t>
      </w:r>
      <w:r w:rsidRPr="003143C1">
        <w:rPr>
          <w:rFonts w:ascii="Book Antiqua" w:hAnsi="Book Antiqua" w:cs="Times-Roman"/>
        </w:rPr>
        <w:fldChar w:fldCharType="begin">
          <w:fldData xml:space="preserve">PEVuZE5vdGU+PENpdGU+PEF1dGhvcj5MZWU8L0F1dGhvcj48WWVhcj4yMDA4PC9ZZWFyPjxSZWNO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zODg0LTkwPC9wYWdlcz48dm9sdW1lPjE0PC92b2x1bWU+PG51bWJlcj4yNDwvbnVt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xMzktNDM8L3BhZ2VzPjx2b2x1bWU+MTg8L3ZvbHVtZT48bnVtYmVyPjU8L251bWJlcj48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</w:fldData>
        </w:fldChar>
      </w:r>
      <w:r w:rsidRPr="003143C1">
        <w:rPr>
          <w:rFonts w:ascii="Book Antiqua" w:hAnsi="Book Antiqua" w:cs="Times-Roman"/>
        </w:rPr>
        <w:instrText xml:space="preserve"> ADDIN EN.CITE </w:instrText>
      </w:r>
      <w:r w:rsidRPr="003143C1">
        <w:rPr>
          <w:rFonts w:ascii="Book Antiqua" w:hAnsi="Book Antiqua" w:cs="Times-Roman"/>
        </w:rPr>
        <w:fldChar w:fldCharType="begin">
          <w:fldData xml:space="preserve">PEVuZE5vdGU+PENpdGU+PEF1dGhvcj5MZWU8L0F1dGhvcj48WWVhcj4yMDA4PC9ZZWFyPjxSZWNO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xMzktNDM8L3BhZ2VzPjx2b2x1bWU+MTg8L3ZvbHVtZT48bnVtYmVyPjU8L251bWJlcj48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</w:fldData>
        </w:fldChar>
      </w:r>
      <w:r w:rsidRPr="003143C1">
        <w:rPr>
          <w:rFonts w:ascii="Book Antiqua" w:hAnsi="Book Antiqua" w:cs="Times-Roman"/>
        </w:rPr>
        <w:instrText xml:space="preserve"> ADDIN EN.CITE.DATA </w:instrText>
      </w:r>
      <w:r w:rsidRPr="003143C1">
        <w:rPr>
          <w:rFonts w:ascii="Book Antiqua" w:hAnsi="Book Antiqua" w:cs="Times-Roman"/>
        </w:rPr>
      </w:r>
      <w:r w:rsidRPr="003143C1">
        <w:rPr>
          <w:rFonts w:ascii="Book Antiqua" w:hAnsi="Book Antiqua" w:cs="Times-Roman"/>
        </w:rPr>
        <w:fldChar w:fldCharType="end"/>
      </w:r>
      <w:r w:rsidRPr="003143C1">
        <w:rPr>
          <w:rFonts w:ascii="Book Antiqua" w:hAnsi="Book Antiqua" w:cs="Times-Roman"/>
        </w:rPr>
      </w:r>
      <w:r w:rsidRPr="003143C1">
        <w:rPr>
          <w:rFonts w:ascii="Book Antiqua" w:hAnsi="Book Antiqua" w:cs="Times-Roman"/>
        </w:rPr>
        <w:fldChar w:fldCharType="separate"/>
      </w:r>
      <w:hyperlink w:anchor="_ENREF_28" w:tooltip="Guarner, 1993 #371" w:history="1">
        <w:r w:rsidRPr="003143C1">
          <w:rPr>
            <w:rFonts w:ascii="Book Antiqua" w:hAnsi="Book Antiqua" w:cs="Times-Roman"/>
            <w:noProof/>
            <w:vertAlign w:val="superscript"/>
          </w:rPr>
          <w:t>28</w:t>
        </w:r>
      </w:hyperlink>
      <w:r w:rsidRPr="003143C1">
        <w:rPr>
          <w:rFonts w:ascii="Book Antiqua" w:hAnsi="Book Antiqua" w:cs="Times-Roman"/>
          <w:noProof/>
          <w:vertAlign w:val="superscript"/>
        </w:rPr>
        <w:t>,</w:t>
      </w:r>
      <w:hyperlink w:anchor="_ENREF_99" w:tooltip="Lee, 2008 #654" w:history="1">
        <w:r w:rsidRPr="003143C1">
          <w:rPr>
            <w:rFonts w:ascii="Book Antiqua" w:hAnsi="Book Antiqua" w:cs="Times-Roman"/>
            <w:noProof/>
            <w:vertAlign w:val="superscript"/>
          </w:rPr>
          <w:t>99</w:t>
        </w:r>
      </w:hyperlink>
      <w:r w:rsidRPr="003143C1">
        <w:rPr>
          <w:rFonts w:ascii="Book Antiqua" w:hAnsi="Book Antiqua" w:cs="Times-Roman"/>
        </w:rPr>
        <w:fldChar w:fldCharType="end"/>
      </w:r>
      <w:r w:rsidRPr="003143C1">
        <w:rPr>
          <w:rFonts w:ascii="Book Antiqua" w:eastAsia="宋体" w:hAnsi="Book Antiqua"/>
          <w:kern w:val="0"/>
          <w:vertAlign w:val="superscript"/>
          <w:lang w:eastAsia="zh-CN"/>
        </w:rPr>
        <w:t>]</w:t>
      </w:r>
      <w:r w:rsidRPr="003143C1">
        <w:rPr>
          <w:rFonts w:ascii="Book Antiqua" w:hAnsi="Book Antiqua" w:cs="Times-Roman"/>
        </w:rPr>
        <w:t xml:space="preserve">. In patients with advanced cirrhosis, there may be a vicious cycle among endotoxemia, induction of NO and increased intestinal permeability, which may further induce derangement of the hyperdynamic circulatory status and renal failure. New clues to improving prognosis of advanced liver cirrhosis may be found in better management of gut-liver axis. </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 xml:space="preserve">Selective intestinal decontamination </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 xml:space="preserve">Selective intestinal decontamination (SID) for management of complications of liver cirrhosis has a long and evolving history. At first, the word SID was not used but the trial to eliminate the endogenous source of gram-negative aerobic bacteria was reported early in 1982. Adachi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39" w:tooltip="Adachi, 1982 #316"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Adachi&lt;/Author&gt;&lt;Year&gt;1982&lt;/Year&gt;&lt;RecNum&gt;316&lt;/RecNum&gt;&lt;DisplayText&gt;&lt;style face="superscript"&gt;139&lt;/style&gt;&lt;/DisplayText&gt;&lt;record&gt;&lt;rec-number&gt;316&lt;/rec-number&gt;&lt;foreign-keys&gt;&lt;key app="EN" db-id="zdwx5awr0vxrwje5vadpweszzvf0zz9d922z"&gt;316&lt;/key&gt;&lt;/foreign-keys&gt;&lt;ref-type name="Journal Article"&gt;17&lt;/ref-type&gt;&lt;contributors&gt;&lt;authors&gt;&lt;author&gt;Adachi, Y.&lt;/author&gt;&lt;author&gt;Enomoto, M.&lt;/author&gt;&lt;author&gt;Adachi, M.&lt;/author&gt;&lt;author&gt;Suwa, M.&lt;/author&gt;&lt;author&gt;Nagamine, Y.&lt;/author&gt;&lt;author&gt;Nanno, T.&lt;/author&gt;&lt;author&gt;Hashimoto, T.&lt;/author&gt;&lt;author&gt;Inoue, H.&lt;/author&gt;&lt;author&gt;Yamamoto, T.&lt;/author&gt;&lt;/authors&gt;&lt;/contributors&gt;&lt;titles&gt;&lt;title&gt;Enteric coated polymyxin B in the treatment of hyperammonemia and endotoxemia in liver cirrhosis&lt;/title&gt;&lt;secondary-title&gt;Gastroenterol Jpn&lt;/secondary-title&gt;&lt;alt-title&gt;Gastroenterologia Japonica&lt;/alt-title&gt;&lt;/titles&gt;&lt;periodical&gt;&lt;full-title&gt;Gastroenterol Jpn&lt;/full-title&gt;&lt;abbr-1&gt;Gastroenterologia Japonica&lt;/abbr-1&gt;&lt;/periodical&gt;&lt;alt-periodical&gt;&lt;full-title&gt;Gastroenterol Jpn&lt;/full-title&gt;&lt;abbr-1&gt;Gastroenterologia Japonica&lt;/abbr-1&gt;&lt;/alt-periodical&gt;&lt;pages&gt;550-7&lt;/pages&gt;&lt;volume&gt;17&lt;/volume&gt;&lt;number&gt;6&lt;/number&gt;&lt;keywords&gt;&lt;keyword&gt;Administration, Oral&lt;/keyword&gt;&lt;keyword&gt;Adult&lt;/keyword&gt;&lt;keyword&gt;Aged&lt;/keyword&gt;&lt;keyword&gt;Ammonia/*blood&lt;/keyword&gt;&lt;keyword&gt;Carcinoma, Hepatocellular/blood&lt;/keyword&gt;&lt;keyword&gt;Endotoxins/*blood&lt;/keyword&gt;&lt;keyword&gt;Female&lt;/keyword&gt;&lt;keyword&gt;Humans&lt;/keyword&gt;&lt;keyword&gt;Lactose/therapeutic use&lt;/keyword&gt;&lt;keyword&gt;Liver Cirrhosis/*blood/drug therapy&lt;/keyword&gt;&lt;keyword&gt;Liver Neoplasms/blood&lt;/keyword&gt;&lt;keyword&gt;Male&lt;/keyword&gt;&lt;keyword&gt;Middle Aged&lt;/keyword&gt;&lt;keyword&gt;Polymyxin B/administration &amp;amp; dosage/blood/*therapeutic use&lt;/keyword&gt;&lt;keyword&gt;Polymyxins/*therapeutic use&lt;/keyword&gt;&lt;keyword&gt;Tablets, Enteric-Coated&lt;/keyword&gt;&lt;/keywords&gt;&lt;dates&gt;&lt;year&gt;1982&lt;/year&gt;&lt;pub-dates&gt;&lt;date&gt;Dec&lt;/date&gt;&lt;/pub-dates&gt;&lt;/dates&gt;&lt;isbn&gt;0435-1339 (Print)&amp;#xD;0435-1339 (Linking)&lt;/isbn&gt;&lt;accession-num&gt;6298048&lt;/accession-num&gt;&lt;urls&gt;&lt;related-urls&gt;&lt;url&gt;http://www.ncbi.nlm.nih.gov/pubmed/6298048&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3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 xml:space="preserve">reported that oral administration of polymyxin B is useful in the treatment of hyperammonemia and endotoxemia in liver cirrhosis, as a poorly absorbed antibiotic and as an antiendotoxin agent. Similary, Tarao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47" w:tooltip="Tarao, 1982 #320"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Tarao&lt;/Author&gt;&lt;Year&gt;1982&lt;/Year&gt;&lt;RecNum&gt;320&lt;/RecNum&gt;&lt;DisplayText&gt;&lt;style face="superscript"&gt;47&lt;/style&gt;&lt;/DisplayText&gt;&lt;record&gt;&lt;rec-number&gt;320&lt;/rec-number&gt;&lt;foreign-keys&gt;&lt;key app="EN" db-id="zdwx5awr0vxrwje5vadpweszzvf0zz9d922z"&gt;320&lt;/key&gt;&lt;/foreign-keys&gt;&lt;ref-type name="Journal Article"&gt;17&lt;/ref-type&gt;&lt;contributors&gt;&lt;authors&gt;&lt;author&gt;Tarao, K.&lt;/author&gt;&lt;author&gt;Moroi, T.&lt;/author&gt;&lt;author&gt;Hirabayashi, Y.&lt;/author&gt;&lt;author&gt;Ikeuchi, T.&lt;/author&gt;&lt;author&gt;Endo, O.&lt;/author&gt;&lt;author&gt;Takamura, Y.&lt;/author&gt;&lt;/authors&gt;&lt;/contributors&gt;&lt;titles&gt;&lt;title&gt;Effect of paromomycin sulfate on endotoxemia in patients with cirrh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63-7&lt;/pages&gt;&lt;volume&gt;4&lt;/volume&gt;&lt;number&gt;3&lt;/number&gt;&lt;keywords&gt;&lt;keyword&gt;Acute Kidney Injury/etiology&lt;/keyword&gt;&lt;keyword&gt;Double-Blind Method&lt;/keyword&gt;&lt;keyword&gt;Drug Administration Schedule&lt;/keyword&gt;&lt;keyword&gt;Female&lt;/keyword&gt;&lt;keyword&gt;Humans&lt;/keyword&gt;&lt;keyword&gt;Liver Cirrhosis/*complications&lt;/keyword&gt;&lt;keyword&gt;Liver Function Tests&lt;/keyword&gt;&lt;keyword&gt;Male&lt;/keyword&gt;&lt;keyword&gt;Middle Aged&lt;/keyword&gt;&lt;keyword&gt;Paromomycin/*therapeutic use&lt;/keyword&gt;&lt;keyword&gt;Random Allocation&lt;/keyword&gt;&lt;keyword&gt;Toxemia/*drug therapy&lt;/keyword&gt;&lt;/keywords&gt;&lt;dates&gt;&lt;year&gt;1982&lt;/year&gt;&lt;pub-dates&gt;&lt;date&gt;Jun&lt;/date&gt;&lt;/pub-dates&gt;&lt;/dates&gt;&lt;isbn&gt;0192-0790 (Print)&amp;#xD;0192-0790 (Linking)&lt;/isbn&gt;&lt;accession-num&gt;7096960&lt;/accession-num&gt;&lt;urls&gt;&lt;related-urls&gt;&lt;url&gt;http://www.ncbi.nlm.nih.gov/pubmed/7096960&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stated that paromomycin sulfate (2 g/d for 4 wk) is effective in the prevention of endotoxemia and the associated renal impairment in cirrhosis. Although the effect of the latter was not reproduced later in patients with alcoholic liver disease</w:t>
      </w:r>
      <w:r w:rsidRPr="003143C1">
        <w:rPr>
          <w:rFonts w:ascii="Book Antiqua" w:eastAsia="宋体" w:hAnsi="Book Antiqua"/>
          <w:kern w:val="0"/>
          <w:vertAlign w:val="superscript"/>
          <w:lang w:eastAsia="zh-CN"/>
        </w:rPr>
        <w:t>[</w:t>
      </w:r>
      <w:hyperlink w:anchor="_ENREF_140" w:tooltip="Bode, 1997 #395"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ode&lt;/Author&gt;&lt;Year&gt;1997&lt;/Year&gt;&lt;RecNum&gt;395&lt;/RecNum&gt;&lt;DisplayText&gt;&lt;style face="superscript"&gt;140&lt;/style&gt;&lt;/DisplayText&gt;&lt;record&gt;&lt;rec-number&gt;395&lt;/rec-number&gt;&lt;foreign-keys&gt;&lt;key app="EN" db-id="zdwx5awr0vxrwje5vadpweszzvf0zz9d922z"&gt;395&lt;/key&gt;&lt;/foreign-keys&gt;&lt;ref-type name="Journal Article"&gt;17&lt;/ref-type&gt;&lt;contributors&gt;&lt;authors&gt;&lt;author&gt;Bode, C.&lt;/author&gt;&lt;author&gt;Schafer, C.&lt;/author&gt;&lt;author&gt;Fukui, H.&lt;/author&gt;&lt;author&gt;Bode, J. C.&lt;/author&gt;&lt;/authors&gt;&lt;/contributors&gt;&lt;auth-address&gt;Department of Physiology of Nutrition, Hohenheim University, Stuttgart, Germany.&lt;/auth-address&gt;&lt;titles&gt;&lt;title&gt;Effect of treatment with paromomycin on endotoxemia in patients with alcoholic liver disease--a double-blind, placebo-controlled trial&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1367-73&lt;/pages&gt;&lt;volume&gt;21&lt;/volume&gt;&lt;number&gt;8&lt;/number&gt;&lt;keywords&gt;&lt;keyword&gt;Adult&lt;/keyword&gt;&lt;keyword&gt;Anti-Bacterial Agents/*therapeutic use&lt;/keyword&gt;&lt;keyword&gt;Double-Blind Method&lt;/keyword&gt;&lt;keyword&gt;Endotoxemia/*drug therapy&lt;/keyword&gt;&lt;keyword&gt;Endotoxins/blood&lt;/keyword&gt;&lt;keyword&gt;Humans&lt;/keyword&gt;&lt;keyword&gt;Liver Cirrhosis, Alcoholic/blood/*drug therapy&lt;/keyword&gt;&lt;keyword&gt;Liver Diseases, Alcoholic/blood/*drug therapy&lt;/keyword&gt;&lt;keyword&gt;Middle Aged&lt;/keyword&gt;&lt;keyword&gt;Paromomycin/*therapeutic use&lt;/keyword&gt;&lt;keyword&gt;Treatment Outcome&lt;/keyword&gt;&lt;/keywords&gt;&lt;dates&gt;&lt;year&gt;1997&lt;/year&gt;&lt;pub-dates&gt;&lt;date&gt;Nov&lt;/date&gt;&lt;/pub-dates&gt;&lt;/dates&gt;&lt;isbn&gt;0145-6008 (Print)&amp;#xD;0145-6008 (Linking)&lt;/isbn&gt;&lt;accession-num&gt;9394106&lt;/accession-num&gt;&lt;urls&gt;&lt;related-urls&gt;&lt;url&gt;http://www.ncbi.nlm.nih.gov/pubmed/9394106&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4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 xml:space="preserve">Long-term use of norfloxacin </w:t>
      </w:r>
      <w:r w:rsidRPr="003143C1">
        <w:rPr>
          <w:rFonts w:ascii="Book Antiqua" w:hAnsi="Book Antiqua" w:cs="Helvetica"/>
          <w:kern w:val="0"/>
          <w:lang w:eastAsia="zh-CN"/>
        </w:rPr>
        <w:t>(400 mg/d, mean follow-up period 6.4</w:t>
      </w:r>
      <w:r w:rsidRPr="003143C1">
        <w:rPr>
          <w:rFonts w:ascii="Book Antiqua" w:eastAsia="宋体" w:hAnsi="Book Antiqua" w:cs="Helvetica"/>
          <w:kern w:val="0"/>
          <w:lang w:eastAsia="zh-CN"/>
        </w:rPr>
        <w:t xml:space="preserve"> </w:t>
      </w:r>
      <w:r w:rsidRPr="003143C1">
        <w:rPr>
          <w:rFonts w:ascii="Book Antiqua" w:hAnsi="Book Antiqua" w:cs="Helvetica"/>
          <w:kern w:val="0"/>
          <w:lang w:eastAsia="zh-CN"/>
        </w:rPr>
        <w:t>±</w:t>
      </w:r>
      <w:r w:rsidRPr="003143C1">
        <w:rPr>
          <w:rFonts w:ascii="Book Antiqua" w:eastAsia="宋体" w:hAnsi="Book Antiqua" w:cs="Helvetica"/>
          <w:kern w:val="0"/>
          <w:lang w:eastAsia="zh-CN"/>
        </w:rPr>
        <w:t xml:space="preserve"> </w:t>
      </w:r>
      <w:r w:rsidRPr="003143C1">
        <w:rPr>
          <w:rFonts w:ascii="Book Antiqua" w:hAnsi="Book Antiqua" w:cs="Helvetica"/>
          <w:kern w:val="0"/>
          <w:lang w:eastAsia="zh-CN"/>
        </w:rPr>
        <w:t>0.6 mo)</w:t>
      </w:r>
      <w:r w:rsidRPr="003143C1">
        <w:rPr>
          <w:rFonts w:ascii="Book Antiqua" w:eastAsia="｣ﾍ｣ﾓ ･ｴ･ｷ･ﾃ･ｯ" w:hAnsi="Book Antiqua"/>
          <w:i/>
        </w:rPr>
        <w:t xml:space="preserve"> has </w:t>
      </w:r>
      <w:r w:rsidRPr="003143C1">
        <w:rPr>
          <w:rFonts w:ascii="Book Antiqua" w:eastAsia="｣ﾍ｣ﾓ ･ｴ･ｷ･ﾃ･ｯ" w:hAnsi="Book Antiqua"/>
        </w:rPr>
        <w:t xml:space="preserve">been reported to </w:t>
      </w:r>
      <w:r w:rsidRPr="003143C1">
        <w:rPr>
          <w:rFonts w:ascii="Book Antiqua" w:hAnsi="Book Antiqua" w:cs="Helvetica"/>
          <w:kern w:val="0"/>
          <w:lang w:eastAsia="zh-CN"/>
        </w:rPr>
        <w:t>eliminate aerobic gram-negative bacilli from the fecal flora without significant changes in other microorganisms</w:t>
      </w:r>
      <w:r w:rsidRPr="003143C1">
        <w:rPr>
          <w:rFonts w:ascii="Book Antiqua" w:eastAsia="｣ﾍ｣ﾓ ･ｴ･ｷ･ﾃ･ｯ" w:hAnsi="Book Antiqua"/>
          <w:i/>
        </w:rPr>
        <w:t xml:space="preserve"> </w:t>
      </w:r>
      <w:r w:rsidRPr="003143C1">
        <w:rPr>
          <w:rFonts w:ascii="Book Antiqua" w:hAnsi="Book Antiqua" w:cs="Helvetica"/>
          <w:kern w:val="0"/>
          <w:lang w:eastAsia="zh-CN"/>
        </w:rPr>
        <w:t>throughout the study</w:t>
      </w:r>
      <w:r w:rsidRPr="003143C1">
        <w:rPr>
          <w:rFonts w:ascii="Book Antiqua" w:eastAsia="宋体" w:hAnsi="Book Antiqua"/>
          <w:kern w:val="0"/>
          <w:vertAlign w:val="superscript"/>
          <w:lang w:eastAsia="zh-CN"/>
        </w:rPr>
        <w:t>[</w:t>
      </w:r>
      <w:hyperlink w:anchor="_ENREF_141" w:tooltip="Gines, 1990 #602" w:history="1">
        <w:r w:rsidRPr="003143C1">
          <w:rPr>
            <w:rFonts w:ascii="Book Antiqua" w:eastAsia="｣ﾍ｣ﾓ ･ｴ･ｷ･ﾃ･ｯ" w:hAnsi="Book Antiqua"/>
          </w:rPr>
          <w:fldChar w:fldCharType="begin">
            <w:fldData xml:space="preserve">PEVuZE5vdGU+PENpdGU+PEF1dGhvcj5HaW5lczwvQXV0aG9yPjxZZWFyPjE5OTA8L1llYXI+PFJl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3MTYtMjQ8L3BhZ2Vz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HaW5lczwvQXV0aG9yPjxZZWFyPjE5OTA8L1llYXI+PFJl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3MTYtMjQ8L3BhZ2Vz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4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i/>
        </w:rPr>
        <w:t xml:space="preserve">. </w:t>
      </w:r>
      <w:r w:rsidRPr="003143C1">
        <w:rPr>
          <w:rFonts w:ascii="Book Antiqua" w:eastAsia="｣ﾍ｣ﾓ ･ｴ･ｷ･ﾃ･ｯ" w:hAnsi="Book Antiqua"/>
        </w:rPr>
        <w:t>A double blind, placebo-controlled trial evaluating its efficacy in cirrhotics who recovered from an episode of SBP</w:t>
      </w:r>
      <w:r w:rsidRPr="003143C1">
        <w:rPr>
          <w:rFonts w:ascii="Book Antiqua" w:eastAsia="｣ﾍ｣ﾓ ･ｴ･ｷ･ﾃ･ｯ" w:hAnsi="Book Antiqua"/>
          <w:i/>
        </w:rPr>
        <w:t>,</w:t>
      </w:r>
      <w:r w:rsidRPr="003143C1">
        <w:rPr>
          <w:rFonts w:ascii="Book Antiqua" w:eastAsia="｣ﾍ｣ﾓ ･ｴ･ｷ･ﾃ･ｯ" w:hAnsi="Book Antiqua"/>
        </w:rPr>
        <w:t xml:space="preserve"> revealed a significant reduction of</w:t>
      </w:r>
      <w:r w:rsidRPr="003143C1">
        <w:rPr>
          <w:rFonts w:ascii="Book Antiqua" w:eastAsia="｣ﾍ｣ﾓ ･ｴ･ｷ･ﾃ･ｯ" w:hAnsi="Book Antiqua"/>
          <w:i/>
        </w:rPr>
        <w:t xml:space="preserve"> </w:t>
      </w:r>
      <w:r w:rsidRPr="003143C1">
        <w:rPr>
          <w:rFonts w:ascii="Book Antiqua" w:eastAsia="｣ﾍ｣ﾓ ･ｴ･ｷ･ﾃ･ｯ" w:hAnsi="Book Antiqua"/>
        </w:rPr>
        <w:t>SBP recurrence by the treatement</w:t>
      </w:r>
      <w:r w:rsidRPr="003143C1">
        <w:rPr>
          <w:rFonts w:ascii="Book Antiqua" w:eastAsia="｣ﾍ｣ﾓ ･ｴ･ｷ･ﾃ･ｯ" w:hAnsi="Book Antiqua"/>
          <w:i/>
        </w:rPr>
        <w:t xml:space="preserve"> </w:t>
      </w:r>
      <w:r w:rsidRPr="003143C1">
        <w:rPr>
          <w:rFonts w:ascii="Book Antiqua" w:eastAsia="｣ﾍ｣ﾓ ･ｴ･ｷ･ﾃ･ｯ" w:hAnsi="Book Antiqua"/>
        </w:rPr>
        <w:t xml:space="preserve">(20% </w:t>
      </w:r>
      <w:r w:rsidRPr="003143C1">
        <w:rPr>
          <w:rFonts w:ascii="Book Antiqua" w:eastAsia="｣ﾍ｣ﾓ ･ｴ･ｷ･ﾃ･ｯ" w:hAnsi="Book Antiqua"/>
          <w:i/>
        </w:rPr>
        <w:t>vs</w:t>
      </w:r>
      <w:r w:rsidRPr="003143C1">
        <w:rPr>
          <w:rFonts w:ascii="Book Antiqua" w:eastAsia="｣ﾍ｣ﾓ ･ｴ･ｷ･ﾃ･ｯ" w:hAnsi="Book Antiqua"/>
        </w:rPr>
        <w:t xml:space="preserve"> 68%) at one year of follow-up</w:t>
      </w:r>
      <w:r w:rsidRPr="003143C1">
        <w:rPr>
          <w:rFonts w:ascii="Book Antiqua" w:eastAsia="宋体" w:hAnsi="Book Antiqua"/>
          <w:kern w:val="0"/>
          <w:vertAlign w:val="superscript"/>
          <w:lang w:eastAsia="zh-CN"/>
        </w:rPr>
        <w:t>[</w:t>
      </w:r>
      <w:hyperlink w:anchor="_ENREF_141" w:tooltip="Gines, 1990 #602" w:history="1">
        <w:r w:rsidRPr="003143C1">
          <w:rPr>
            <w:rFonts w:ascii="Book Antiqua" w:eastAsia="｣ﾍ｣ﾓ ･ｴ･ｷ･ﾃ･ｯ" w:hAnsi="Book Antiqua"/>
          </w:rPr>
          <w:fldChar w:fldCharType="begin">
            <w:fldData xml:space="preserve">PEVuZE5vdGU+PENpdGU+PEF1dGhvcj5HaW5lczwvQXV0aG9yPjxZZWFyPjE5OTA8L1llYXI+PFJl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3MTYtMjQ8L3BhZ2Vz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HaW5lczwvQXV0aG9yPjxZZWFyPjE5OTA8L1llYXI+PFJl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3MTYtMjQ8L3BhZ2Vz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4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i/>
        </w:rPr>
        <w:t xml:space="preserve">. </w:t>
      </w:r>
      <w:r w:rsidRPr="003143C1">
        <w:rPr>
          <w:rFonts w:ascii="Book Antiqua" w:eastAsia="｣ﾍ｣ﾓ ･ｴ･ｷ･ﾃ･ｯ" w:hAnsi="Book Antiqua"/>
        </w:rPr>
        <w:t>In cirrhotic patients with low ascitic fluid protein concentrations (</w:t>
      </w:r>
      <w:r w:rsidRPr="003143C1">
        <w:rPr>
          <w:rFonts w:ascii="宋体" w:eastAsia="宋体" w:hAnsi="宋体" w:cs="宋体" w:hint="eastAsia"/>
        </w:rPr>
        <w:t>≦</w:t>
      </w:r>
      <w:r w:rsidRPr="003143C1">
        <w:rPr>
          <w:rFonts w:ascii="Book Antiqua" w:hAnsi="Book Antiqua" w:cs="Helvetica"/>
          <w:kern w:val="0"/>
          <w:lang w:eastAsia="zh-CN"/>
        </w:rPr>
        <w:t>1 g/dL</w:t>
      </w:r>
      <w:r w:rsidRPr="003143C1">
        <w:rPr>
          <w:rFonts w:ascii="Book Antiqua" w:eastAsia="｣ﾍ｣ﾓ ･ｴ･ｷ･ﾃ･ｯ" w:hAnsi="Book Antiqua"/>
        </w:rPr>
        <w:t>) or hyperbilirubinemia (</w:t>
      </w:r>
      <w:r w:rsidRPr="003143C1">
        <w:rPr>
          <w:rFonts w:ascii="Book Antiqua" w:hAnsi="Book Antiqua" w:cs="Helvetica"/>
          <w:kern w:val="0"/>
          <w:lang w:eastAsia="zh-CN"/>
        </w:rPr>
        <w:t>&gt;</w:t>
      </w:r>
      <w:r w:rsidRPr="003143C1">
        <w:rPr>
          <w:rFonts w:ascii="Book Antiqua" w:eastAsia="宋体" w:hAnsi="Book Antiqua" w:cs="Helvetica"/>
          <w:kern w:val="0"/>
          <w:lang w:eastAsia="zh-CN"/>
        </w:rPr>
        <w:t xml:space="preserve"> </w:t>
      </w:r>
      <w:r w:rsidRPr="003143C1">
        <w:rPr>
          <w:rFonts w:ascii="Book Antiqua" w:hAnsi="Book Antiqua" w:cs="Helvetica"/>
          <w:kern w:val="0"/>
          <w:lang w:eastAsia="zh-CN"/>
        </w:rPr>
        <w:t>2.5mg/dL</w:t>
      </w:r>
      <w:r w:rsidRPr="003143C1">
        <w:rPr>
          <w:rFonts w:ascii="Book Antiqua" w:eastAsia="｣ﾍ｣ﾓ ･ｴ･ｷ･ﾃ･ｯ" w:hAnsi="Book Antiqua"/>
        </w:rPr>
        <w:t>)</w:t>
      </w:r>
      <w:r w:rsidRPr="003143C1">
        <w:rPr>
          <w:rFonts w:ascii="Book Antiqua" w:eastAsia="｣ﾍ｣ﾓ ･ｴ･ｷ･ﾃ･ｯ" w:hAnsi="Book Antiqua"/>
          <w:i/>
        </w:rPr>
        <w:t xml:space="preserve">, </w:t>
      </w:r>
      <w:r w:rsidRPr="003143C1">
        <w:rPr>
          <w:rFonts w:ascii="Book Antiqua" w:eastAsia="｣ﾍ｣ﾓ ･ｴ･ｷ･ﾃ･ｯ" w:hAnsi="Book Antiqua"/>
        </w:rPr>
        <w:t>long-term prophylactic treatment with norfloxacin was</w:t>
      </w:r>
      <w:r w:rsidRPr="003143C1">
        <w:rPr>
          <w:rFonts w:ascii="Book Antiqua" w:eastAsia="｣ﾍ｣ﾓ ･ｴ･ｷ･ﾃ･ｯ" w:hAnsi="Book Antiqua"/>
          <w:i/>
        </w:rPr>
        <w:t xml:space="preserve"> </w:t>
      </w:r>
      <w:r w:rsidRPr="003143C1">
        <w:rPr>
          <w:rFonts w:ascii="Book Antiqua" w:eastAsia="｣ﾍ｣ﾓ ･ｴ･ｷ･ﾃ･ｯ" w:hAnsi="Book Antiqua"/>
        </w:rPr>
        <w:t>also</w:t>
      </w:r>
      <w:r w:rsidRPr="003143C1">
        <w:rPr>
          <w:rFonts w:ascii="Book Antiqua" w:eastAsia="｣ﾍ｣ﾓ ･ｴ･ｷ･ﾃ･ｯ" w:hAnsi="Book Antiqua"/>
          <w:i/>
        </w:rPr>
        <w:t xml:space="preserve"> </w:t>
      </w:r>
      <w:r w:rsidRPr="003143C1">
        <w:rPr>
          <w:rFonts w:ascii="Book Antiqua" w:eastAsia="｣ﾍ｣ﾓ ･ｴ･ｷ･ﾃ･ｯ" w:hAnsi="Book Antiqua"/>
        </w:rPr>
        <w:t>effective in the prevention of the first episode of SBP</w:t>
      </w:r>
      <w:r w:rsidRPr="003143C1">
        <w:rPr>
          <w:rFonts w:ascii="Book Antiqua" w:eastAsia="｣ﾍ｣ﾓ ･ｴ･ｷ･ﾃ･ｯ" w:hAnsi="Book Antiqua"/>
          <w:i/>
        </w:rPr>
        <w:t xml:space="preserve"> </w:t>
      </w:r>
      <w:r w:rsidRPr="003143C1">
        <w:rPr>
          <w:rFonts w:ascii="Book Antiqua" w:eastAsia="｣ﾍ｣ﾓ ･ｴ･ｷ･ﾃ･ｯ" w:hAnsi="Book Antiqua"/>
        </w:rPr>
        <w:t xml:space="preserve">(1.8% </w:t>
      </w:r>
      <w:r w:rsidRPr="003143C1">
        <w:rPr>
          <w:rFonts w:ascii="Book Antiqua" w:eastAsia="｣ﾍ｣ﾓ ･ｴ･ｷ･ﾃ･ｯ" w:hAnsi="Book Antiqua"/>
          <w:i/>
        </w:rPr>
        <w:t>vs</w:t>
      </w:r>
      <w:r w:rsidRPr="003143C1">
        <w:rPr>
          <w:rFonts w:ascii="Book Antiqua" w:eastAsia="｣ﾍ｣ﾓ ･ｴ･ｷ･ﾃ･ｯ" w:hAnsi="Book Antiqua"/>
        </w:rPr>
        <w:t xml:space="preserve"> 16.9%)</w:t>
      </w:r>
      <w:r w:rsidRPr="003143C1">
        <w:rPr>
          <w:rFonts w:ascii="Book Antiqua" w:eastAsia="宋体" w:hAnsi="Book Antiqua"/>
          <w:kern w:val="0"/>
          <w:vertAlign w:val="superscript"/>
          <w:lang w:eastAsia="zh-CN"/>
        </w:rPr>
        <w:t>[</w:t>
      </w:r>
      <w:hyperlink w:anchor="_ENREF_142" w:tooltip="Novella, 1997 #603" w:history="1">
        <w:r w:rsidRPr="003143C1">
          <w:rPr>
            <w:rFonts w:ascii="Book Antiqua" w:eastAsia="｣ﾍ｣ﾓ ･ｴ･ｷ･ﾃ･ｯ" w:hAnsi="Book Antiqua"/>
          </w:rPr>
          <w:fldChar w:fldCharType="begin">
            <w:fldData xml:space="preserve">PEVuZE5vdGU+PENpdGU+PEF1dGhvcj5Ob3ZlbGxhPC9BdXRob3I+PFllYXI+MTk5NzwvWWVhcj48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UzMi02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Ob3ZlbGxhPC9BdXRob3I+PFllYXI+MTk5NzwvWWVhcj48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UzMi02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4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However, these promising results were followed by the problem of quinolone-resitent spontaneous bacterial peritonitis</w:t>
      </w:r>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Ob3ZlbGxhPC9BdXRob3I+PFllYXI+MTk5NzwvWWVhcj48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TMyLTY8L3BhZ2VzPjx2b2x1bWU+MjU8L3ZvbHVtZT48bnVtYmVyPjM8L251bWJlcj48a2V5d29y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0MC04PC9wYWdlcz48dm9sdW1lPjM1PC92b2x1bWU+PG51bWJlcj4xPC9u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Ob3ZlbGxhPC9BdXRob3I+PFllYXI+MTk5NzwvWWVhcj48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NTMyLTY8L3BhZ2VzPjx2b2x1bWU+MjU8L3ZvbHVtZT48bnVtYmVyPjM8L251bWJlcj48a2V5d29y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E0MC04PC9wYWdlcz48dm9sdW1lPjM1PC92b2x1bWU+PG51bWJlcj4xPC9u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hyperlink w:anchor="_ENREF_142" w:tooltip="Novella, 1997 #603" w:history="1">
        <w:r w:rsidRPr="003143C1">
          <w:rPr>
            <w:rFonts w:ascii="Book Antiqua" w:eastAsia="｣ﾍ｣ﾓ ･ｴ･ｷ･ﾃ･ｯ" w:hAnsi="Book Antiqua"/>
            <w:noProof/>
            <w:vertAlign w:val="superscript"/>
          </w:rPr>
          <w:t>142</w:t>
        </w:r>
      </w:hyperlink>
      <w:r w:rsidRPr="003143C1">
        <w:rPr>
          <w:rFonts w:ascii="Book Antiqua" w:eastAsia="｣ﾍ｣ﾓ ･ｴ･ｷ･ﾃ･ｯ" w:hAnsi="Book Antiqua"/>
          <w:noProof/>
          <w:vertAlign w:val="superscript"/>
        </w:rPr>
        <w:t>,</w:t>
      </w:r>
      <w:hyperlink w:anchor="_ENREF_143" w:tooltip="Fernandez, 2002 #609" w:history="1">
        <w:r w:rsidRPr="003143C1">
          <w:rPr>
            <w:rFonts w:ascii="Book Antiqua" w:eastAsia="｣ﾍ｣ﾓ ･ｴ･ｷ･ﾃ･ｯ" w:hAnsi="Book Antiqua"/>
            <w:noProof/>
            <w:vertAlign w:val="superscript"/>
          </w:rPr>
          <w:t>143</w:t>
        </w:r>
      </w:hyperlink>
      <w:r w:rsidRPr="003143C1">
        <w:rPr>
          <w:rFonts w:ascii="Book Antiqua" w:eastAsia="｣ﾍ｣ﾓ ･ｴ･ｷ･ﾃ･ｯ" w:hAnsi="Book Antiqua"/>
        </w:rPr>
        <w:fldChar w:fldCharType="end"/>
      </w:r>
      <w:r w:rsidRPr="003143C1">
        <w:rPr>
          <w:rFonts w:ascii="Book Antiqua" w:eastAsia="宋体" w:hAnsi="Book Antiqua"/>
          <w:kern w:val="0"/>
          <w:vertAlign w:val="superscript"/>
          <w:lang w:eastAsia="zh-CN"/>
        </w:rPr>
        <w:t>]</w:t>
      </w:r>
      <w:r w:rsidRPr="003143C1">
        <w:rPr>
          <w:rFonts w:ascii="Book Antiqua" w:eastAsia="｣ﾍ｣ﾓ ･ｴ･ｷ･ﾃ･ｯ" w:hAnsi="Book Antiqua"/>
        </w:rPr>
        <w:t>. Prior antibiotic therapy and norfloxacin prophylaxis is confirmed to increase the risk of carriage of methicillin-resistant Staphylococcus aureus</w:t>
      </w:r>
      <w:r w:rsidRPr="003143C1">
        <w:rPr>
          <w:rFonts w:ascii="Book Antiqua" w:eastAsia="宋体" w:hAnsi="Book Antiqua"/>
          <w:kern w:val="0"/>
          <w:vertAlign w:val="superscript"/>
          <w:lang w:eastAsia="zh-CN"/>
        </w:rPr>
        <w:t>[</w:t>
      </w:r>
      <w:hyperlink w:anchor="_ENREF_144" w:tooltip="Campillo, 2001 #613" w:history="1">
        <w:r w:rsidRPr="003143C1">
          <w:rPr>
            <w:rFonts w:ascii="Book Antiqua" w:eastAsia="｣ﾍ｣ﾓ ･ｴ･ｷ･ﾃ･ｯ" w:hAnsi="Book Antiqua"/>
          </w:rPr>
          <w:fldChar w:fldCharType="begin">
            <w:fldData xml:space="preserve">PEVuZE5vdGU+PENpdGU+PEF1dGhvcj5DYW1waWxsbzwvQXV0aG9yPjxZZWFyPjIwMDE8L1llYXI+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DYW1waWxsbzwvQXV0aG9yPjxZZWFyPjIwMDE8L1llYXI+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4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After that, primary prophylaxis of SBP has been targeted to high-risk patients. When cirrhotics with low protein ascitic levels (&lt;</w:t>
      </w:r>
      <w:r w:rsidRPr="003143C1">
        <w:rPr>
          <w:rFonts w:ascii="Book Antiqua" w:eastAsia="宋体" w:hAnsi="Book Antiqua"/>
          <w:lang w:eastAsia="zh-CN"/>
        </w:rPr>
        <w:t xml:space="preserve"> </w:t>
      </w:r>
      <w:r w:rsidRPr="003143C1">
        <w:rPr>
          <w:rFonts w:ascii="Book Antiqua" w:eastAsia="｣ﾍ｣ﾓ ･ｴ･ｷ･ﾃ･ｯ" w:hAnsi="Book Antiqua"/>
        </w:rPr>
        <w:t xml:space="preserve">1.5 </w:t>
      </w:r>
      <w:r w:rsidRPr="003143C1">
        <w:rPr>
          <w:rFonts w:ascii="Book Antiqua" w:hAnsi="Book Antiqua" w:cs="Helvetica"/>
          <w:kern w:val="0"/>
          <w:lang w:eastAsia="zh-CN"/>
        </w:rPr>
        <w:t>g/dL</w:t>
      </w:r>
      <w:r w:rsidRPr="003143C1">
        <w:rPr>
          <w:rFonts w:ascii="Book Antiqua" w:eastAsia="｣ﾍ｣ﾓ ･ｴ･ｷ･ﾃ･ｯ" w:hAnsi="Book Antiqua"/>
        </w:rPr>
        <w:t xml:space="preserve">), advanced liver failure (Child-Pugh score </w:t>
      </w:r>
      <w:r w:rsidRPr="003143C1">
        <w:rPr>
          <w:rFonts w:ascii="Book Antiqua" w:eastAsia="宋体" w:hAnsi="宋体" w:cs="宋体" w:hint="eastAsia"/>
        </w:rPr>
        <w:t>≧</w:t>
      </w:r>
      <w:r w:rsidRPr="003143C1">
        <w:rPr>
          <w:rFonts w:ascii="Book Antiqua" w:eastAsia="｣ﾍ｣ﾓ ･ｴ･ｷ･ﾃ･ｯ" w:hAnsi="Book Antiqua"/>
        </w:rPr>
        <w:t xml:space="preserve"> 9 points with serum bilirubin level </w:t>
      </w:r>
      <w:r w:rsidRPr="003143C1">
        <w:rPr>
          <w:rFonts w:ascii="Book Antiqua" w:eastAsia="宋体" w:hAnsi="宋体" w:cs="宋体" w:hint="eastAsia"/>
        </w:rPr>
        <w:t>≧</w:t>
      </w:r>
      <w:r w:rsidRPr="003143C1">
        <w:rPr>
          <w:rFonts w:ascii="Book Antiqua" w:eastAsia="｣ﾍ｣ﾓ ･ｴ･ｷ･ﾃ･ｯ" w:hAnsi="Book Antiqua"/>
        </w:rPr>
        <w:t xml:space="preserve"> 3 mg/dL) or impaired renal function were selected, primary prophylaxis with norfloxacin reduced the incidence of spontaneous bacterial peritonitis, delays the development of hepatorenal syndrome, and improves survival</w:t>
      </w:r>
      <w:r w:rsidRPr="003143C1">
        <w:rPr>
          <w:rFonts w:ascii="Book Antiqua" w:eastAsia="宋体" w:hAnsi="Book Antiqua"/>
          <w:kern w:val="0"/>
          <w:vertAlign w:val="superscript"/>
          <w:lang w:eastAsia="zh-CN"/>
        </w:rPr>
        <w:t>[</w:t>
      </w:r>
      <w:hyperlink w:anchor="_ENREF_145" w:tooltip="Fernandez, 2007 #612" w:history="1">
        <w:r w:rsidRPr="003143C1">
          <w:rPr>
            <w:rFonts w:ascii="Book Antiqua" w:eastAsia="｣ﾍ｣ﾓ ･ｴ･ｷ･ﾃ･ｯ" w:hAnsi="Book Antiqua"/>
          </w:rPr>
          <w:fldChar w:fldCharType="begin">
            <w:fldData xml:space="preserve">PEVuZE5vdGU+PENpdGU+PEF1dGhvcj5GZXJuYW5kZXo8L0F1dGhvcj48WWVhcj4yMDA3PC9ZZWFy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MTgtMjQ8L3BhZ2VzPjx2b2x1bWU+MTMzPC92b2x1bWU+PG51bWJlcj4zPC9udW1i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GZXJuYW5kZXo8L0F1dGhvcj48WWVhcj4yMDA3PC9ZZWFy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4MTgtMjQ8L3BhZ2VzPjx2b2x1bWU+MTMzPC92b2x1bWU+PG51bWJlcj4zPC9udW1i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4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Rifaximin is a minimally absorbed oral antimicrobial agent that is concentrated in the gastrointestinal tract</w:t>
      </w:r>
      <w:r w:rsidRPr="003143C1">
        <w:rPr>
          <w:rFonts w:ascii="Book Antiqua" w:eastAsia="宋体" w:hAnsi="Book Antiqua"/>
          <w:kern w:val="0"/>
          <w:vertAlign w:val="superscript"/>
          <w:lang w:eastAsia="zh-CN"/>
        </w:rPr>
        <w:t>[</w:t>
      </w:r>
      <w:hyperlink w:anchor="_ENREF_146" w:tooltip="Bass, 2010 #618" w:history="1">
        <w:r w:rsidRPr="003143C1">
          <w:rPr>
            <w:rFonts w:ascii="Book Antiqua" w:eastAsia="｣ﾍ｣ﾓ ･ｴ･ｷ･ﾃ･ｯ" w:hAnsi="Book Antiqua"/>
          </w:rPr>
          <w:fldChar w:fldCharType="begin">
            <w:fldData xml:space="preserve">PEVuZE5vdGU+PENpdGU+PEF1dGhvcj5CYXNzPC9BdXRob3I+PFllYXI+MjAxMDwvWWVhcj48UmVj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A3MS04MTwvcGFnZXM+PHZvbHVtZT4zNjI8L3ZvbHVtZT48bnVtYmVyPjEyPC9udW1iZXI+PGtl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YXNzPC9BdXRob3I+PFllYXI+MjAxMDwvWWVhcj48UmVj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A3MS04MTwvcGFnZXM+PHZvbHVtZT4zNjI8L3ZvbHVtZT48bnVtYmVyPjEyPC9udW1iZXI+PGtl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4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It has broad-spectrum </w:t>
      </w:r>
      <w:r w:rsidRPr="003143C1">
        <w:rPr>
          <w:rFonts w:ascii="Book Antiqua" w:eastAsia="｣ﾍ｣ﾓ ･ｴ･ｷ･ﾃ･ｯ" w:hAnsi="Book Antiqua"/>
          <w:i/>
        </w:rPr>
        <w:t>in vitro</w:t>
      </w:r>
      <w:r w:rsidRPr="003143C1">
        <w:rPr>
          <w:rFonts w:ascii="Book Antiqua" w:eastAsia="｣ﾍ｣ﾓ ･ｴ･ｷ･ﾃ･ｯ" w:hAnsi="Book Antiqua"/>
        </w:rPr>
        <w:t xml:space="preserve"> activity against gram-positive and gram-negative aerobic and anaerobic enteric bacteria, and has a low risk of inducing bacterial resistance</w:t>
      </w:r>
      <w:r w:rsidRPr="003143C1">
        <w:rPr>
          <w:rFonts w:ascii="Book Antiqua" w:eastAsia="宋体" w:hAnsi="Book Antiqua"/>
          <w:kern w:val="0"/>
          <w:vertAlign w:val="superscript"/>
          <w:lang w:eastAsia="zh-CN"/>
        </w:rPr>
        <w:t>[</w:t>
      </w:r>
      <w:hyperlink w:anchor="_ENREF_147" w:tooltip="Gerard, 2005 #685" w:history="1">
        <w:r w:rsidRPr="003143C1">
          <w:rPr>
            <w:rFonts w:ascii="Book Antiqua" w:eastAsia="｣ﾍ｣ﾓ ･ｴ･ｷ･ﾃ･ｯ" w:hAnsi="Book Antiqua"/>
          </w:rPr>
          <w:fldChar w:fldCharType="begin">
            <w:fldData xml:space="preserve">PEVuZE5vdGU+PENpdGU+PEF1dGhvcj5HZXJhcmQ8L0F1dGhvcj48WWVhcj4yMDA1PC9ZZWFyPjxS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HZXJhcmQ8L0F1dGhvcj48WWVhcj4yMDA1PC9ZZWFyPjxS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47-14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Given its pharmacologic characteristics this drug has been used in the treatment of hepatic encephalopathy. Rifaximin has been compared with neomycin</w:t>
      </w:r>
      <w:r w:rsidRPr="003143C1">
        <w:rPr>
          <w:rFonts w:ascii="Book Antiqua" w:eastAsia="宋体" w:hAnsi="Book Antiqua"/>
          <w:kern w:val="0"/>
          <w:vertAlign w:val="superscript"/>
          <w:lang w:eastAsia="zh-CN"/>
        </w:rPr>
        <w:t>[</w:t>
      </w:r>
      <w:hyperlink w:anchor="_ENREF_150" w:tooltip="Di Piazza, 1991 #637"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Di Piazza&lt;/Author&gt;&lt;Year&gt;1991&lt;/Year&gt;&lt;RecNum&gt;637&lt;/RecNum&gt;&lt;DisplayText&gt;&lt;style face="superscript"&gt;150&lt;/style&gt;&lt;/DisplayText&gt;&lt;record&gt;&lt;rec-number&gt;637&lt;/rec-number&gt;&lt;foreign-keys&gt;&lt;key app="EN" db-id="zdwx5awr0vxrwje5vadpweszzvf0zz9d922z"&gt;637&lt;/key&gt;&lt;/foreign-keys&gt;&lt;ref-type name="Journal Article"&gt;17&lt;/ref-type&gt;&lt;contributors&gt;&lt;authors&gt;&lt;author&gt;Di Piazza, S.&lt;/author&gt;&lt;author&gt;Gabriella Filippazzo, M.&lt;/author&gt;&lt;author&gt;Valenza, L. M.&lt;/author&gt;&lt;author&gt;Morello, S.&lt;/author&gt;&lt;author&gt;Pastore, L.&lt;/author&gt;&lt;author&gt;Conti, A.&lt;/author&gt;&lt;author&gt;Cottone, S.&lt;/author&gt;&lt;author&gt;Pagliaro, L.&lt;/author&gt;&lt;/authors&gt;&lt;/contributors&gt;&lt;auth-address&gt;Clinica Medica R Divisione di Medicina, Ospedale V Cervello, Universiti di Palermo, Italy.&lt;/auth-address&gt;&lt;titles&gt;&lt;title&gt;Rifaximine versus neomycin in the treatment of portosystemic encephalopathy&lt;/title&gt;&lt;secondary-title&gt;Ital J Gastroenterol&lt;/secondary-title&gt;&lt;alt-title&gt;The Italian journal of gastroenterology&lt;/alt-title&gt;&lt;/titles&gt;&lt;periodical&gt;&lt;full-title&gt;Ital J Gastroenterol&lt;/full-title&gt;&lt;abbr-1&gt;The Italian journal of gastroenterology&lt;/abbr-1&gt;&lt;/periodical&gt;&lt;alt-periodical&gt;&lt;full-title&gt;Ital J Gastroenterol&lt;/full-title&gt;&lt;abbr-1&gt;The Italian journal of gastroenterology&lt;/abbr-1&gt;&lt;/alt-periodical&gt;&lt;pages&gt;403-7&lt;/pages&gt;&lt;volume&gt;23&lt;/volume&gt;&lt;number&gt;7&lt;/number&gt;&lt;keywords&gt;&lt;keyword&gt;Chronic Disease&lt;/keyword&gt;&lt;keyword&gt;Female&lt;/keyword&gt;&lt;keyword&gt;Hepatic Encephalopathy/*drug therapy/physiopathology&lt;/keyword&gt;&lt;keyword&gt;Humans&lt;/keyword&gt;&lt;keyword&gt;Male&lt;/keyword&gt;&lt;keyword&gt;Middle Aged&lt;/keyword&gt;&lt;keyword&gt;Neomycin/*therapeutic use&lt;/keyword&gt;&lt;keyword&gt;Rifamycins/*therapeutic use&lt;/keyword&gt;&lt;/keywords&gt;&lt;dates&gt;&lt;year&gt;1991&lt;/year&gt;&lt;pub-dates&gt;&lt;date&gt;Sep-Oct&lt;/date&gt;&lt;/pub-dates&gt;&lt;/dates&gt;&lt;isbn&gt;0392-0623 (Print)&amp;#xD;0392-0623 (Linking)&lt;/isbn&gt;&lt;accession-num&gt;1742538&lt;/accession-num&gt;&lt;urls&gt;&lt;related-urls&gt;&lt;url&gt;http://www.ncbi.nlm.nih.gov/pubmed/1742538&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paromomycin</w:t>
      </w:r>
      <w:r w:rsidRPr="003143C1">
        <w:rPr>
          <w:rFonts w:ascii="Book Antiqua" w:eastAsia="宋体" w:hAnsi="Book Antiqua"/>
          <w:kern w:val="0"/>
          <w:vertAlign w:val="superscript"/>
          <w:lang w:eastAsia="zh-CN"/>
        </w:rPr>
        <w:t>[</w:t>
      </w:r>
      <w:hyperlink w:anchor="_ENREF_151" w:tooltip="Testa, 1985 #636"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Testa&lt;/Author&gt;&lt;Year&gt;1985&lt;/Year&gt;&lt;RecNum&gt;636&lt;/RecNum&gt;&lt;DisplayText&gt;&lt;style face="superscript"&gt;151&lt;/style&gt;&lt;/DisplayText&gt;&lt;record&gt;&lt;rec-number&gt;636&lt;/rec-number&gt;&lt;foreign-keys&gt;&lt;key app="EN" db-id="zdwx5awr0vxrwje5vadpweszzvf0zz9d922z"&gt;636&lt;/key&gt;&lt;/foreign-keys&gt;&lt;ref-type name="Journal Article"&gt;17&lt;/ref-type&gt;&lt;contributors&gt;&lt;authors&gt;&lt;author&gt;Testa, R.&lt;/author&gt;&lt;author&gt;Eftimiadi, C.&lt;/author&gt;&lt;author&gt;Sukkar, G. S.&lt;/author&gt;&lt;author&gt;De Leo, C.&lt;/author&gt;&lt;author&gt;Rovida, S.&lt;/author&gt;&lt;author&gt;Schito, G. C.&lt;/author&gt;&lt;author&gt;Celle, G.&lt;/author&gt;&lt;/authors&gt;&lt;/contributors&gt;&lt;titles&gt;&lt;title&gt;A non-absorbable rifamycin for treatment of hepatic encephalopathy&lt;/title&gt;&lt;secondary-title&gt;Drugs Exp Clin Res&lt;/secondary-title&gt;&lt;alt-title&gt;Drugs under experimental and clinical research&lt;/alt-title&gt;&lt;/titles&gt;&lt;periodical&gt;&lt;full-title&gt;Drugs Exp Clin Res&lt;/full-title&gt;&lt;abbr-1&gt;Drugs under experimental and clinical research&lt;/abbr-1&gt;&lt;/periodical&gt;&lt;alt-periodical&gt;&lt;full-title&gt;Drugs Exp Clin Res&lt;/full-title&gt;&lt;abbr-1&gt;Drugs under experimental and clinical research&lt;/abbr-1&gt;&lt;/alt-periodical&gt;&lt;pages&gt;387-92&lt;/pages&gt;&lt;volume&gt;11&lt;/volume&gt;&lt;number&gt;6&lt;/number&gt;&lt;keywords&gt;&lt;keyword&gt;Absorption&lt;/keyword&gt;&lt;keyword&gt;Adult&lt;/keyword&gt;&lt;keyword&gt;Aged&lt;/keyword&gt;&lt;keyword&gt;Ammonia/biosynthesis/blood&lt;/keyword&gt;&lt;keyword&gt;Colon/metabolism&lt;/keyword&gt;&lt;keyword&gt;Female&lt;/keyword&gt;&lt;keyword&gt;Hepatic Encephalopathy/*drug therapy&lt;/keyword&gt;&lt;keyword&gt;Humans&lt;/keyword&gt;&lt;keyword&gt;Liver Cirrhosis/metabolism&lt;/keyword&gt;&lt;keyword&gt;Male&lt;/keyword&gt;&lt;keyword&gt;Middle Aged&lt;/keyword&gt;&lt;keyword&gt;Paromomycin/*therapeutic use&lt;/keyword&gt;&lt;keyword&gt;Rifamycins/*therapeutic use&lt;/keyword&gt;&lt;/keywords&gt;&lt;dates&gt;&lt;year&gt;1985&lt;/year&gt;&lt;/dates&gt;&lt;isbn&gt;0378-6501 (Print)&amp;#xD;0378-6501 (Linking)&lt;/isbn&gt;&lt;accession-num&gt;3836135&lt;/accession-num&gt;&lt;urls&gt;&lt;related-urls&gt;&lt;url&gt;http://www.ncbi.nlm.nih.gov/pubmed/3836135&lt;/url&gt;&lt;/related-urls&gt;&lt;/urls&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and lactulose</w:t>
      </w:r>
      <w:r w:rsidRPr="003143C1">
        <w:rPr>
          <w:rFonts w:ascii="Book Antiqua" w:eastAsia="宋体" w:hAnsi="Book Antiqua"/>
          <w:kern w:val="0"/>
          <w:vertAlign w:val="superscript"/>
          <w:lang w:eastAsia="zh-CN"/>
        </w:rPr>
        <w:t>[</w:t>
      </w:r>
      <w:hyperlink w:anchor="_ENREF_152" w:tooltip="Bucci, 1993 #638"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Bucci&lt;/Author&gt;&lt;Year&gt;1993&lt;/Year&gt;&lt;RecNum&gt;638&lt;/RecNum&gt;&lt;DisplayText&gt;&lt;style face="superscript"&gt;152&lt;/style&gt;&lt;/DisplayText&gt;&lt;record&gt;&lt;rec-number&gt;638&lt;/rec-number&gt;&lt;foreign-keys&gt;&lt;key app="EN" db-id="zdwx5awr0vxrwje5vadpweszzvf0zz9d922z"&gt;638&lt;/key&gt;&lt;/foreign-keys&gt;&lt;ref-type name="Journal Article"&gt;17&lt;/ref-type&gt;&lt;contributors&gt;&lt;authors&gt;&lt;author&gt;Bucci, L.&lt;/author&gt;&lt;author&gt;Palmieri, G. C.&lt;/author&gt;&lt;/authors&gt;&lt;/contributors&gt;&lt;auth-address&gt;Brera Medical Department, Niguarda Ca Granda Hospital, Milan, Italy.&lt;/auth-address&gt;&lt;titles&gt;&lt;title&gt;Double-blind, double-dummy comparison between treatment with rifaximin and lactulose in patients with medium to severe degree hepatic encephalopathy&lt;/title&gt;&lt;secondary-title&gt;Curr Med Res Opin&lt;/secondary-title&gt;&lt;alt-title&gt;Current medical research and opinion&lt;/alt-title&gt;&lt;/titles&gt;&lt;periodical&gt;&lt;full-title&gt;Curr Med Res Opin&lt;/full-title&gt;&lt;abbr-1&gt;Current medical research and opinion&lt;/abbr-1&gt;&lt;/periodical&gt;&lt;alt-periodical&gt;&lt;full-title&gt;Curr Med Res Opin&lt;/full-title&gt;&lt;abbr-1&gt;Current medical research and opinion&lt;/abbr-1&gt;&lt;/alt-periodical&gt;&lt;pages&gt;109-18&lt;/pages&gt;&lt;volume&gt;13&lt;/volume&gt;&lt;number&gt;2&lt;/number&gt;&lt;keywords&gt;&lt;keyword&gt;Adult&lt;/keyword&gt;&lt;keyword&gt;Double-Blind Method&lt;/keyword&gt;&lt;keyword&gt;Drug Therapy, Combination&lt;/keyword&gt;&lt;keyword&gt;Electroencephalography/drug effects&lt;/keyword&gt;&lt;keyword&gt;Female&lt;/keyword&gt;&lt;keyword&gt;Hepatic Encephalopathy/*drug therapy&lt;/keyword&gt;&lt;keyword&gt;Humans&lt;/keyword&gt;&lt;keyword&gt;Lactulose/*administration &amp;amp; dosage/adverse effects&lt;/keyword&gt;&lt;keyword&gt;Male&lt;/keyword&gt;&lt;keyword&gt;Mental Status Schedule&lt;/keyword&gt;&lt;keyword&gt;Middle Aged&lt;/keyword&gt;&lt;keyword&gt;Neuropsychological Tests&lt;/keyword&gt;&lt;keyword&gt;Rifamycins/*administration &amp;amp; dosage/adverse effects&lt;/keyword&gt;&lt;/keywords&gt;&lt;dates&gt;&lt;year&gt;1993&lt;/year&gt;&lt;/dates&gt;&lt;isbn&gt;0300-7995 (Print)&amp;#xD;0300-7995 (Linking)&lt;/isbn&gt;&lt;accession-num&gt;8325041&lt;/accession-num&gt;&lt;urls&gt;&lt;related-urls&gt;&lt;url&gt;http://www.ncbi.nlm.nih.gov/pubmed/8325041&lt;/url&gt;&lt;/related-urls&gt;&lt;/urls&gt;&lt;electronic-resource-num&gt;10.1185/03007999309111539&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showing similar results in both clinical improvement and reducing blood ammonia</w:t>
      </w:r>
      <w:r w:rsidRPr="003143C1">
        <w:rPr>
          <w:rFonts w:ascii="Book Antiqua" w:eastAsia="宋体" w:hAnsi="Book Antiqua"/>
          <w:kern w:val="0"/>
          <w:vertAlign w:val="superscript"/>
          <w:lang w:eastAsia="zh-CN"/>
        </w:rPr>
        <w:t>[</w:t>
      </w:r>
      <w:hyperlink w:anchor="_ENREF_153" w:tooltip="Mas, 2003 #634" w:history="1">
        <w:r w:rsidRPr="003143C1">
          <w:rPr>
            <w:rFonts w:ascii="Book Antiqua" w:eastAsia="｣ﾍ｣ﾓ ･ｴ･ｷ･ﾃ･ｯ" w:hAnsi="Book Antiqua"/>
          </w:rPr>
          <w:fldChar w:fldCharType="begin">
            <w:fldData xml:space="preserve">PEVuZE5vdGU+PENpdGU+PEF1dGhvcj5NYXM8L0F1dGhvcj48WWVhcj4yMDAzPC9ZZWFyPjxSZWNO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TEtODwvcGFnZXM+PHZvbHVtZT4zODwvdm9sdW1lPjxudW1iZXI+MTwv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NYXM8L0F1dGhvcj48WWVhcj4yMDAzPC9ZZWFyPjxSZWNO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TEtODwvcGFnZXM+PHZvbHVtZT4zODwvdm9sdW1lPjxudW1iZXI+MTwv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Recently its effect on advanced liver cirrhosis as SID agent have been intensively studied. Vlachogiannakos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54" w:tooltip="Vlachogiannakos, 2009 #513" w:history="1">
        <w:r w:rsidRPr="003143C1">
          <w:rPr>
            <w:rFonts w:ascii="Book Antiqua" w:eastAsia="｣ﾍ｣ﾓ ･ｴ･ｷ･ﾃ･ｯ" w:hAnsi="Book Antiqua"/>
          </w:rPr>
          <w:fldChar w:fldCharType="begin">
            <w:fldData xml:space="preserve">PEVuZE5vdGU+PENpdGU+PEF1dGhvcj5WbGFjaG9naWFubmFrb3M8L0F1dGhvcj48WWVhcj4yMDA5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5OTItOTwvcGFn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WbGFjaG9naWFubmFrb3M8L0F1dGhvcj48WWVhcj4yMDA5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5OTItOTwvcGFn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 xml:space="preserve">reported that a 4-wk rifaximin regimen significantly ameliorated endotoxemia and lowered hepatic venous pressure gradient in patients with decompensated alcohol-related cirrhosis. Kalambokis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48" w:tooltip="Kalambokis, 2012 #540" w:history="1">
        <w:r w:rsidRPr="003143C1">
          <w:rPr>
            <w:rFonts w:ascii="Book Antiqua" w:eastAsia="｣ﾍ｣ﾓ ･ｴ･ｷ･ﾃ･ｯ" w:hAnsi="Book Antiqua"/>
          </w:rPr>
          <w:fldChar w:fldCharType="begin">
            <w:fldData xml:space="preserve">PEVuZE5vdGU+PENpdGU+PEF1dGhvcj5LYWxhbWJva2lzPC9BdXRob3I+PFllYXI+MjAxMjwvWWVh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4MTUtODwvcGFnZXM+PHZvbHVtZT4xMDwvdm9sdW1lPjxudW1iZXI+NzwvbnVtYmVy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LYWxhbWJva2lzPC9BdXRob3I+PFllYXI+MjAxMjwvWWVh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4MTUtODwvcGFnZXM+PHZvbHVtZT4xMDwvdm9sdW1lPjxudW1iZXI+NzwvbnVtYmVy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4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noted that rifaximin treatment reduced cardiac output and increased systemic vascular resistance, glomerular filtration rate and natriuresis, in association with decreases in plasma rennin activity, endotoxin, IL-6, and TNF-</w:t>
      </w:r>
      <w:r w:rsidRPr="003143C1">
        <w:rPr>
          <w:rFonts w:ascii="Book Antiqua" w:eastAsia="｣ﾍ｣ﾓ ･ｴ･ｷ･ﾃ･ｯ" w:hAnsi="Book Antiqua" w:cs="Lucida Console"/>
          <w:lang w:val="el-GR"/>
        </w:rPr>
        <w:t>α</w:t>
      </w:r>
      <w:r w:rsidRPr="003143C1">
        <w:rPr>
          <w:rFonts w:ascii="Book Antiqua" w:eastAsia="｣ﾍ｣ﾓ ･ｴ･ｷ･ﾃ･ｯ" w:hAnsi="Book Antiqua"/>
        </w:rPr>
        <w:t xml:space="preserve"> levels. These data supported that intestinal decontamination with rifaximin improved systemic hemodynamics and renal function in patients with advanced cirrhosis. Decrease of ascitic neutrophil count in cirrhotic patients with sterile ascites</w:t>
      </w:r>
      <w:r w:rsidRPr="003143C1">
        <w:rPr>
          <w:rFonts w:ascii="Book Antiqua" w:eastAsia="宋体" w:hAnsi="Book Antiqua"/>
          <w:kern w:val="0"/>
          <w:vertAlign w:val="superscript"/>
          <w:lang w:eastAsia="zh-CN"/>
        </w:rPr>
        <w:t>[</w:t>
      </w:r>
      <w:hyperlink w:anchor="_ENREF_155" w:tooltip="Kalambokis, 2012 #542"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Kalambokis&lt;/Author&gt;&lt;Year&gt;2012&lt;/Year&gt;&lt;RecNum&gt;542&lt;/RecNum&gt;&lt;DisplayText&gt;&lt;style face="superscript"&gt;155&lt;/style&gt;&lt;/DisplayText&gt;&lt;record&gt;&lt;rec-number&gt;542&lt;/rec-number&gt;&lt;foreign-keys&gt;&lt;key app="EN" db-id="zdwx5awr0vxrwje5vadpweszzvf0zz9d922z"&gt;542&lt;/key&gt;&lt;/foreign-keys&gt;&lt;ref-type name="Journal Article"&gt;17&lt;/ref-type&gt;&lt;contributors&gt;&lt;authors&gt;&lt;author&gt;Kalambokis, G. N.&lt;/author&gt;&lt;author&gt;Mouzaki, A.&lt;/author&gt;&lt;author&gt;Rodi, M.&lt;/author&gt;&lt;author&gt;Tsianos, E. V.&lt;/author&gt;&lt;/authors&gt;&lt;/contributors&gt;&lt;titles&gt;&lt;title&gt;Rifaximin for the prevention of spontaneous bacterial peritonit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00-2&lt;/pages&gt;&lt;volume&gt;18&lt;/volume&gt;&lt;number&gt;14&lt;/number&gt;&lt;keywords&gt;&lt;keyword&gt;Ascites/*diagnosis/*therapy&lt;/keyword&gt;&lt;keyword&gt;Humans&lt;/keyword&gt;&lt;keyword&gt;Liver Cirrhosis/*diagnosis/*therapy&lt;/keyword&gt;&lt;/keywords&gt;&lt;dates&gt;&lt;year&gt;2012&lt;/year&gt;&lt;pub-dates&gt;&lt;date&gt;Apr 14&lt;/date&gt;&lt;/pub-dates&gt;&lt;/dates&gt;&lt;isbn&gt;1007-9327 (Print)&amp;#xD;1007-9327 (Linking)&lt;/isbn&gt;&lt;accession-num&gt;22529702&lt;/accession-num&gt;&lt;urls&gt;&lt;related-urls&gt;&lt;url&gt;http://www.ncbi.nlm.nih.gov/pubmed/22529702&lt;/url&gt;&lt;/related-urls&gt;&lt;/urls&gt;&lt;custom2&gt;3325539&lt;/custom2&gt;&lt;electronic-resource-num&gt;10.3748/wjg.v18.i14.1700&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and improvement of thrombocytopenia</w:t>
      </w:r>
      <w:r w:rsidRPr="003143C1">
        <w:rPr>
          <w:rFonts w:ascii="Book Antiqua" w:eastAsia="宋体" w:hAnsi="Book Antiqua"/>
          <w:kern w:val="0"/>
          <w:vertAlign w:val="superscript"/>
          <w:lang w:eastAsia="zh-CN"/>
        </w:rPr>
        <w:t>[</w:t>
      </w:r>
      <w:hyperlink w:anchor="_ENREF_156" w:tooltip="Kalambokis, 2012 #543" w:history="1">
        <w:r w:rsidRPr="003143C1">
          <w:rPr>
            <w:rFonts w:ascii="Book Antiqua" w:eastAsia="｣ﾍ｣ﾓ ･ｴ･ｷ･ﾃ･ｯ" w:hAnsi="Book Antiqua"/>
          </w:rPr>
          <w:fldChar w:fldCharType="begin">
            <w:fldData xml:space="preserve">PEVuZE5vdGU+PENpdGU+PEF1dGhvcj5LYWxhbWJva2lzPC9BdXRob3I+PFllYXI+MjAxMjwvWWVh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0NjctNzU8L3BhZ2VzPjx2b2x1bWU+MzI8L3ZvbHVtZT48bnVtYmVyPjM8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LYWxhbWJva2lzPC9BdXRob3I+PFllYXI+MjAxMjwvWWVh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are also reported by the same group. </w:t>
      </w:r>
      <w:r w:rsidRPr="003143C1">
        <w:rPr>
          <w:rFonts w:ascii="Book Antiqua" w:eastAsia="宋体" w:hAnsi="Book Antiqua" w:cs="宋体"/>
          <w:bCs/>
          <w:kern w:val="0"/>
          <w:lang w:eastAsia="zh-CN"/>
        </w:rPr>
        <w:t>D</w:t>
      </w:r>
      <w:r w:rsidRPr="003143C1">
        <w:rPr>
          <w:rFonts w:ascii="Book Antiqua" w:eastAsia="MS Gothic" w:hAnsi="Book Antiqua" w:cs="MS Gothic"/>
          <w:bCs/>
          <w:kern w:val="0"/>
          <w:lang w:eastAsia="zh-CN"/>
        </w:rPr>
        <w:t>ă</w:t>
      </w:r>
      <w:r w:rsidRPr="003143C1">
        <w:rPr>
          <w:rFonts w:ascii="Book Antiqua" w:eastAsia="宋体" w:hAnsi="Book Antiqua" w:cs="宋体"/>
          <w:bCs/>
          <w:kern w:val="0"/>
          <w:lang w:eastAsia="zh-CN"/>
        </w:rPr>
        <w:t>nulescu</w:t>
      </w:r>
      <w:r w:rsidRPr="003143C1">
        <w:rPr>
          <w:rFonts w:ascii="Book Antiqua" w:eastAsia="｣ﾍ｣ﾓ ･ｴ･ｷ･ﾃ･ｯ" w:hAnsi="Book Antiqua"/>
        </w:rPr>
        <w:t xml:space="preserve">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57" w:tooltip="Danulescu, 2013 #615" w:history="1">
        <w:r w:rsidRPr="003143C1">
          <w:rPr>
            <w:rFonts w:ascii="Book Antiqua" w:eastAsia="｣ﾍ｣ﾓ ･ｴ･ｷ･ﾃ･ｯ" w:hAnsi="Book Antiqua"/>
          </w:rPr>
          <w:fldChar w:fldCharType="begin">
            <w:fldData xml:space="preserve">PEVuZE5vdGU+PENpdGU+PEF1dGhvcj5EYW51bGVzY3U8L0F1dGhvcj48WWVhcj4yMDEzPC9ZZWFy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EYW51bGVzY3U8L0F1dGhvcj48WWVhcj4yMDEzPC9ZZWFy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 xml:space="preserve">further reported that rifaximin causes a significant decrease in ascitic neutrophil count, producing a decrease in SBP frequency and improvement of life in cirrhotic patients with refractory ascites. </w:t>
      </w:r>
    </w:p>
    <w:p w:rsidR="00721D26" w:rsidRPr="003143C1" w:rsidRDefault="00721D26" w:rsidP="003143C1">
      <w:pPr>
        <w:spacing w:line="360" w:lineRule="auto"/>
        <w:ind w:firstLineChars="100" w:firstLine="240"/>
        <w:rPr>
          <w:rFonts w:ascii="Book Antiqua" w:eastAsia="｣ﾍ｣ﾓ ･ｴ･ｷ･ﾃ･ｯ" w:hAnsi="Book Antiqua"/>
        </w:rPr>
      </w:pPr>
      <w:r w:rsidRPr="003143C1">
        <w:rPr>
          <w:rFonts w:ascii="Book Antiqua" w:eastAsia="｣ﾍ｣ﾓ ･ｴ･ｷ･ﾃ･ｯ" w:hAnsi="Book Antiqua"/>
        </w:rPr>
        <w:t>Several recent studies evaluated its effect on brain function based on the concept of gut-liver-brain axis. Rifaximin is associated with improved cognitive function and endotoxemia in minimal hepatic encephalopathy (MHE), which is accompanied by alteration of gut bacterial linkages with metabolites without significant change in microbial abundance</w:t>
      </w:r>
      <w:r w:rsidRPr="003143C1">
        <w:rPr>
          <w:rFonts w:ascii="Book Antiqua" w:eastAsia="宋体" w:hAnsi="Book Antiqua"/>
          <w:kern w:val="0"/>
          <w:vertAlign w:val="superscript"/>
          <w:lang w:eastAsia="zh-CN"/>
        </w:rPr>
        <w:t>[</w:t>
      </w:r>
      <w:hyperlink w:anchor="_ENREF_158" w:tooltip="Bajaj, 2013 #553" w:history="1">
        <w:r w:rsidRPr="003143C1">
          <w:rPr>
            <w:rFonts w:ascii="Book Antiqua" w:eastAsia="｣ﾍ｣ﾓ ･ｴ･ｷ･ﾃ･ｯ" w:hAnsi="Book Antiqua"/>
          </w:rPr>
          <w:fldChar w:fldCharType="begin">
            <w:fldData xml:space="preserve">PEVuZE5vdGU+PENpdGU+PEF1dGhvcj5CYWphajwvQXV0aG9yPjxZZWFyPjIwMTM8L1llYXI+PFJl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YwMDQyPC9wYWdlcz48dm9sdW1lPjg8L3ZvbHVtZT48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YWphajwvQXV0aG9yPjxZZWFyPjIwMTM8L1llYXI+PFJl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YwMDQyPC9wYWdlcz48dm9sdW1lPjg8L3ZvbHVtZT48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A significant improvement in cognition including working memory and inhibitory control, and fractional anisotropy without effect on MD or MR spectroscopy, through modulation of fronto-parietal and subcortical activation and connectivity was seen after open-label rifaximin therapy in MHE</w:t>
      </w:r>
      <w:r w:rsidRPr="003143C1">
        <w:rPr>
          <w:rFonts w:ascii="Book Antiqua" w:eastAsia="宋体" w:hAnsi="Book Antiqua"/>
          <w:kern w:val="0"/>
          <w:vertAlign w:val="superscript"/>
          <w:lang w:eastAsia="zh-CN"/>
        </w:rPr>
        <w:t>[</w:t>
      </w:r>
      <w:hyperlink w:anchor="_ENREF_159" w:tooltip="Ahluwalia, 2014 #619"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Ahluwalia&lt;/Author&gt;&lt;Year&gt;2014&lt;/Year&gt;&lt;RecNum&gt;619&lt;/RecNum&gt;&lt;DisplayText&gt;&lt;style face="superscript"&gt;159&lt;/style&gt;&lt;/DisplayText&gt;&lt;record&gt;&lt;rec-number&gt;619&lt;/rec-number&gt;&lt;foreign-keys&gt;&lt;key app="EN" db-id="zdwx5awr0vxrwje5vadpweszzvf0zz9d922z"&gt;619&lt;/key&gt;&lt;/foreign-keys&gt;&lt;ref-type name="Journal Article"&gt;17&lt;/ref-type&gt;&lt;contributors&gt;&lt;authors&gt;&lt;author&gt;Ahluwalia, V.&lt;/author&gt;&lt;author&gt;Wade, J. B.&lt;/author&gt;&lt;author&gt;Heuman, D. M.&lt;/author&gt;&lt;author&gt;Hammeke, T. A.&lt;/author&gt;&lt;author&gt;Sanyal, A. J.&lt;/author&gt;&lt;author&gt;Sterling, R. K.&lt;/author&gt;&lt;author&gt;Stravitz, R. T.&lt;/author&gt;&lt;author&gt;Luketic, V.&lt;/author&gt;&lt;author&gt;Siddiqui, M. S.&lt;/author&gt;&lt;author&gt;Puri, P.&lt;/author&gt;&lt;author&gt;Fuchs, M.&lt;/author&gt;&lt;author&gt;Lennon, M. J.&lt;/author&gt;&lt;author&gt;Kraft, K. A.&lt;/author&gt;&lt;author&gt;Gilles, H.&lt;/author&gt;&lt;author&gt;White, M. B.&lt;/author&gt;&lt;author&gt;Noble, N. A.&lt;/author&gt;&lt;author&gt;Bajaj, J. S.&lt;/author&gt;&lt;/authors&gt;&lt;/contributors&gt;&lt;auth-address&gt;Division of Radiology, Virginia Commonwealth University and McGuire VA Medical Center, Richmond, VA, USA.&lt;/auth-address&gt;&lt;titles&gt;&lt;title&gt;Enhancement of functional connectivity, working memory and inhibitory control on multi-modal brain MR imaging with Rifaximin in Cirrhosis: Implications for the gut-liver-brain axis&lt;/title&gt;&lt;secondary-title&gt;Metab Brain Dis&lt;/secondary-title&gt;&lt;alt-title&gt;Metabolic brain disease&lt;/alt-title&gt;&lt;/titles&gt;&lt;periodical&gt;&lt;full-title&gt;Metab Brain Dis&lt;/full-title&gt;&lt;abbr-1&gt;Metabolic brain disease&lt;/abbr-1&gt;&lt;/periodical&gt;&lt;alt-periodical&gt;&lt;full-title&gt;Metab Brain Dis&lt;/full-title&gt;&lt;abbr-1&gt;Metabolic brain disease&lt;/abbr-1&gt;&lt;/alt-periodical&gt;&lt;dates&gt;&lt;year&gt;2014&lt;/year&gt;&lt;pub-dates&gt;&lt;date&gt;Mar 4&lt;/date&gt;&lt;/pub-dates&gt;&lt;/dates&gt;&lt;isbn&gt;1573-7365 (Electronic)&amp;#xD;0885-7490 (Linking)&lt;/isbn&gt;&lt;accession-num&gt;24590688&lt;/accession-num&gt;&lt;urls&gt;&lt;related-urls&gt;&lt;url&gt;http://www.ncbi.nlm.nih.gov/pubmed/24590688&lt;/url&gt;&lt;/related-urls&gt;&lt;/urls&gt;&lt;electronic-resource-num&gt;10.1007/s11011-014-9507-6&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5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Probiotics</w:t>
      </w:r>
    </w:p>
    <w:p w:rsidR="00721D26" w:rsidRPr="003143C1" w:rsidRDefault="00721D26" w:rsidP="002050E5">
      <w:pPr>
        <w:widowControl/>
        <w:autoSpaceDE w:val="0"/>
        <w:autoSpaceDN w:val="0"/>
        <w:adjustRightInd w:val="0"/>
        <w:spacing w:line="360" w:lineRule="auto"/>
        <w:rPr>
          <w:rFonts w:ascii="Book Antiqua" w:hAnsi="Book Antiqua"/>
          <w:kern w:val="0"/>
          <w:lang w:eastAsia="zh-CN"/>
        </w:rPr>
      </w:pPr>
      <w:r w:rsidRPr="003143C1">
        <w:rPr>
          <w:rFonts w:ascii="Book Antiqua" w:eastAsia="｣ﾍ｣ﾓ ･ｴ･ｷ･ﾃ･ｯ" w:hAnsi="Book Antiqua"/>
        </w:rPr>
        <w:t xml:space="preserve">Probiotics, lactose-fermenting </w:t>
      </w:r>
      <w:r w:rsidRPr="003143C1">
        <w:rPr>
          <w:rFonts w:ascii="Book Antiqua" w:eastAsia="｣ﾍ｣ﾓ ･ｴ･ｷ･ﾃ･ｯ" w:hAnsi="Book Antiqua"/>
          <w:i/>
        </w:rPr>
        <w:t xml:space="preserve">Lactobacilli </w:t>
      </w:r>
      <w:r w:rsidRPr="003143C1">
        <w:rPr>
          <w:rFonts w:ascii="Book Antiqua" w:eastAsia="｣ﾍ｣ﾓ ･ｴ･ｷ･ﾃ･ｯ" w:hAnsi="Book Antiqua"/>
        </w:rPr>
        <w:t>and</w:t>
      </w:r>
      <w:r w:rsidRPr="003143C1">
        <w:rPr>
          <w:rFonts w:ascii="Book Antiqua" w:eastAsia="｣ﾍ｣ﾓ ･ｴ･ｷ･ﾃ･ｯ" w:hAnsi="Book Antiqua"/>
          <w:i/>
        </w:rPr>
        <w:t xml:space="preserve"> Bifidobacteria</w:t>
      </w:r>
      <w:r w:rsidRPr="003143C1">
        <w:rPr>
          <w:rFonts w:ascii="Book Antiqua" w:eastAsia="｣ﾍ｣ﾓ ･ｴ･ｷ･ﾃ･ｯ" w:hAnsi="Book Antiqua"/>
        </w:rPr>
        <w:t xml:space="preserve">, have been reported to stabilize mucosal barrier function and modulate the gut microflora, suppressing pathogenic </w:t>
      </w:r>
      <w:r w:rsidRPr="003143C1">
        <w:rPr>
          <w:rFonts w:ascii="Book Antiqua" w:hAnsi="Book Antiqua" w:cs="Helvetica"/>
          <w:bCs/>
          <w:kern w:val="0"/>
          <w:lang w:eastAsia="zh-CN"/>
        </w:rPr>
        <w:t>microbial growth</w:t>
      </w:r>
      <w:r w:rsidRPr="003143C1">
        <w:rPr>
          <w:rFonts w:ascii="Book Antiqua" w:eastAsia="宋体" w:hAnsi="Book Antiqua"/>
          <w:kern w:val="0"/>
          <w:vertAlign w:val="superscript"/>
          <w:lang w:eastAsia="zh-CN"/>
        </w:rPr>
        <w:t>[</w:t>
      </w:r>
      <w:hyperlink w:anchor="_ENREF_70" w:tooltip="Pinzone, 2012 #60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Pinzone&lt;/Author&gt;&lt;Year&gt;2012&lt;/Year&gt;&lt;RecNum&gt;601&lt;/RecNum&gt;&lt;DisplayText&gt;&lt;style face="superscript"&gt;70&lt;/style&gt;&lt;/DisplayText&gt;&lt;record&gt;&lt;rec-number&gt;601&lt;/rec-number&gt;&lt;foreign-keys&gt;&lt;key app="EN" db-id="zdwx5awr0vxrwje5vadpweszzvf0zz9d922z"&gt;601&lt;/key&gt;&lt;/foreign-keys&gt;&lt;ref-type name="Journal Article"&gt;17&lt;/ref-type&gt;&lt;contributors&gt;&lt;authors&gt;&lt;author&gt;Pinzone, M. R.&lt;/author&gt;&lt;author&gt;Celesia, B. M.&lt;/author&gt;&lt;author&gt;Di Rosa, M.&lt;/author&gt;&lt;author&gt;Cacopardo, B.&lt;/author&gt;&lt;author&gt;Nunnari, G.&lt;/author&gt;&lt;/authors&gt;&lt;/contributors&gt;&lt;auth-address&gt;Division of Infectious Diseases, Department of Clinical and Molecular Biomedicine, University of Catania, 95125 Catania, Italy.&lt;/auth-address&gt;&lt;titles&gt;&lt;title&gt;Microbial translocation in chronic liver diseases&lt;/title&gt;&lt;secondary-title&gt;Int J Microbiol&lt;/secondary-title&gt;&lt;alt-title&gt;International journal of microbiology&lt;/alt-title&gt;&lt;/titles&gt;&lt;periodical&gt;&lt;full-title&gt;Int J Microbiol&lt;/full-title&gt;&lt;abbr-1&gt;International journal of microbiology&lt;/abbr-1&gt;&lt;/periodical&gt;&lt;alt-periodical&gt;&lt;full-title&gt;Int J Microbiol&lt;/full-title&gt;&lt;abbr-1&gt;International journal of microbiology&lt;/abbr-1&gt;&lt;/alt-periodical&gt;&lt;pages&gt;694629&lt;/pages&gt;&lt;volume&gt;2012&lt;/volume&gt;&lt;dates&gt;&lt;year&gt;2012&lt;/year&gt;&lt;/dates&gt;&lt;isbn&gt;1687-9198 (Electronic)&lt;/isbn&gt;&lt;accession-num&gt;22848224&lt;/accession-num&gt;&lt;urls&gt;&lt;related-urls&gt;&lt;url&gt;http://www.ncbi.nlm.nih.gov/pubmed/22848224&lt;/url&gt;&lt;/related-urls&gt;&lt;/urls&gt;&lt;custom2&gt;3405644&lt;/custom2&gt;&lt;electronic-resource-num&gt;10.1155/2012/694629&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y acidify the gut lumen, compete with pathogenic bacteria for nutrients, and produce antimicrobial substance</w:t>
      </w:r>
      <w:r w:rsidRPr="003143C1">
        <w:rPr>
          <w:rFonts w:ascii="Book Antiqua" w:eastAsia="宋体" w:hAnsi="Book Antiqua"/>
          <w:kern w:val="0"/>
          <w:vertAlign w:val="superscript"/>
          <w:lang w:eastAsia="zh-CN"/>
        </w:rPr>
        <w:t>[</w:t>
      </w:r>
      <w:hyperlink w:anchor="_ENREF_70" w:tooltip="Pinzone, 2012 #60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Pinzone&lt;/Author&gt;&lt;Year&gt;2012&lt;/Year&gt;&lt;RecNum&gt;601&lt;/RecNum&gt;&lt;DisplayText&gt;&lt;style face="superscript"&gt;70&lt;/style&gt;&lt;/DisplayText&gt;&lt;record&gt;&lt;rec-number&gt;601&lt;/rec-number&gt;&lt;foreign-keys&gt;&lt;key app="EN" db-id="zdwx5awr0vxrwje5vadpweszzvf0zz9d922z"&gt;601&lt;/key&gt;&lt;/foreign-keys&gt;&lt;ref-type name="Journal Article"&gt;17&lt;/ref-type&gt;&lt;contributors&gt;&lt;authors&gt;&lt;author&gt;Pinzone, M. R.&lt;/author&gt;&lt;author&gt;Celesia, B. M.&lt;/author&gt;&lt;author&gt;Di Rosa, M.&lt;/author&gt;&lt;author&gt;Cacopardo, B.&lt;/author&gt;&lt;author&gt;Nunnari, G.&lt;/author&gt;&lt;/authors&gt;&lt;/contributors&gt;&lt;auth-address&gt;Division of Infectious Diseases, Department of Clinical and Molecular Biomedicine, University of Catania, 95125 Catania, Italy.&lt;/auth-address&gt;&lt;titles&gt;&lt;title&gt;Microbial translocation in chronic liver diseases&lt;/title&gt;&lt;secondary-title&gt;Int J Microbiol&lt;/secondary-title&gt;&lt;alt-title&gt;International journal of microbiology&lt;/alt-title&gt;&lt;/titles&gt;&lt;periodical&gt;&lt;full-title&gt;Int J Microbiol&lt;/full-title&gt;&lt;abbr-1&gt;International journal of microbiology&lt;/abbr-1&gt;&lt;/periodical&gt;&lt;alt-periodical&gt;&lt;full-title&gt;Int J Microbiol&lt;/full-title&gt;&lt;abbr-1&gt;International journal of microbiology&lt;/abbr-1&gt;&lt;/alt-periodical&gt;&lt;pages&gt;694629&lt;/pages&gt;&lt;volume&gt;2012&lt;/volume&gt;&lt;dates&gt;&lt;year&gt;2012&lt;/year&gt;&lt;/dates&gt;&lt;isbn&gt;1687-9198 (Electronic)&lt;/isbn&gt;&lt;accession-num&gt;22848224&lt;/accession-num&gt;&lt;urls&gt;&lt;related-urls&gt;&lt;url&gt;http://www.ncbi.nlm.nih.gov/pubmed/22848224&lt;/url&gt;&lt;/related-urls&gt;&lt;/urls&gt;&lt;custom2&gt;3405644&lt;/custom2&gt;&lt;electronic-resource-num&gt;10.1155/2012/694629&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0</w:t>
        </w:r>
        <w:r w:rsidRPr="003143C1">
          <w:rPr>
            <w:rFonts w:ascii="Book Antiqua" w:eastAsia="｣ﾍ｣ﾓ ･ｴ･ｷ･ﾃ･ｯ" w:hAnsi="Book Antiqua"/>
          </w:rPr>
          <w:fldChar w:fldCharType="end"/>
        </w:r>
      </w:hyperlink>
      <w:r w:rsidRPr="003143C1">
        <w:rPr>
          <w:rFonts w:ascii="Book Antiqua" w:eastAsia="宋体" w:hAnsi="Book Antiqua"/>
          <w:vertAlign w:val="superscript"/>
          <w:lang w:eastAsia="zh-CN"/>
        </w:rPr>
        <w:t>,</w:t>
      </w:r>
      <w:r w:rsidRPr="003143C1">
        <w:rPr>
          <w:rFonts w:ascii="Book Antiqua" w:eastAsia="｣ﾍ｣ﾓ ･ｴ･ｷ･ﾃ･ｯ" w:hAnsi="Book Antiqua"/>
        </w:rPr>
        <w:fldChar w:fldCharType="begin">
          <w:fldData xml:space="preserve">PEVuZE5vdGU+PENpdGU+PEF1dGhvcj5Hb3JiYWNoPC9BdXRob3I+PFllYXI+MjAwMDwvWWVhcj48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5TMi00PC9wYWdlcz48dm9s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Tc5LTg5PC9wYWdlcz48dm9sdW1lPjQ5PC92b2x1bWU+PG51bWJlcj40PC9udW1iZXI+PGtleXdv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Hb3JiYWNoPC9BdXRob3I+PFllYXI+MjAwMDwvWWVhcj48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5TMi00PC9wYWdlcz48dm9s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hyperlink w:anchor="_ENREF_160" w:tooltip="Gorbach, 2000 #629" w:history="1">
        <w:r w:rsidRPr="003143C1">
          <w:rPr>
            <w:rFonts w:ascii="Book Antiqua" w:eastAsia="｣ﾍ｣ﾓ ･ｴ･ｷ･ﾃ･ｯ" w:hAnsi="Book Antiqua"/>
            <w:noProof/>
            <w:vertAlign w:val="superscript"/>
          </w:rPr>
          <w:t>160</w:t>
        </w:r>
      </w:hyperlink>
      <w:r w:rsidRPr="003143C1">
        <w:rPr>
          <w:rFonts w:ascii="Book Antiqua" w:eastAsia="｣ﾍ｣ﾓ ･ｴ･ｷ･ﾃ･ｯ" w:hAnsi="Book Antiqua"/>
          <w:noProof/>
          <w:vertAlign w:val="superscript"/>
        </w:rPr>
        <w:t>,</w:t>
      </w:r>
      <w:hyperlink w:anchor="_ENREF_161" w:tooltip="Griffiths, 2004 #628" w:history="1">
        <w:r w:rsidRPr="003143C1">
          <w:rPr>
            <w:rFonts w:ascii="Book Antiqua" w:eastAsia="｣ﾍ｣ﾓ ･ｴ･ｷ･ﾃ･ｯ" w:hAnsi="Book Antiqua"/>
            <w:noProof/>
            <w:vertAlign w:val="superscript"/>
          </w:rPr>
          <w:t>161</w:t>
        </w:r>
      </w:hyperlink>
      <w:r w:rsidRPr="003143C1">
        <w:rPr>
          <w:rFonts w:ascii="Book Antiqua" w:eastAsia="｣ﾍ｣ﾓ ･ｴ･ｷ･ﾃ･ｯ" w:hAnsi="Book Antiqua"/>
        </w:rPr>
        <w:fldChar w:fldCharType="end"/>
      </w:r>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r w:rsidRPr="003143C1">
        <w:rPr>
          <w:rFonts w:ascii="Book Antiqua" w:hAnsi="Book Antiqua" w:cs="Helvetica"/>
          <w:kern w:val="0"/>
          <w:lang w:eastAsia="zh-CN"/>
        </w:rPr>
        <w:t>Administration of</w:t>
      </w:r>
      <w:r w:rsidRPr="003143C1">
        <w:rPr>
          <w:rFonts w:ascii="Book Antiqua" w:eastAsia="｣ﾍ｣ﾓ ･ｴ･ｷ･ﾃ･ｯ" w:hAnsi="Book Antiqua"/>
        </w:rPr>
        <w:t xml:space="preserve"> VSL#3, </w:t>
      </w:r>
      <w:r w:rsidRPr="003143C1">
        <w:rPr>
          <w:rFonts w:ascii="Book Antiqua" w:hAnsi="Book Antiqua"/>
          <w:kern w:val="0"/>
          <w:lang w:eastAsia="zh-CN"/>
        </w:rPr>
        <w:t xml:space="preserve">a probiotic combination of eight strains of </w:t>
      </w:r>
      <w:r w:rsidRPr="003143C1">
        <w:rPr>
          <w:rFonts w:ascii="Book Antiqua" w:hAnsi="Book Antiqua"/>
          <w:i/>
          <w:kern w:val="0"/>
          <w:lang w:eastAsia="zh-CN"/>
        </w:rPr>
        <w:t>Lactobacilli</w:t>
      </w:r>
      <w:r w:rsidRPr="003143C1">
        <w:rPr>
          <w:rFonts w:ascii="Book Antiqua" w:hAnsi="Book Antiqua"/>
          <w:kern w:val="0"/>
          <w:lang w:eastAsia="zh-CN"/>
        </w:rPr>
        <w:t xml:space="preserve">, </w:t>
      </w:r>
      <w:r w:rsidRPr="003143C1">
        <w:rPr>
          <w:rFonts w:ascii="Book Antiqua" w:hAnsi="Book Antiqua"/>
          <w:i/>
          <w:kern w:val="0"/>
          <w:lang w:eastAsia="zh-CN"/>
        </w:rPr>
        <w:t>Bifidobacteria</w:t>
      </w:r>
      <w:r w:rsidRPr="003143C1">
        <w:rPr>
          <w:rFonts w:ascii="Book Antiqua" w:hAnsi="Book Antiqua"/>
          <w:kern w:val="0"/>
          <w:lang w:eastAsia="zh-CN"/>
        </w:rPr>
        <w:t xml:space="preserve"> and </w:t>
      </w:r>
      <w:r w:rsidRPr="003143C1">
        <w:rPr>
          <w:rFonts w:ascii="Book Antiqua" w:hAnsi="Book Antiqua"/>
          <w:i/>
          <w:kern w:val="0"/>
          <w:lang w:eastAsia="zh-CN"/>
        </w:rPr>
        <w:t>Streptococcus</w:t>
      </w:r>
      <w:r w:rsidRPr="003143C1">
        <w:rPr>
          <w:rFonts w:ascii="Book Antiqua" w:hAnsi="Book Antiqua"/>
          <w:kern w:val="0"/>
          <w:lang w:eastAsia="zh-CN"/>
        </w:rPr>
        <w:t xml:space="preserve">, </w:t>
      </w:r>
      <w:r w:rsidRPr="003143C1">
        <w:rPr>
          <w:rFonts w:ascii="Book Antiqua" w:eastAsia="｣ﾍ｣ﾓ ･ｴ･ｷ･ﾃ･ｯ" w:hAnsi="Book Antiqua"/>
        </w:rPr>
        <w:t xml:space="preserve">has been reported to reduce </w:t>
      </w:r>
      <w:r w:rsidRPr="003143C1">
        <w:rPr>
          <w:rFonts w:ascii="Book Antiqua" w:hAnsi="Book Antiqua" w:cs="Helvetica"/>
          <w:kern w:val="0"/>
          <w:lang w:eastAsia="zh-CN"/>
        </w:rPr>
        <w:t>oxidative/nitrosative stress parameters</w:t>
      </w:r>
      <w:r w:rsidRPr="003143C1">
        <w:rPr>
          <w:rFonts w:ascii="Book Antiqua" w:eastAsia="｣ﾍ｣ﾓ ･ｴ･ｷ･ﾃ･ｯ" w:hAnsi="Book Antiqua"/>
        </w:rPr>
        <w:t xml:space="preserve"> in patients with alcoholic liver cirrhosis</w:t>
      </w:r>
      <w:r w:rsidRPr="003143C1">
        <w:rPr>
          <w:rFonts w:ascii="Book Antiqua" w:eastAsia="宋体" w:hAnsi="Book Antiqua"/>
          <w:kern w:val="0"/>
          <w:vertAlign w:val="superscript"/>
          <w:lang w:eastAsia="zh-CN"/>
        </w:rPr>
        <w:t>[</w:t>
      </w:r>
      <w:hyperlink w:anchor="_ENREF_162" w:tooltip="Loguercio, 2005 #627" w:history="1">
        <w:r w:rsidRPr="003143C1">
          <w:rPr>
            <w:rFonts w:ascii="Book Antiqua" w:eastAsia="｣ﾍ｣ﾓ ･ｴ･ｷ･ﾃ･ｯ" w:hAnsi="Book Antiqua"/>
          </w:rPr>
          <w:fldChar w:fldCharType="begin">
            <w:fldData xml:space="preserve">PEVuZE5vdGU+PENpdGU+PEF1dGhvcj5Mb2d1ZXJjaW88L0F1dGhvcj48WWVhcj4yMDA1PC9ZZWFy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NTQwLTM8L3BhZ2VzPjx2b2x1bWU+Mzk8L3ZvbHVtZT48bnVtYmVyPjY8L251bWJlcj48a2V5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b2d1ZXJjaW88L0F1dGhvcj48WWVhcj4yMDA1PC9ZZWFy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NTQwLTM8L3BhZ2VzPjx2b2x1bWU+Mzk8L3ZvbHVtZT48bnVtYmVyPjY8L251bWJlcj48a2V5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Cirrhotic subjects receiving</w:t>
      </w:r>
      <w:r w:rsidRPr="003143C1">
        <w:rPr>
          <w:rFonts w:ascii="Book Antiqua" w:eastAsia="｣ﾍ｣ﾓ ･ｴ･ｷ･ﾃ･ｯ" w:hAnsi="Book Antiqua"/>
          <w:i/>
        </w:rPr>
        <w:t xml:space="preserve"> Escherichia coli Nissle</w:t>
      </w:r>
      <w:r w:rsidRPr="003143C1">
        <w:rPr>
          <w:rFonts w:ascii="Book Antiqua" w:eastAsia="｣ﾍ｣ﾓ ･ｴ･ｷ･ﾃ･ｯ" w:hAnsi="Book Antiqua"/>
        </w:rPr>
        <w:t xml:space="preserve"> for 42 d showed an effectiveness in the restoration of normal colonic colonization and a trend of </w:t>
      </w:r>
      <w:r w:rsidRPr="003143C1">
        <w:rPr>
          <w:rFonts w:ascii="Book Antiqua" w:hAnsi="Book Antiqua" w:cs="Helvetica"/>
          <w:kern w:val="0"/>
          <w:lang w:eastAsia="zh-CN"/>
        </w:rPr>
        <w:t>significant lowering of the endotoxemia</w:t>
      </w:r>
      <w:r w:rsidRPr="003143C1">
        <w:rPr>
          <w:rFonts w:ascii="Book Antiqua" w:eastAsia="｣ﾍ｣ﾓ ･ｴ･ｷ･ﾃ･ｯ" w:hAnsi="Book Antiqua"/>
        </w:rPr>
        <w:t xml:space="preserve"> and improvement </w:t>
      </w:r>
      <w:r w:rsidRPr="003143C1">
        <w:rPr>
          <w:rFonts w:ascii="Book Antiqua" w:hAnsi="Book Antiqua" w:cs="Helvetica"/>
          <w:kern w:val="0"/>
          <w:lang w:eastAsia="zh-CN"/>
        </w:rPr>
        <w:t xml:space="preserve">of liver functions evaluated by </w:t>
      </w:r>
      <w:r w:rsidRPr="003143C1">
        <w:rPr>
          <w:rFonts w:ascii="Book Antiqua" w:eastAsia="｣ﾍ｣ﾓ ･ｴ･ｷ･ﾃ･ｯ" w:hAnsi="Book Antiqua"/>
        </w:rPr>
        <w:t>Child-Pugh score</w:t>
      </w:r>
      <w:r w:rsidRPr="003143C1">
        <w:rPr>
          <w:rFonts w:ascii="Book Antiqua" w:eastAsia="宋体" w:hAnsi="Book Antiqua"/>
          <w:kern w:val="0"/>
          <w:vertAlign w:val="superscript"/>
          <w:lang w:eastAsia="zh-CN"/>
        </w:rPr>
        <w:t>[</w:t>
      </w:r>
      <w:hyperlink w:anchor="_ENREF_163" w:tooltip="Lata, 2007 #490" w:history="1">
        <w:r w:rsidRPr="003143C1">
          <w:rPr>
            <w:rFonts w:ascii="Book Antiqua" w:eastAsia="｣ﾍ｣ﾓ ･ｴ･ｷ･ﾃ･ｯ" w:hAnsi="Book Antiqua"/>
          </w:rPr>
          <w:fldChar w:fldCharType="begin">
            <w:fldData xml:space="preserve">PEVuZE5vdGU+PENpdGU+PEF1dGhvcj5MYXRhPC9BdXRob3I+PFllYXI+MjAwNzwvWWVhcj48UmVj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TExMS0zPC9wYWdlcz48dm9sdW1lPjE5PC92b2x1bWU+PG51bWJlcj4xMjwv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YXRhPC9BdXRob3I+PFllYXI+MjAwNzwvWWVhcj48UmVj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MTExMS0zPC9wYWdlcz48dm9sdW1lPjE5PC92b2x1bWU+PG51bWJlcj4xMjwv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3</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Stadlbauer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64" w:tooltip="Stadlbauer, 2008 #503" w:history="1">
        <w:r w:rsidRPr="003143C1">
          <w:rPr>
            <w:rFonts w:ascii="Book Antiqua" w:eastAsia="｣ﾍ｣ﾓ ･ｴ･ｷ･ﾃ･ｯ" w:hAnsi="Book Antiqua"/>
          </w:rPr>
          <w:fldChar w:fldCharType="begin">
            <w:fldData xml:space="preserve">PEVuZE5vdGU+PENpdGU+PEF1dGhvcj5TdGFkbGJhdWVyPC9BdXRob3I+PFllYXI+MjAwODwvWWVh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0NS01MTwvcGFnZXM+PHZvbHVt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dGFkbGJhdWVyPC9BdXRob3I+PFllYXI+MjAwODwvWWVh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0NS01MTwvcGFnZXM+PHZvbHVt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proved that probiotics restore neutrophil phagocytic capacity in cirrhosis, possibly by changing IL10 secretion and TLR4 expression, warranting larger randomized controlled and mechanistic studies. Probiotics are able to decrease the permeability of the intestinal wall, and decrease bacterial translocation and endotoxemia in animal models as well as in clinical studies, which is extremely important in the prevention of complications of liver cirrhosis and infection after liver transplantation</w:t>
      </w:r>
      <w:r w:rsidRPr="003143C1">
        <w:rPr>
          <w:rFonts w:ascii="Book Antiqua" w:eastAsia="宋体" w:hAnsi="Book Antiqua"/>
          <w:kern w:val="0"/>
          <w:vertAlign w:val="superscript"/>
          <w:lang w:eastAsia="zh-CN"/>
        </w:rPr>
        <w:t>[</w:t>
      </w:r>
      <w:hyperlink w:anchor="_ENREF_165" w:tooltip="Lata, 2011 #528"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Lata&lt;/Author&gt;&lt;Year&gt;2011&lt;/Year&gt;&lt;RecNum&gt;528&lt;/RecNum&gt;&lt;DisplayText&gt;&lt;style face="superscript"&gt;165&lt;/style&gt;&lt;/DisplayText&gt;&lt;record&gt;&lt;rec-number&gt;528&lt;/rec-number&gt;&lt;foreign-keys&gt;&lt;key app="EN" db-id="zdwx5awr0vxrwje5vadpweszzvf0zz9d922z"&gt;528&lt;/key&gt;&lt;/foreign-keys&gt;&lt;ref-type name="Journal Article"&gt;17&lt;/ref-type&gt;&lt;contributors&gt;&lt;authors&gt;&lt;author&gt;Lata, J.&lt;/author&gt;&lt;author&gt;Jurankova, J.&lt;/author&gt;&lt;author&gt;Kopacova, M.&lt;/author&gt;&lt;author&gt;Vitek, P.&lt;/author&gt;&lt;/authors&gt;&lt;/contributors&gt;&lt;auth-address&gt;Department of Internal Medicine, Faculty of Medicine and University Hospital, Ostrava University, 708 52 Ostrava-Poruba, Czech Republic. jan.lata@osu.cz&lt;/auth-address&gt;&lt;titles&gt;&lt;title&gt;Probiotics in hepatolog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890-6&lt;/pages&gt;&lt;volume&gt;17&lt;/volume&gt;&lt;number&gt;24&lt;/number&gt;&lt;keywords&gt;&lt;keyword&gt;Gastroenterology/*methods&lt;/keyword&gt;&lt;keyword&gt;Gastrointestinal Tract/immunology/*microbiology&lt;/keyword&gt;&lt;keyword&gt;Humans&lt;/keyword&gt;&lt;keyword&gt;Liver Diseases/*drug therapy/immunology/*microbiology&lt;/keyword&gt;&lt;keyword&gt;Probiotics/*therapeutic use&lt;/keyword&gt;&lt;/keywords&gt;&lt;dates&gt;&lt;year&gt;2011&lt;/year&gt;&lt;pub-dates&gt;&lt;date&gt;Jun 28&lt;/date&gt;&lt;/pub-dates&gt;&lt;/dates&gt;&lt;isbn&gt;2219-2840 (Electronic)&amp;#xD;1007-9327 (Linking)&lt;/isbn&gt;&lt;accession-num&gt;21734800&lt;/accession-num&gt;&lt;urls&gt;&lt;related-urls&gt;&lt;url&gt;http://www.ncbi.nlm.nih.gov/pubmed/21734800&lt;/url&gt;&lt;/related-urls&gt;&lt;/urls&gt;&lt;custom2&gt;3129503&lt;/custom2&gt;&lt;electronic-resource-num&gt;10.3748/wjg.v17.i24.2890&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Probiotics could limit oxidative and inflammatory liver damage and, in some situations, improve the histological state</w:t>
      </w:r>
      <w:r w:rsidRPr="003143C1">
        <w:rPr>
          <w:rFonts w:ascii="Book Antiqua" w:eastAsia="宋体" w:hAnsi="Book Antiqua"/>
          <w:kern w:val="0"/>
          <w:vertAlign w:val="superscript"/>
          <w:lang w:eastAsia="zh-CN"/>
        </w:rPr>
        <w:t>[</w:t>
      </w:r>
      <w:hyperlink w:anchor="_ENREF_165" w:tooltip="Lata, 2011 #528"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Lata&lt;/Author&gt;&lt;Year&gt;2011&lt;/Year&gt;&lt;RecNum&gt;528&lt;/RecNum&gt;&lt;DisplayText&gt;&lt;style face="superscript"&gt;165&lt;/style&gt;&lt;/DisplayText&gt;&lt;record&gt;&lt;rec-number&gt;528&lt;/rec-number&gt;&lt;foreign-keys&gt;&lt;key app="EN" db-id="zdwx5awr0vxrwje5vadpweszzvf0zz9d922z"&gt;528&lt;/key&gt;&lt;/foreign-keys&gt;&lt;ref-type name="Journal Article"&gt;17&lt;/ref-type&gt;&lt;contributors&gt;&lt;authors&gt;&lt;author&gt;Lata, J.&lt;/author&gt;&lt;author&gt;Jurankova, J.&lt;/author&gt;&lt;author&gt;Kopacova, M.&lt;/author&gt;&lt;author&gt;Vitek, P.&lt;/author&gt;&lt;/authors&gt;&lt;/contributors&gt;&lt;auth-address&gt;Department of Internal Medicine, Faculty of Medicine and University Hospital, Ostrava University, 708 52 Ostrava-Poruba, Czech Republic. jan.lata@osu.cz&lt;/auth-address&gt;&lt;titles&gt;&lt;title&gt;Probiotics in hepatolog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890-6&lt;/pages&gt;&lt;volume&gt;17&lt;/volume&gt;&lt;number&gt;24&lt;/number&gt;&lt;keywords&gt;&lt;keyword&gt;Gastroenterology/*methods&lt;/keyword&gt;&lt;keyword&gt;Gastrointestinal Tract/immunology/*microbiology&lt;/keyword&gt;&lt;keyword&gt;Humans&lt;/keyword&gt;&lt;keyword&gt;Liver Diseases/*drug therapy/immunology/*microbiology&lt;/keyword&gt;&lt;keyword&gt;Probiotics/*therapeutic use&lt;/keyword&gt;&lt;/keywords&gt;&lt;dates&gt;&lt;year&gt;2011&lt;/year&gt;&lt;pub-dates&gt;&lt;date&gt;Jun 28&lt;/date&gt;&lt;/pub-dates&gt;&lt;/dates&gt;&lt;isbn&gt;2219-2840 (Electronic)&amp;#xD;1007-9327 (Linking)&lt;/isbn&gt;&lt;accession-num&gt;21734800&lt;/accession-num&gt;&lt;urls&gt;&lt;related-urls&gt;&lt;url&gt;http://www.ncbi.nlm.nih.gov/pubmed/21734800&lt;/url&gt;&lt;/related-urls&gt;&lt;/urls&gt;&lt;custom2&gt;3129503&lt;/custom2&gt;&lt;electronic-resource-num&gt;10.3748/wjg.v17.i24.2890&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Recent meta-analysis could not confirm that probiotics are effective to hepatic encephalopathy</w:t>
      </w:r>
      <w:r w:rsidRPr="003143C1">
        <w:rPr>
          <w:rFonts w:ascii="Book Antiqua" w:eastAsia="宋体" w:hAnsi="Book Antiqua"/>
          <w:kern w:val="0"/>
          <w:vertAlign w:val="superscript"/>
          <w:lang w:eastAsia="zh-CN"/>
        </w:rPr>
        <w:t>[</w:t>
      </w:r>
      <w:hyperlink w:anchor="_ENREF_166" w:tooltip="McGee, 2011 #635"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McGee&lt;/Author&gt;&lt;Year&gt;2011&lt;/Year&gt;&lt;RecNum&gt;635&lt;/RecNum&gt;&lt;DisplayText&gt;&lt;style face="superscript"&gt;166&lt;/style&gt;&lt;/DisplayText&gt;&lt;record&gt;&lt;rec-number&gt;635&lt;/rec-number&gt;&lt;foreign-keys&gt;&lt;key app="EN" db-id="zdwx5awr0vxrwje5vadpweszzvf0zz9d922z"&gt;635&lt;/key&gt;&lt;/foreign-keys&gt;&lt;ref-type name="Journal Article"&gt;17&lt;/ref-type&gt;&lt;contributors&gt;&lt;authors&gt;&lt;author&gt;McGee, R. G.&lt;/author&gt;&lt;author&gt;Bakens, A.&lt;/author&gt;&lt;author&gt;Wiley, K.&lt;/author&gt;&lt;author&gt;Riordan, S. M.&lt;/author&gt;&lt;author&gt;Webster, A. C.&lt;/author&gt;&lt;/authors&gt;&lt;/contributors&gt;&lt;auth-address&gt;Sydney School of Public Health, University of Sydney, Sydney, Australia. dr.richardmcgee@gmail.com&lt;/auth-address&gt;&lt;titles&gt;&lt;title&gt;Probiotics for patients with hepatic encephalopath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716&lt;/pages&gt;&lt;number&gt;11&lt;/number&gt;&lt;keywords&gt;&lt;keyword&gt;Gastrointestinal Agents/*therapeutic use&lt;/keyword&gt;&lt;keyword&gt;Hepatic Encephalopathy/mortality/*therapy&lt;/keyword&gt;&lt;keyword&gt;Humans&lt;/keyword&gt;&lt;keyword&gt;Lactulose/*therapeutic use&lt;/keyword&gt;&lt;keyword&gt;Probiotics/*therapeutic use&lt;/keyword&gt;&lt;keyword&gt;Quality of Life&lt;/keyword&gt;&lt;keyword&gt;Randomized Controlled Trials as Topic&lt;/keyword&gt;&lt;/keywords&gt;&lt;dates&gt;&lt;year&gt;2011&lt;/year&gt;&lt;/dates&gt;&lt;isbn&gt;1469-493X (Electronic)&amp;#xD;1361-6137 (Linking)&lt;/isbn&gt;&lt;accession-num&gt;22071855&lt;/accession-num&gt;&lt;urls&gt;&lt;related-urls&gt;&lt;url&gt;http://www.ncbi.nlm.nih.gov/pubmed/22071855&lt;/url&gt;&lt;/related-urls&gt;&lt;/urls&gt;&lt;electronic-resource-num&gt;10.1002/14651858.CD008716.pub2&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Further clinical trials are needed to know an ideal probiotic</w:t>
      </w:r>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therapy for this purpose</w:t>
      </w:r>
      <w:r w:rsidRPr="003143C1">
        <w:rPr>
          <w:rFonts w:ascii="Book Antiqua" w:eastAsia="宋体" w:hAnsi="Book Antiqua"/>
          <w:kern w:val="0"/>
          <w:vertAlign w:val="superscript"/>
          <w:lang w:eastAsia="zh-CN"/>
        </w:rPr>
        <w:t>[</w:t>
      </w:r>
      <w:hyperlink w:anchor="_ENREF_166" w:tooltip="McGee, 2011 #635"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McGee&lt;/Author&gt;&lt;Year&gt;2011&lt;/Year&gt;&lt;RecNum&gt;635&lt;/RecNum&gt;&lt;DisplayText&gt;&lt;style face="superscript"&gt;166&lt;/style&gt;&lt;/DisplayText&gt;&lt;record&gt;&lt;rec-number&gt;635&lt;/rec-number&gt;&lt;foreign-keys&gt;&lt;key app="EN" db-id="zdwx5awr0vxrwje5vadpweszzvf0zz9d922z"&gt;635&lt;/key&gt;&lt;/foreign-keys&gt;&lt;ref-type name="Journal Article"&gt;17&lt;/ref-type&gt;&lt;contributors&gt;&lt;authors&gt;&lt;author&gt;McGee, R. G.&lt;/author&gt;&lt;author&gt;Bakens, A.&lt;/author&gt;&lt;author&gt;Wiley, K.&lt;/author&gt;&lt;author&gt;Riordan, S. M.&lt;/author&gt;&lt;author&gt;Webster, A. C.&lt;/author&gt;&lt;/authors&gt;&lt;/contributors&gt;&lt;auth-address&gt;Sydney School of Public Health, University of Sydney, Sydney, Australia. dr.richardmcgee@gmail.com&lt;/auth-address&gt;&lt;titles&gt;&lt;title&gt;Probiotics for patients with hepatic encephalopath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716&lt;/pages&gt;&lt;number&gt;11&lt;/number&gt;&lt;keywords&gt;&lt;keyword&gt;Gastrointestinal Agents/*therapeutic use&lt;/keyword&gt;&lt;keyword&gt;Hepatic Encephalopathy/mortality/*therapy&lt;/keyword&gt;&lt;keyword&gt;Humans&lt;/keyword&gt;&lt;keyword&gt;Lactulose/*therapeutic use&lt;/keyword&gt;&lt;keyword&gt;Probiotics/*therapeutic use&lt;/keyword&gt;&lt;keyword&gt;Quality of Life&lt;/keyword&gt;&lt;keyword&gt;Randomized Controlled Trials as Topic&lt;/keyword&gt;&lt;/keywords&gt;&lt;dates&gt;&lt;year&gt;2011&lt;/year&gt;&lt;/dates&gt;&lt;isbn&gt;1469-493X (Electronic)&amp;#xD;1361-6137 (Linking)&lt;/isbn&gt;&lt;accession-num&gt;22071855&lt;/accession-num&gt;&lt;urls&gt;&lt;related-urls&gt;&lt;url&gt;http://www.ncbi.nlm.nih.gov/pubmed/22071855&lt;/url&gt;&lt;/related-urls&gt;&lt;/urls&gt;&lt;electronic-resource-num&gt;10.1002/14651858.CD008716.pub2&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Synbiotics</w:t>
      </w:r>
    </w:p>
    <w:p w:rsidR="00721D26" w:rsidRPr="003143C1" w:rsidRDefault="00721D26" w:rsidP="002050E5">
      <w:pPr>
        <w:widowControl/>
        <w:autoSpaceDE w:val="0"/>
        <w:autoSpaceDN w:val="0"/>
        <w:adjustRightInd w:val="0"/>
        <w:spacing w:line="360" w:lineRule="auto"/>
        <w:rPr>
          <w:rFonts w:ascii="Book Antiqua" w:hAnsi="Book Antiqua"/>
          <w:kern w:val="0"/>
          <w:lang w:eastAsia="zh-CN"/>
        </w:rPr>
      </w:pPr>
      <w:r w:rsidRPr="003143C1">
        <w:rPr>
          <w:rFonts w:ascii="Book Antiqua" w:eastAsia="｣ﾍ｣ﾓ ･ｴ･ｷ･ﾃ･ｯ" w:hAnsi="Book Antiqua"/>
        </w:rPr>
        <w:t>Synbiotic treatment was also associated with a significant reduction in endotoxemia</w:t>
      </w:r>
      <w:r w:rsidRPr="003143C1">
        <w:rPr>
          <w:rFonts w:ascii="Book Antiqua" w:eastAsia="宋体" w:hAnsi="Book Antiqua"/>
          <w:kern w:val="0"/>
          <w:vertAlign w:val="superscript"/>
          <w:lang w:eastAsia="zh-CN"/>
        </w:rPr>
        <w:t>[</w:t>
      </w:r>
      <w:hyperlink w:anchor="_ENREF_164" w:tooltip="Stadlbauer, 2008 #503" w:history="1">
        <w:r w:rsidRPr="003143C1">
          <w:rPr>
            <w:rFonts w:ascii="Book Antiqua" w:eastAsia="｣ﾍ｣ﾓ ･ｴ･ｷ･ﾃ･ｯ" w:hAnsi="Book Antiqua"/>
          </w:rPr>
          <w:fldChar w:fldCharType="begin">
            <w:fldData xml:space="preserve">PEVuZE5vdGU+PENpdGU+PEF1dGhvcj5TdGFkbGJhdWVyPC9BdXRob3I+PFllYXI+MjAwODwvWWVh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0NS01MTwvcGFnZXM+PHZvbHVt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dGFkbGJhdWVyPC9BdXRob3I+PFllYXI+MjAwODwvWWVh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0NS01MTwvcGFnZXM+PHZvbHVt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The Child-Pugh functional class improved in nearly 50% of cases</w:t>
      </w:r>
      <w:r w:rsidRPr="003143C1">
        <w:rPr>
          <w:rFonts w:ascii="Book Antiqua" w:eastAsia="宋体" w:hAnsi="Book Antiqua"/>
          <w:kern w:val="0"/>
          <w:vertAlign w:val="superscript"/>
          <w:lang w:eastAsia="zh-CN"/>
        </w:rPr>
        <w:t>[</w:t>
      </w:r>
      <w:hyperlink w:anchor="_ENREF_164" w:tooltip="Stadlbauer, 2008 #503" w:history="1">
        <w:r w:rsidRPr="003143C1">
          <w:rPr>
            <w:rFonts w:ascii="Book Antiqua" w:eastAsia="｣ﾍ｣ﾓ ･ｴ･ｷ･ﾃ･ｯ" w:hAnsi="Book Antiqua"/>
          </w:rPr>
          <w:fldChar w:fldCharType="begin">
            <w:fldData xml:space="preserve">PEVuZE5vdGU+PENpdGU+PEF1dGhvcj5TdGFkbGJhdWVyPC9BdXRob3I+PFllYXI+MjAwODwvWWVh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0NS01MTwvcGFnZXM+PHZvbHVt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dGFkbGJhdWVyPC9BdXRob3I+PFllYXI+MjAwODwvWWVh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k0NS01MTwvcGFnZXM+PHZvbHVt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Synbiotic preparation </w:t>
      </w:r>
      <w:r w:rsidRPr="003143C1">
        <w:rPr>
          <w:rFonts w:ascii="Book Antiqua" w:hAnsi="Book Antiqua"/>
          <w:kern w:val="0"/>
          <w:lang w:eastAsia="zh-CN"/>
        </w:rPr>
        <w:t>consisting of 4 freeze-dried, non-urease-producing lactic acid bacteria</w:t>
      </w:r>
      <w:r w:rsidRPr="003143C1">
        <w:rPr>
          <w:rFonts w:ascii="Book Antiqua" w:eastAsia="｣ﾍ｣ﾓ ･ｴ･ｷ･ﾃ･ｯ" w:hAnsi="Book Antiqua"/>
        </w:rPr>
        <w:t xml:space="preserve"> and </w:t>
      </w:r>
      <w:r w:rsidRPr="003143C1">
        <w:rPr>
          <w:rFonts w:ascii="Book Antiqua" w:hAnsi="Book Antiqua"/>
          <w:kern w:val="0"/>
          <w:lang w:eastAsia="zh-CN"/>
        </w:rPr>
        <w:t>four</w:t>
      </w:r>
      <w:r w:rsidRPr="003143C1">
        <w:rPr>
          <w:rFonts w:ascii="Book Antiqua" w:eastAsia="｣ﾍ｣ﾓ ･ｴ･ｷ･ﾃ･ｯ" w:hAnsi="Book Antiqua"/>
        </w:rPr>
        <w:t xml:space="preserve"> fermentable fiber, Synbiotic 2000</w:t>
      </w:r>
      <w:r w:rsidRPr="003143C1">
        <w:rPr>
          <w:rFonts w:ascii="Book Antiqua" w:hAnsi="Book Antiqua"/>
          <w:kern w:val="0"/>
          <w:vertAlign w:val="superscript"/>
          <w:lang w:eastAsia="zh-CN"/>
        </w:rPr>
        <w:t>®</w:t>
      </w:r>
      <w:r w:rsidRPr="003143C1">
        <w:rPr>
          <w:rFonts w:ascii="Book Antiqua" w:eastAsia="｣ﾍ｣ﾓ ･ｴ･ｷ･ﾃ･ｯ" w:hAnsi="Book Antiqua"/>
        </w:rPr>
        <w:t xml:space="preserve">, was effective to patients with liver cirrhosis and </w:t>
      </w:r>
      <w:r w:rsidRPr="003143C1">
        <w:rPr>
          <w:rFonts w:ascii="Book Antiqua" w:hAnsi="Book Antiqua" w:cs="Helvetica"/>
          <w:kern w:val="0"/>
          <w:lang w:eastAsia="zh-CN"/>
        </w:rPr>
        <w:t>minimal hepatic encephalopathy</w:t>
      </w:r>
      <w:r w:rsidRPr="003143C1">
        <w:rPr>
          <w:rFonts w:ascii="Book Antiqua" w:eastAsia="宋体" w:hAnsi="Book Antiqua"/>
          <w:kern w:val="0"/>
          <w:vertAlign w:val="superscript"/>
          <w:lang w:eastAsia="zh-CN"/>
        </w:rPr>
        <w:t>[</w:t>
      </w:r>
      <w:hyperlink w:anchor="_ENREF_167" w:tooltip="Liu, 2004 #465" w:history="1">
        <w:r w:rsidRPr="003143C1">
          <w:rPr>
            <w:rFonts w:ascii="Book Antiqua" w:eastAsia="｣ﾍ｣ﾓ ･ｴ･ｷ･ﾃ･ｯ" w:hAnsi="Book Antiqua"/>
          </w:rPr>
          <w:fldChar w:fldCharType="begin">
            <w:fldData xml:space="preserve">PEVuZE5vdGU+PENpdGU+PEF1dGhvcj5MaXU8L0F1dGhvcj48WWVhcj4yMDA0PC9ZZWFyPjxSZWNO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0NDEtOTwvcGFnZXM+PHZvbHVtZT4zOTwvdm9sdW1lPjxudW1iZXI+NTwvbnVtYmVy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aXU8L0F1dGhvcj48WWVhcj4yMDA0PC9ZZWFyPjxSZWNO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0NDEtOTwvcGFnZXM+PHZvbHVtZT4zOTwvdm9sdW1lPjxudW1iZXI+NTwvbnVtYmVy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w:t>
      </w:r>
      <w:r w:rsidRPr="003143C1">
        <w:rPr>
          <w:rFonts w:ascii="Book Antiqua" w:hAnsi="Book Antiqua" w:cs="Helvetica"/>
          <w:kern w:val="0"/>
          <w:lang w:eastAsia="zh-CN"/>
        </w:rPr>
        <w:t xml:space="preserve">Synbiotic treatment </w:t>
      </w:r>
      <w:r w:rsidRPr="003143C1">
        <w:rPr>
          <w:rFonts w:ascii="Book Antiqua" w:eastAsia="｣ﾍ｣ﾓ ･ｴ･ｷ･ﾃ･ｯ" w:hAnsi="Book Antiqua"/>
        </w:rPr>
        <w:t>for 30 d</w:t>
      </w:r>
      <w:r w:rsidRPr="003143C1">
        <w:rPr>
          <w:rFonts w:ascii="Book Antiqua" w:hAnsi="Book Antiqua" w:cs="Helvetica"/>
          <w:kern w:val="0"/>
          <w:lang w:eastAsia="zh-CN"/>
        </w:rPr>
        <w:t xml:space="preserve"> significantly increased the fecal content of non-urease-producing </w:t>
      </w:r>
      <w:r w:rsidRPr="003143C1">
        <w:rPr>
          <w:rFonts w:ascii="Book Antiqua" w:hAnsi="Book Antiqua" w:cs="Helvetica"/>
          <w:i/>
          <w:kern w:val="0"/>
          <w:lang w:eastAsia="zh-CN"/>
        </w:rPr>
        <w:t>Lactobacillus</w:t>
      </w:r>
      <w:r w:rsidRPr="003143C1">
        <w:rPr>
          <w:rFonts w:ascii="Book Antiqua" w:hAnsi="Book Antiqua" w:cs="Helvetica"/>
          <w:kern w:val="0"/>
          <w:lang w:eastAsia="zh-CN"/>
        </w:rPr>
        <w:t xml:space="preserve"> species, which was associated with a significant reduction in blood ammonia</w:t>
      </w:r>
      <w:r w:rsidRPr="003143C1">
        <w:rPr>
          <w:rFonts w:ascii="Book Antiqua" w:eastAsia="｣ﾍ｣ﾓ ･ｴ･ｷ･ﾃ･ｯ" w:hAnsi="Book Antiqua"/>
        </w:rPr>
        <w:t xml:space="preserve"> and </w:t>
      </w:r>
      <w:r w:rsidRPr="003143C1">
        <w:rPr>
          <w:rFonts w:ascii="Book Antiqua" w:hAnsi="Book Antiqua" w:cs="Helvetica"/>
          <w:kern w:val="0"/>
          <w:lang w:eastAsia="zh-CN"/>
        </w:rPr>
        <w:t>endotoxin</w:t>
      </w:r>
      <w:r w:rsidRPr="003143C1">
        <w:rPr>
          <w:rFonts w:ascii="Book Antiqua" w:eastAsia="宋体" w:hAnsi="Book Antiqua"/>
          <w:kern w:val="0"/>
          <w:vertAlign w:val="superscript"/>
          <w:lang w:eastAsia="zh-CN"/>
        </w:rPr>
        <w:t>[</w:t>
      </w:r>
      <w:hyperlink w:anchor="_ENREF_167" w:tooltip="Liu, 2004 #465" w:history="1">
        <w:r w:rsidRPr="003143C1">
          <w:rPr>
            <w:rFonts w:ascii="Book Antiqua" w:eastAsia="｣ﾍ｣ﾓ ･ｴ･ｷ･ﾃ･ｯ" w:hAnsi="Book Antiqua"/>
          </w:rPr>
          <w:fldChar w:fldCharType="begin">
            <w:fldData xml:space="preserve">PEVuZE5vdGU+PENpdGU+PEF1dGhvcj5MaXU8L0F1dGhvcj48WWVhcj4yMDA0PC9ZZWFyPjxSZWNO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0NDEtOTwvcGFnZXM+PHZvbHVtZT4zOTwvdm9sdW1lPjxudW1iZXI+NTwvbnVtYmVy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aXU8L0F1dGhvcj48WWVhcj4yMDA0PC9ZZWFyPjxSZWNO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0NDEtOTwvcGFnZXM+PHZvbHVtZT4zOTwvdm9sdW1lPjxudW1iZXI+NTwvbnVtYmVy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cs="Helvetica"/>
          <w:kern w:val="0"/>
          <w:lang w:eastAsia="zh-CN"/>
        </w:rPr>
        <w:t>.</w:t>
      </w:r>
      <w:r w:rsidRPr="003143C1">
        <w:rPr>
          <w:rFonts w:ascii="Book Antiqua" w:eastAsia="｣ﾍ｣ﾓ ･ｴ･ｷ･ﾃ･ｯ" w:hAnsi="Book Antiqua"/>
        </w:rPr>
        <w:t xml:space="preserve"> An improvement in Child-Pugh class occurred in 47% of patients receiving synbiotic preparation, compared with 29% or 8% of patients receiving fermentable fiber alone or placebo, respectively</w:t>
      </w:r>
      <w:r w:rsidRPr="003143C1">
        <w:rPr>
          <w:rFonts w:ascii="Book Antiqua" w:eastAsia="宋体" w:hAnsi="Book Antiqua"/>
          <w:kern w:val="0"/>
          <w:vertAlign w:val="superscript"/>
          <w:lang w:eastAsia="zh-CN"/>
        </w:rPr>
        <w:t>[</w:t>
      </w:r>
      <w:hyperlink w:anchor="_ENREF_167" w:tooltip="Liu, 2004 #465" w:history="1">
        <w:r w:rsidRPr="003143C1">
          <w:rPr>
            <w:rFonts w:ascii="Book Antiqua" w:eastAsia="｣ﾍ｣ﾓ ･ｴ･ｷ･ﾃ･ｯ" w:hAnsi="Book Antiqua"/>
          </w:rPr>
          <w:fldChar w:fldCharType="begin">
            <w:fldData xml:space="preserve">PEVuZE5vdGU+PENpdGU+PEF1dGhvcj5MaXU8L0F1dGhvcj48WWVhcj4yMDA0PC9ZZWFyPjxSZWNO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0NDEtOTwvcGFnZXM+PHZvbHVtZT4zOTwvdm9sdW1lPjxudW1iZXI+NTwvbnVtYmVy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aXU8L0F1dGhvcj48WWVhcj4yMDA0PC9ZZWFyPjxSZWNO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0NDEtOTwvcGFnZXM+PHZvbHVtZT4zOTwvdm9sdW1lPjxudW1iZXI+NTwvbnVtYmVy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7</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For the prevention of infections, this symbiotic regimen (Synbiotic 2000</w:t>
      </w:r>
      <w:r w:rsidRPr="003143C1">
        <w:rPr>
          <w:rFonts w:ascii="Book Antiqua" w:hAnsi="Book Antiqua"/>
          <w:kern w:val="0"/>
          <w:vertAlign w:val="superscript"/>
          <w:lang w:eastAsia="zh-CN"/>
        </w:rPr>
        <w:t>®</w:t>
      </w:r>
      <w:r w:rsidRPr="003143C1">
        <w:rPr>
          <w:rFonts w:ascii="Book Antiqua" w:eastAsia="｣ﾍ｣ﾓ ･ｴ･ｷ･ﾃ･ｯ" w:hAnsi="Book Antiqua"/>
        </w:rPr>
        <w:t>) was more effective than fiber alone in reducing the incidence of bacterial infections in liver transplant recipients</w:t>
      </w:r>
      <w:r w:rsidRPr="003143C1">
        <w:rPr>
          <w:rFonts w:ascii="Book Antiqua" w:eastAsia="宋体" w:hAnsi="Book Antiqua"/>
          <w:kern w:val="0"/>
          <w:vertAlign w:val="superscript"/>
          <w:lang w:eastAsia="zh-CN"/>
        </w:rPr>
        <w:t>[</w:t>
      </w:r>
      <w:hyperlink w:anchor="_ENREF_168" w:tooltip="Rayes, 2005 #620" w:history="1">
        <w:r w:rsidRPr="003143C1">
          <w:rPr>
            <w:rFonts w:ascii="Book Antiqua" w:eastAsia="｣ﾍ｣ﾓ ･ｴ･ｷ･ﾃ･ｯ" w:hAnsi="Book Antiqua"/>
          </w:rPr>
          <w:fldChar w:fldCharType="begin">
            <w:fldData xml:space="preserve">PEVuZE5vdGU+PENpdGU+PEF1dGhvcj5SYXllczwvQXV0aG9yPjxZZWFyPjIwMDU8L1llYXI+PFJl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yNS0zMDwvcGFnZXM+PHZvbHVtZT41PC92b2x1bWU+PG51bWJlcj4xPC9u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SYXllczwvQXV0aG9yPjxZZWFyPjIwMDU8L1llYXI+PFJl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yNS0zMDwvcGFnZXM+PHZvbHVtZT41PC92b2x1bWU+PG51bWJlcj4xPC9u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8</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Additionally, Wan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69" w:tooltip="Wan, 2010 #520"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Wan&lt;/Author&gt;&lt;Year&gt;2010&lt;/Year&gt;&lt;RecNum&gt;520&lt;/RecNum&gt;&lt;DisplayText&gt;&lt;style face="superscript"&gt;169&lt;/style&gt;&lt;/DisplayText&gt;&lt;record&gt;&lt;rec-number&gt;520&lt;/rec-number&gt;&lt;foreign-keys&gt;&lt;key app="EN" db-id="zdwx5awr0vxrwje5vadpweszzvf0zz9d922z"&gt;520&lt;/key&gt;&lt;/foreign-keys&gt;&lt;ref-type name="Journal Article"&gt;17&lt;/ref-type&gt;&lt;contributors&gt;&lt;authors&gt;&lt;author&gt;Wan, X. Y.&lt;/author&gt;&lt;author&gt;Luo, M.&lt;/author&gt;&lt;author&gt;Li, X. D.&lt;/author&gt;&lt;author&gt;He, P.&lt;/author&gt;&lt;author&gt;Wu, M. C.&lt;/author&gt;&lt;/authors&gt;&lt;/contributors&gt;&lt;auth-address&gt;Eastern Hepatobiliary Surgery Hospital, Second Military Medical University, Shanghai 200438, China.&lt;/auth-address&gt;&lt;titles&gt;&lt;title&gt;Inhibitory effects of taurine and oat fiber on intestinal endotoxin release in rats&lt;/title&gt;&lt;secondary-title&gt;Chem Biol Interact&lt;/secondary-title&gt;&lt;alt-title&gt;Chemico-biological interactions&lt;/alt-title&gt;&lt;/titles&gt;&lt;periodical&gt;&lt;full-title&gt;Chem Biol Interact&lt;/full-title&gt;&lt;abbr-1&gt;Chemico-biological interactions&lt;/abbr-1&gt;&lt;/periodical&gt;&lt;alt-periodical&gt;&lt;full-title&gt;Chem Biol Interact&lt;/full-title&gt;&lt;abbr-1&gt;Chemico-biological interactions&lt;/abbr-1&gt;&lt;/alt-periodical&gt;&lt;pages&gt;502-4&lt;/pages&gt;&lt;volume&gt;184&lt;/volume&gt;&lt;number&gt;3&lt;/number&gt;&lt;keywords&gt;&lt;keyword&gt;Animals&lt;/keyword&gt;&lt;keyword&gt;*Avena sativa&lt;/keyword&gt;&lt;keyword&gt;Dietary Fiber/*pharmacology&lt;/keyword&gt;&lt;keyword&gt;Disease Models, Animal&lt;/keyword&gt;&lt;keyword&gt;Endotoxins/*blood&lt;/keyword&gt;&lt;keyword&gt;Intestines/*microbiology&lt;/keyword&gt;&lt;keyword&gt;Rats&lt;/keyword&gt;&lt;keyword&gt;Rats, Sprague-Dawley&lt;/keyword&gt;&lt;keyword&gt;Taurine/*pharmacology&lt;/keyword&gt;&lt;/keywords&gt;&lt;dates&gt;&lt;year&gt;2010&lt;/year&gt;&lt;pub-dates&gt;&lt;date&gt;Mar 30&lt;/date&gt;&lt;/pub-dates&gt;&lt;/dates&gt;&lt;isbn&gt;1872-7786 (Electronic)&amp;#xD;0009-2797 (Linking)&lt;/isbn&gt;&lt;accession-num&gt;20056113&lt;/accession-num&gt;&lt;urls&gt;&lt;related-urls&gt;&lt;url&gt;http://www.ncbi.nlm.nih.gov/pubmed/20056113&lt;/url&gt;&lt;/related-urls&gt;&lt;/urls&gt;&lt;electronic-resource-num&gt;10.1016/j.cbi.2009.12.031&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9</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 xml:space="preserve">] </w:t>
      </w:r>
      <w:r w:rsidRPr="003143C1">
        <w:rPr>
          <w:rFonts w:ascii="Book Antiqua" w:eastAsia="｣ﾍ｣ﾓ ･ｴ･ｷ･ﾃ･ｯ" w:hAnsi="Book Antiqua"/>
        </w:rPr>
        <w:t>reported that taurine and oat fiber achieved an additive inhibitory effect on intestinal endotoxin release in a rat liver ischemia/reperfusion model, which might be an effective approach for the treatment of intestinal endotoxemia.</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Prebiotics</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 xml:space="preserve">Lactitol and lactulose are synthetic non-absorbable disaccharides, They remain undigested until they reach the large bowel, where they are metabolized by colonic bacteria, generating acetic and lactic acids. The resulting lower pH may inhibit urease-producing intestinal bacteria and promote the growth of non-urease-producing </w:t>
      </w:r>
      <w:r w:rsidRPr="003143C1">
        <w:rPr>
          <w:rFonts w:ascii="Book Antiqua" w:eastAsia="｣ﾍ｣ﾓ ･ｴ･ｷ･ﾃ･ｯ" w:hAnsi="Book Antiqua"/>
          <w:i/>
        </w:rPr>
        <w:t>Lactobacilli</w:t>
      </w:r>
      <w:r w:rsidRPr="003143C1">
        <w:rPr>
          <w:rFonts w:ascii="Book Antiqua" w:eastAsia="宋体" w:hAnsi="Book Antiqua"/>
          <w:kern w:val="0"/>
          <w:vertAlign w:val="superscript"/>
          <w:lang w:eastAsia="zh-CN"/>
        </w:rPr>
        <w:t>[70,</w:t>
      </w:r>
      <w:hyperlink w:anchor="_ENREF_170" w:tooltip="Riggio, 1990 #626" w:history="1">
        <w:r w:rsidRPr="003143C1">
          <w:rPr>
            <w:rFonts w:ascii="Book Antiqua" w:eastAsia="｣ﾍ｣ﾓ ･ｴ･ｷ･ﾃ･ｯ" w:hAnsi="Book Antiqua"/>
          </w:rPr>
          <w:fldChar w:fldCharType="begin">
            <w:fldData xml:space="preserve">PEVuZE5vdGU+PENpdGU+PEF1dGhvcj5SaWdnaW88L0F1dGhvcj48WWVhcj4xOTkwPC9ZZWFyPjxS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DMzLTY8L3BhZ2VzPjx2b2x1bWU+MTI8L3ZvbHVtZT48bnVt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SaWdnaW88L0F1dGhvcj48WWVhcj4xOTkwPC9ZZWFyPjxS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NDMzLTY8L3BhZ2VzPjx2b2x1bWU+MTI8L3ZvbHVtZT48bnVt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7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Chen </w:t>
      </w:r>
      <w:r w:rsidRPr="003143C1">
        <w:rPr>
          <w:rFonts w:ascii="Book Antiqua" w:eastAsia="｣ﾍ｣ﾓ ･ｴ･ｷ･ﾃ･ｯ" w:hAnsi="Book Antiqua"/>
          <w:i/>
        </w:rPr>
        <w:t>et al</w:t>
      </w:r>
      <w:r w:rsidRPr="003143C1">
        <w:rPr>
          <w:rFonts w:ascii="Book Antiqua" w:eastAsia="宋体" w:hAnsi="Book Antiqua"/>
          <w:kern w:val="0"/>
          <w:vertAlign w:val="superscript"/>
          <w:lang w:eastAsia="zh-CN"/>
        </w:rPr>
        <w:t>[</w:t>
      </w:r>
      <w:hyperlink w:anchor="_ENREF_171" w:tooltip="Chen, 2007 #625" w:history="1">
        <w:r w:rsidRPr="003143C1">
          <w:rPr>
            <w:rFonts w:ascii="Book Antiqua" w:eastAsia="｣ﾍ｣ﾓ ･ｴ･ｷ･ﾃ･ｯ" w:hAnsi="Book Antiqua"/>
          </w:rPr>
          <w:fldChar w:fldCharType="begin">
            <w:fldData xml:space="preserve">PEVuZE5vdGU+PENpdGU+PEF1dGhvcj5DaGVuPC9BdXRob3I+PFllYXI+MjAwNzwvWWVhcj48UmVj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DaGVuPC9BdXRob3I+PFllYXI+MjAwNzwvWWVhcj48UmVj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71</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reported that lactitol increased beneficial bacteria, such as </w:t>
      </w:r>
      <w:r w:rsidRPr="003143C1">
        <w:rPr>
          <w:rFonts w:ascii="Book Antiqua" w:eastAsia="｣ﾍ｣ﾓ ･ｴ･ｷ･ﾃ･ｯ" w:hAnsi="Book Antiqua"/>
          <w:i/>
        </w:rPr>
        <w:t>Bifidobacteria</w:t>
      </w:r>
      <w:r w:rsidRPr="003143C1">
        <w:rPr>
          <w:rFonts w:ascii="Book Antiqua" w:eastAsia="｣ﾍ｣ﾓ ･ｴ･ｷ･ﾃ･ｯ" w:hAnsi="Book Antiqua"/>
        </w:rPr>
        <w:t xml:space="preserve"> and </w:t>
      </w:r>
      <w:r w:rsidRPr="003143C1">
        <w:rPr>
          <w:rFonts w:ascii="Book Antiqua" w:eastAsia="｣ﾍ｣ﾓ ･ｴ･ｷ･ﾃ･ｯ" w:hAnsi="Book Antiqua"/>
          <w:i/>
        </w:rPr>
        <w:t>Lactobacilli</w:t>
      </w:r>
      <w:r w:rsidRPr="003143C1">
        <w:rPr>
          <w:rFonts w:ascii="Book Antiqua" w:eastAsia="｣ﾍ｣ﾓ ･ｴ･ｷ･ﾃ･ｯ" w:hAnsi="Book Antiqua"/>
        </w:rPr>
        <w:t xml:space="preserve"> with a significant decrease in plasma endotoxin levels in patients with chronic </w:t>
      </w:r>
      <w:r w:rsidRPr="003143C1">
        <w:rPr>
          <w:rFonts w:ascii="Book Antiqua" w:hAnsi="Book Antiqua" w:cs="Helvetica"/>
          <w:kern w:val="0"/>
          <w:lang w:eastAsia="zh-CN"/>
        </w:rPr>
        <w:t>viral hepatic diseases</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i/>
        </w:rPr>
      </w:pPr>
      <w:r w:rsidRPr="003143C1">
        <w:rPr>
          <w:rFonts w:ascii="Book Antiqua" w:eastAsia="｣ﾍ｣ﾓ ･ｴ･ｷ･ﾃ･ｯ" w:hAnsi="Book Antiqua"/>
          <w:b/>
          <w:i/>
        </w:rPr>
        <w:t>New Cocktalls and others</w:t>
      </w:r>
    </w:p>
    <w:p w:rsidR="00721D26" w:rsidRPr="003143C1" w:rsidRDefault="00721D26" w:rsidP="002050E5">
      <w:pPr>
        <w:spacing w:line="360" w:lineRule="auto"/>
        <w:rPr>
          <w:rFonts w:ascii="Book Antiqua" w:eastAsia="｣ﾍ｣ﾓ ･ｴ･ｷ･ﾃ･ｯ" w:hAnsi="Book Antiqua"/>
        </w:rPr>
      </w:pPr>
      <w:r w:rsidRPr="003143C1">
        <w:rPr>
          <w:rFonts w:ascii="Book Antiqua" w:eastAsia="｣ﾍ｣ﾓ ･ｴ･ｷ･ﾃ･ｯ" w:hAnsi="Book Antiqua"/>
        </w:rPr>
        <w:t>Current approaches for hepatic encephalopathy include the use of non-absorbable antibiotics (</w:t>
      </w:r>
      <w:r w:rsidRPr="003143C1">
        <w:rPr>
          <w:rFonts w:ascii="Book Antiqua" w:eastAsia="｣ﾍ｣ﾓ ･ｴ･ｷ･ﾃ･ｯ" w:hAnsi="Book Antiqua"/>
          <w:i/>
        </w:rPr>
        <w:t>i.e.</w:t>
      </w:r>
      <w:r w:rsidRPr="003143C1">
        <w:rPr>
          <w:rFonts w:ascii="Book Antiqua" w:eastAsia="宋体" w:hAnsi="Book Antiqua"/>
          <w:lang w:eastAsia="zh-CN"/>
        </w:rPr>
        <w:t>,</w:t>
      </w:r>
      <w:r w:rsidRPr="003143C1">
        <w:rPr>
          <w:rFonts w:ascii="Book Antiqua" w:eastAsia="｣ﾍ｣ﾓ ･ｴ･ｷ･ﾃ･ｯ" w:hAnsi="Book Antiqua"/>
        </w:rPr>
        <w:t xml:space="preserve"> neomycin, paromomycin, metronidazole, or rifaximin) and non-absorbable disaccharides</w:t>
      </w:r>
      <w:r w:rsidRPr="003143C1">
        <w:rPr>
          <w:rFonts w:ascii="Book Antiqua" w:eastAsia="宋体" w:hAnsi="Book Antiqua"/>
          <w:kern w:val="0"/>
          <w:vertAlign w:val="superscript"/>
          <w:lang w:eastAsia="zh-CN"/>
        </w:rPr>
        <w:t>[</w:t>
      </w:r>
      <w:hyperlink w:anchor="_ENREF_70" w:tooltip="Pinzone, 2012 #60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Pinzone&lt;/Author&gt;&lt;Year&gt;2012&lt;/Year&gt;&lt;RecNum&gt;601&lt;/RecNum&gt;&lt;DisplayText&gt;&lt;style face="superscript"&gt;70&lt;/style&gt;&lt;/DisplayText&gt;&lt;record&gt;&lt;rec-number&gt;601&lt;/rec-number&gt;&lt;foreign-keys&gt;&lt;key app="EN" db-id="zdwx5awr0vxrwje5vadpweszzvf0zz9d922z"&gt;601&lt;/key&gt;&lt;/foreign-keys&gt;&lt;ref-type name="Journal Article"&gt;17&lt;/ref-type&gt;&lt;contributors&gt;&lt;authors&gt;&lt;author&gt;Pinzone, M. R.&lt;/author&gt;&lt;author&gt;Celesia, B. M.&lt;/author&gt;&lt;author&gt;Di Rosa, M.&lt;/author&gt;&lt;author&gt;Cacopardo, B.&lt;/author&gt;&lt;author&gt;Nunnari, G.&lt;/author&gt;&lt;/authors&gt;&lt;/contributors&gt;&lt;auth-address&gt;Division of Infectious Diseases, Department of Clinical and Molecular Biomedicine, University of Catania, 95125 Catania, Italy.&lt;/auth-address&gt;&lt;titles&gt;&lt;title&gt;Microbial translocation in chronic liver diseases&lt;/title&gt;&lt;secondary-title&gt;Int J Microbiol&lt;/secondary-title&gt;&lt;alt-title&gt;International journal of microbiology&lt;/alt-title&gt;&lt;/titles&gt;&lt;periodical&gt;&lt;full-title&gt;Int J Microbiol&lt;/full-title&gt;&lt;abbr-1&gt;International journal of microbiology&lt;/abbr-1&gt;&lt;/periodical&gt;&lt;alt-periodical&gt;&lt;full-title&gt;Int J Microbiol&lt;/full-title&gt;&lt;abbr-1&gt;International journal of microbiology&lt;/abbr-1&gt;&lt;/alt-periodical&gt;&lt;pages&gt;694629&lt;/pages&gt;&lt;volume&gt;2012&lt;/volume&gt;&lt;dates&gt;&lt;year&gt;2012&lt;/year&gt;&lt;/dates&gt;&lt;isbn&gt;1687-9198 (Electronic)&lt;/isbn&gt;&lt;accession-num&gt;22848224&lt;/accession-num&gt;&lt;urls&gt;&lt;related-urls&gt;&lt;url&gt;http://www.ncbi.nlm.nih.gov/pubmed/22848224&lt;/url&gt;&lt;/related-urls&gt;&lt;/urls&gt;&lt;custom2&gt;3405644&lt;/custom2&gt;&lt;electronic-resource-num&gt;10.1155/2012/694629&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Probiotics may be a promising therapeutic option in the management of hepatic encephalopathy</w:t>
      </w:r>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MaXU8L0F1dGhvcj48WWVhcj4yMDA0PC9ZZWFyPjxSZWNO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Q0MS05PC9wYWdlcz48dm9sdW1lPjM5PC92b2x1bWU+PG51bWJlcj41PC9u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OS00NjwvcGFnZXM+PHZvbHVtZT4yMzwvdm9sdW1lPjxudW1iZXI+MTwvbnVtYmVy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aXU8L0F1dGhvcj48WWVhcj4yMDA0PC9ZZWFyPjxSZWNO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TQ0MS05PC9wYWdlcz48dm9sdW1lPjM5PC92b2x1bWU+PG51bWJlcj41PC9u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zOS00NjwvcGFnZXM+PHZvbHVtZT4yMzwvdm9sdW1lPjxudW1iZXI+MTwvbnVtYmVy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hyperlink w:anchor="_ENREF_167" w:tooltip="Liu, 2004 #465" w:history="1">
        <w:r w:rsidRPr="003143C1">
          <w:rPr>
            <w:rFonts w:ascii="Book Antiqua" w:eastAsia="｣ﾍ｣ﾓ ･ｴ･ｷ･ﾃ･ｯ" w:hAnsi="Book Antiqua"/>
            <w:noProof/>
            <w:vertAlign w:val="superscript"/>
          </w:rPr>
          <w:t>167</w:t>
        </w:r>
      </w:hyperlink>
      <w:r w:rsidRPr="003143C1">
        <w:rPr>
          <w:rFonts w:ascii="Book Antiqua" w:eastAsia="｣ﾍ｣ﾓ ･ｴ･ｷ･ﾃ･ｯ" w:hAnsi="Book Antiqua"/>
          <w:noProof/>
          <w:vertAlign w:val="superscript"/>
        </w:rPr>
        <w:t>,</w:t>
      </w:r>
      <w:hyperlink w:anchor="_ENREF_172" w:tooltip="Loguercio, 1995 #621" w:history="1">
        <w:r w:rsidRPr="003143C1">
          <w:rPr>
            <w:rFonts w:ascii="Book Antiqua" w:eastAsia="｣ﾍ｣ﾓ ･ｴ･ｷ･ﾃ･ｯ" w:hAnsi="Book Antiqua"/>
            <w:noProof/>
            <w:vertAlign w:val="superscript"/>
          </w:rPr>
          <w:t>172</w:t>
        </w:r>
      </w:hyperlink>
      <w:r w:rsidRPr="003143C1">
        <w:rPr>
          <w:rFonts w:ascii="Book Antiqua" w:eastAsia="｣ﾍ｣ﾓ ･ｴ･ｷ･ﾃ･ｯ" w:hAnsi="Book Antiqua"/>
        </w:rPr>
        <w:fldChar w:fldCharType="end"/>
      </w:r>
      <w:r w:rsidRPr="003143C1">
        <w:rPr>
          <w:rFonts w:ascii="Book Antiqua" w:eastAsia="｣ﾍ｣ﾓ ･ｴ･ｷ･ﾃ･ｯ" w:hAnsi="Book Antiqua"/>
          <w:noProof/>
          <w:vertAlign w:val="superscript"/>
        </w:rPr>
        <w:t>,</w:t>
      </w:r>
      <w:hyperlink w:anchor="_ENREF_173" w:tooltip="Bajaj, 2008 #623" w:history="1">
        <w:r w:rsidRPr="003143C1">
          <w:rPr>
            <w:rFonts w:ascii="Book Antiqua" w:eastAsia="｣ﾍ｣ﾓ ･ｴ･ｷ･ﾃ･ｯ" w:hAnsi="Book Antiqua"/>
          </w:rPr>
          <w:fldChar w:fldCharType="begin">
            <w:fldData xml:space="preserve">PEVuZE5vdGU+PENpdGU+PEF1dGhvcj5CYWphajwvQXV0aG9yPjxZZWFyPjIwMDg8L1llYXI+PFJl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zA3LTE1PC9wYWdl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CYWphajwvQXV0aG9yPjxZZWFyPjIwMDg8L1llYXI+PFJl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xNzA3LTE1PC9wYWdl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73</w:t>
        </w:r>
        <w:r w:rsidRPr="003143C1">
          <w:rPr>
            <w:rFonts w:ascii="Book Antiqua" w:eastAsia="｣ﾍ｣ﾓ ･ｴ･ｷ･ﾃ･ｯ" w:hAnsi="Book Antiqua"/>
          </w:rPr>
          <w:fldChar w:fldCharType="end"/>
        </w:r>
      </w:hyperlink>
      <w:r w:rsidRPr="003143C1">
        <w:rPr>
          <w:rFonts w:ascii="Book Antiqua" w:eastAsia="｣ﾍ｣ﾓ ･ｴ･ｷ･ﾃ･ｯ" w:hAnsi="Book Antiqua"/>
          <w:noProof/>
          <w:vertAlign w:val="superscript"/>
        </w:rPr>
        <w:t>,</w:t>
      </w:r>
      <w:hyperlink w:anchor="_ENREF_174" w:tooltip="Mittal, 2011 #624" w:history="1">
        <w:r w:rsidRPr="003143C1">
          <w:rPr>
            <w:rFonts w:ascii="Book Antiqua" w:eastAsia="｣ﾍ｣ﾓ ･ｴ･ｷ･ﾃ･ｯ" w:hAnsi="Book Antiqua"/>
          </w:rPr>
          <w:fldChar w:fldCharType="begin">
            <w:fldData xml:space="preserve">PEVuZE5vdGU+PENpdGU+PEF1dGhvcj5NaXR0YWw8L0F1dGhvcj48WWVhcj4yMDExPC9ZZWFyPjxS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3MjUtMzI8L3BhZ2VzPjx2b2x1bWU+MjM8L3ZvbHVtZT48bnVt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NaXR0YWw8L0F1dGhvcj48WWVhcj4yMDExPC9ZZWFyPjxS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3MjUtMzI8L3BhZ2VzPjx2b2x1bWU+MjM8L3ZvbHVtZT48bnVt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74</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although we need more clinical studies to get a final conclusion</w:t>
      </w:r>
      <w:r w:rsidRPr="003143C1">
        <w:rPr>
          <w:rFonts w:ascii="Book Antiqua" w:eastAsia="宋体" w:hAnsi="Book Antiqua"/>
          <w:kern w:val="0"/>
          <w:vertAlign w:val="superscript"/>
          <w:lang w:eastAsia="zh-CN"/>
        </w:rPr>
        <w:t>[</w:t>
      </w:r>
      <w:hyperlink w:anchor="_ENREF_166" w:tooltip="McGee, 2011 #635"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McGee&lt;/Author&gt;&lt;Year&gt;2011&lt;/Year&gt;&lt;RecNum&gt;635&lt;/RecNum&gt;&lt;DisplayText&gt;&lt;style face="superscript"&gt;166&lt;/style&gt;&lt;/DisplayText&gt;&lt;record&gt;&lt;rec-number&gt;635&lt;/rec-number&gt;&lt;foreign-keys&gt;&lt;key app="EN" db-id="zdwx5awr0vxrwje5vadpweszzvf0zz9d922z"&gt;635&lt;/key&gt;&lt;/foreign-keys&gt;&lt;ref-type name="Journal Article"&gt;17&lt;/ref-type&gt;&lt;contributors&gt;&lt;authors&gt;&lt;author&gt;McGee, R. G.&lt;/author&gt;&lt;author&gt;Bakens, A.&lt;/author&gt;&lt;author&gt;Wiley, K.&lt;/author&gt;&lt;author&gt;Riordan, S. M.&lt;/author&gt;&lt;author&gt;Webster, A. C.&lt;/author&gt;&lt;/authors&gt;&lt;/contributors&gt;&lt;auth-address&gt;Sydney School of Public Health, University of Sydney, Sydney, Australia. dr.richardmcgee@gmail.com&lt;/auth-address&gt;&lt;titles&gt;&lt;title&gt;Probiotics for patients with hepatic encephalopath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716&lt;/pages&gt;&lt;number&gt;11&lt;/number&gt;&lt;keywords&gt;&lt;keyword&gt;Gastrointestinal Agents/*therapeutic use&lt;/keyword&gt;&lt;keyword&gt;Hepatic Encephalopathy/mortality/*therapy&lt;/keyword&gt;&lt;keyword&gt;Humans&lt;/keyword&gt;&lt;keyword&gt;Lactulose/*therapeutic use&lt;/keyword&gt;&lt;keyword&gt;Probiotics/*therapeutic use&lt;/keyword&gt;&lt;keyword&gt;Quality of Life&lt;/keyword&gt;&lt;keyword&gt;Randomized Controlled Trials as Topic&lt;/keyword&gt;&lt;/keywords&gt;&lt;dates&gt;&lt;year&gt;2011&lt;/year&gt;&lt;/dates&gt;&lt;isbn&gt;1469-493X (Electronic)&amp;#xD;1361-6137 (Linking)&lt;/isbn&gt;&lt;accession-num&gt;22071855&lt;/accession-num&gt;&lt;urls&gt;&lt;related-urls&gt;&lt;url&gt;http://www.ncbi.nlm.nih.gov/pubmed/22071855&lt;/url&gt;&lt;/related-urls&gt;&lt;/urls&gt;&lt;electronic-resource-num&gt;10.1002/14651858.CD008716.pub2&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66</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Some authors have shown that probiotics may positively modulate the gut microflora, reducing the amount of bacterial ammonia reaching the portal vein</w:t>
      </w:r>
      <w:r w:rsidRPr="003143C1">
        <w:rPr>
          <w:rFonts w:ascii="Book Antiqua" w:eastAsia="宋体" w:hAnsi="Book Antiqua"/>
          <w:kern w:val="0"/>
          <w:vertAlign w:val="superscript"/>
          <w:lang w:eastAsia="zh-CN"/>
        </w:rPr>
        <w:t>[</w:t>
      </w:r>
      <w:hyperlink w:anchor="_ENREF_70" w:tooltip="Pinzone, 2012 #601" w:history="1">
        <w:r w:rsidRPr="003143C1">
          <w:rPr>
            <w:rFonts w:ascii="Book Antiqua" w:eastAsia="｣ﾍ｣ﾓ ･ｴ･ｷ･ﾃ･ｯ" w:hAnsi="Book Antiqua"/>
          </w:rPr>
          <w:fldChar w:fldCharType="begin"/>
        </w:r>
        <w:r w:rsidRPr="003143C1">
          <w:rPr>
            <w:rFonts w:ascii="Book Antiqua" w:eastAsia="｣ﾍ｣ﾓ ･ｴ･ｷ･ﾃ･ｯ" w:hAnsi="Book Antiqua"/>
          </w:rPr>
          <w:instrText xml:space="preserve"> ADDIN EN.CITE &lt;EndNote&gt;&lt;Cite&gt;&lt;Author&gt;Pinzone&lt;/Author&gt;&lt;Year&gt;2012&lt;/Year&gt;&lt;RecNum&gt;601&lt;/RecNum&gt;&lt;DisplayText&gt;&lt;style face="superscript"&gt;70&lt;/style&gt;&lt;/DisplayText&gt;&lt;record&gt;&lt;rec-number&gt;601&lt;/rec-number&gt;&lt;foreign-keys&gt;&lt;key app="EN" db-id="zdwx5awr0vxrwje5vadpweszzvf0zz9d922z"&gt;601&lt;/key&gt;&lt;/foreign-keys&gt;&lt;ref-type name="Journal Article"&gt;17&lt;/ref-type&gt;&lt;contributors&gt;&lt;authors&gt;&lt;author&gt;Pinzone, M. R.&lt;/author&gt;&lt;author&gt;Celesia, B. M.&lt;/author&gt;&lt;author&gt;Di Rosa, M.&lt;/author&gt;&lt;author&gt;Cacopardo, B.&lt;/author&gt;&lt;author&gt;Nunnari, G.&lt;/author&gt;&lt;/authors&gt;&lt;/contributors&gt;&lt;auth-address&gt;Division of Infectious Diseases, Department of Clinical and Molecular Biomedicine, University of Catania, 95125 Catania, Italy.&lt;/auth-address&gt;&lt;titles&gt;&lt;title&gt;Microbial translocation in chronic liver diseases&lt;/title&gt;&lt;secondary-title&gt;Int J Microbiol&lt;/secondary-title&gt;&lt;alt-title&gt;International journal of microbiology&lt;/alt-title&gt;&lt;/titles&gt;&lt;periodical&gt;&lt;full-title&gt;Int J Microbiol&lt;/full-title&gt;&lt;abbr-1&gt;International journal of microbiology&lt;/abbr-1&gt;&lt;/periodical&gt;&lt;alt-periodical&gt;&lt;full-title&gt;Int J Microbiol&lt;/full-title&gt;&lt;abbr-1&gt;International journal of microbiology&lt;/abbr-1&gt;&lt;/alt-periodical&gt;&lt;pages&gt;694629&lt;/pages&gt;&lt;volume&gt;2012&lt;/volume&gt;&lt;dates&gt;&lt;year&gt;2012&lt;/year&gt;&lt;/dates&gt;&lt;isbn&gt;1687-9198 (Electronic)&lt;/isbn&gt;&lt;accession-num&gt;22848224&lt;/accession-num&gt;&lt;urls&gt;&lt;related-urls&gt;&lt;url&gt;http://www.ncbi.nlm.nih.gov/pubmed/22848224&lt;/url&gt;&lt;/related-urls&gt;&lt;/urls&gt;&lt;custom2&gt;3405644&lt;/custom2&gt;&lt;electronic-resource-num&gt;10.1155/2012/694629&lt;/electronic-resource-num&gt;&lt;/record&gt;&lt;/Cite&gt;&lt;/EndNote&gt;</w:instrText>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70</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The long-term oral administration of </w:t>
      </w:r>
      <w:r w:rsidRPr="003143C1">
        <w:rPr>
          <w:rFonts w:ascii="Book Antiqua" w:eastAsia="｣ﾍ｣ﾓ ･ｴ･ｷ･ﾃ･ｯ" w:hAnsi="Book Antiqua"/>
          <w:i/>
        </w:rPr>
        <w:t>Enterococcus faecium SF 68</w:t>
      </w:r>
      <w:r w:rsidRPr="003143C1">
        <w:rPr>
          <w:rFonts w:ascii="Book Antiqua" w:eastAsia="｣ﾍ｣ﾓ ･ｴ･ｷ･ﾃ･ｯ" w:hAnsi="Book Antiqua"/>
        </w:rPr>
        <w:t xml:space="preserve"> was equally effective as lactulose and its effect on mental status persisted longer than lactulose</w:t>
      </w:r>
      <w:r w:rsidRPr="003143C1">
        <w:rPr>
          <w:rFonts w:ascii="Book Antiqua" w:eastAsia="宋体" w:hAnsi="Book Antiqua"/>
          <w:kern w:val="0"/>
          <w:vertAlign w:val="superscript"/>
          <w:lang w:eastAsia="zh-CN"/>
        </w:rPr>
        <w:t>[</w:t>
      </w:r>
      <w:hyperlink w:anchor="_ENREF_172" w:tooltip="Loguercio, 1995 #621" w:history="1">
        <w:r w:rsidRPr="003143C1">
          <w:rPr>
            <w:rFonts w:ascii="Book Antiqua" w:eastAsia="｣ﾍ｣ﾓ ･ｴ･ｷ･ﾃ･ｯ" w:hAnsi="Book Antiqua"/>
          </w:rPr>
          <w:fldChar w:fldCharType="begin">
            <w:fldData xml:space="preserve">PEVuZE5vdGU+PENpdGU+PEF1dGhvcj5Mb2d1ZXJjaW88L0F1dGhvcj48WWVhcj4xOTk1PC9ZZWFy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M5LTQ2PC9wYWdlcz48dm9sdW1lPjIzPC92b2x1bWU+PG51bWJlcj4xPC9udW1iZXI+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Mb2d1ZXJjaW88L0F1dGhvcj48WWVhcj4xOTk1PC9ZZWFy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M5LTQ2PC9wYWdlcz48dm9sdW1lPjIzPC92b2x1bWU+PG51bWJlcj4xPC9udW1iZXI+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72</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 xml:space="preserve">. Oral intake of </w:t>
      </w:r>
      <w:r w:rsidRPr="003143C1">
        <w:rPr>
          <w:rFonts w:ascii="Book Antiqua" w:eastAsia="｣ﾍ｣ﾓ ･ｴ･ｷ･ﾃ･ｯ" w:hAnsi="Book Antiqua"/>
          <w:i/>
        </w:rPr>
        <w:t>Bifidobacterium longum</w:t>
      </w:r>
      <w:r w:rsidRPr="003143C1">
        <w:rPr>
          <w:rFonts w:ascii="Book Antiqua" w:eastAsia="｣ﾍ｣ﾓ ･ｴ･ｷ･ﾃ･ｯ" w:hAnsi="Book Antiqua"/>
        </w:rPr>
        <w:t xml:space="preserve"> plus fructo-oligosaccharides for 90 d were also effective in biochemical and neuropsychological tests of cirrhotics with minimal hepatic encephalopathy</w:t>
      </w:r>
      <w:r w:rsidRPr="003143C1">
        <w:rPr>
          <w:rFonts w:ascii="Book Antiqua" w:eastAsia="宋体" w:hAnsi="Book Antiqua"/>
          <w:kern w:val="0"/>
          <w:vertAlign w:val="superscript"/>
          <w:lang w:eastAsia="zh-CN"/>
        </w:rPr>
        <w:t>[</w:t>
      </w:r>
      <w:hyperlink w:anchor="_ENREF_175" w:tooltip="Malaguarnera, 2007 #622" w:history="1">
        <w:r w:rsidRPr="003143C1">
          <w:rPr>
            <w:rFonts w:ascii="Book Antiqua" w:eastAsia="｣ﾍ｣ﾓ ･ｴ･ｷ･ﾃ･ｯ" w:hAnsi="Book Antiqua"/>
          </w:rPr>
          <w:fldChar w:fldCharType="begin">
            <w:fldData xml:space="preserve">PEVuZE5vdGU+PENpdGU+PEF1dGhvcj5NYWxhZ3Vhcm5lcmE8L0F1dGhvcj48WWVhcj4yMDA3PC9Z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My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NYWxhZ3Vhcm5lcmE8L0F1dGhvcj48WWVhcj4yMDA3PC9Z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My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r w:rsidRPr="003143C1">
          <w:rPr>
            <w:rFonts w:ascii="Book Antiqua" w:eastAsia="｣ﾍ｣ﾓ ･ｴ･ｷ･ﾃ･ｯ" w:hAnsi="Book Antiqua"/>
            <w:noProof/>
            <w:vertAlign w:val="superscript"/>
          </w:rPr>
          <w:t>175</w:t>
        </w:r>
        <w:r w:rsidRPr="003143C1">
          <w:rPr>
            <w:rFonts w:ascii="Book Antiqua" w:eastAsia="｣ﾍ｣ﾓ ･ｴ･ｷ･ﾃ･ｯ" w:hAnsi="Book Antiqua"/>
          </w:rPr>
          <w:fldChar w:fldCharType="end"/>
        </w:r>
      </w:hyperlink>
      <w:r w:rsidRPr="003143C1">
        <w:rPr>
          <w:rFonts w:ascii="Book Antiqua" w:eastAsia="宋体" w:hAnsi="Book Antiqua"/>
          <w:kern w:val="0"/>
          <w:vertAlign w:val="superscript"/>
          <w:lang w:eastAsia="zh-CN"/>
        </w:rPr>
        <w:t>]</w:t>
      </w:r>
      <w:r w:rsidRPr="003143C1">
        <w:rPr>
          <w:rFonts w:ascii="Book Antiqua" w:eastAsia="｣ﾍ｣ﾓ ･ｴ･ｷ･ﾃ･ｯ" w:hAnsi="Book Antiqua"/>
        </w:rPr>
        <w:t>.</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eastAsia="｣ﾍ｣ﾓ ･ｴ･ｷ･ﾃ･ｯ" w:hAnsi="Book Antiqua"/>
          <w:b/>
        </w:rPr>
      </w:pPr>
      <w:r w:rsidRPr="003143C1">
        <w:rPr>
          <w:rFonts w:ascii="Book Antiqua" w:eastAsia="｣ﾍ｣ﾓ ･ｴ･ｷ･ﾃ･ｯ" w:hAnsi="Book Antiqua"/>
          <w:b/>
        </w:rPr>
        <w:t>CONCLUSION</w:t>
      </w:r>
    </w:p>
    <w:p w:rsidR="00721D26" w:rsidRPr="003143C1" w:rsidRDefault="00721D26" w:rsidP="002050E5">
      <w:pPr>
        <w:widowControl/>
        <w:autoSpaceDE w:val="0"/>
        <w:autoSpaceDN w:val="0"/>
        <w:adjustRightInd w:val="0"/>
        <w:spacing w:line="360" w:lineRule="auto"/>
        <w:rPr>
          <w:rFonts w:ascii="Book Antiqua" w:eastAsia="｣ﾍ｣ﾓ ･ｴ･ｷ･ﾃ･ｯ" w:hAnsi="Book Antiqua"/>
        </w:rPr>
      </w:pPr>
      <w:r w:rsidRPr="003143C1">
        <w:rPr>
          <w:rFonts w:ascii="Book Antiqua" w:hAnsi="Book Antiqua"/>
          <w:kern w:val="0"/>
        </w:rPr>
        <w:t xml:space="preserve">It has been proposed that a “leaky gut” may be the cutting edge for the passage of toxins, antigens or bacteria into the body, and may play a pathogenic role in advanced liver cirrhosis and its complications. More attention should be paid to the role of intestinal bacteria and bacterial products in the field of hepatology. The usefulness and the limitations of selective intestinal decontamination should be more clearly defined. Rifaximin may be promising. However, more </w:t>
      </w:r>
      <w:r w:rsidRPr="003143C1">
        <w:rPr>
          <w:rFonts w:ascii="Book Antiqua" w:hAnsi="Book Antiqua" w:cs="Arial"/>
          <w:kern w:val="0"/>
        </w:rPr>
        <w:t>judicious</w:t>
      </w:r>
      <w:r w:rsidRPr="003143C1">
        <w:rPr>
          <w:rFonts w:ascii="Book Antiqua" w:hAnsi="Book Antiqua" w:cs="Arial"/>
          <w:kern w:val="0"/>
          <w:lang w:val="el-GR"/>
        </w:rPr>
        <w:t xml:space="preserve"> </w:t>
      </w:r>
      <w:r w:rsidRPr="003143C1">
        <w:rPr>
          <w:rFonts w:ascii="Book Antiqua" w:hAnsi="Book Antiqua" w:cs="Arial"/>
          <w:kern w:val="0"/>
        </w:rPr>
        <w:t xml:space="preserve">combinations of </w:t>
      </w:r>
      <w:r w:rsidRPr="003143C1">
        <w:rPr>
          <w:rFonts w:ascii="Book Antiqua" w:eastAsia="｣ﾍ｣ﾓ ･ｴ･ｷ･ﾃ･ｯ" w:hAnsi="Book Antiqua"/>
        </w:rPr>
        <w:t xml:space="preserve">probiotics and prebiotics should be explored. Infusion of albumin or HDL in addition to </w:t>
      </w:r>
      <w:r w:rsidRPr="003143C1">
        <w:rPr>
          <w:rFonts w:ascii="Book Antiqua" w:hAnsi="Book Antiqua" w:cs="Arial"/>
          <w:bCs/>
          <w:kern w:val="0"/>
        </w:rPr>
        <w:t>endotoxin adsorption</w:t>
      </w:r>
      <w:r w:rsidRPr="003143C1">
        <w:rPr>
          <w:rFonts w:ascii="Book Antiqua" w:eastAsia="｣ﾍ｣ﾓ ･ｴ･ｷ･ﾃ･ｯ" w:hAnsi="Book Antiqua"/>
        </w:rPr>
        <w:t xml:space="preserve"> may be theoretically effective for intractable endotoxemia. Moreover, adequate management of the gut-liver axis is even effective for prevention of fibrosis in alcoholic and nonalcoholic steatohepatitis. This seems to be a radical therapy to decrease liver cirrhosis itself. Readers interested in the topics are recommended to read recent excellent reviews</w:t>
      </w:r>
      <w:r w:rsidRPr="003143C1">
        <w:rPr>
          <w:rFonts w:ascii="Book Antiqua" w:eastAsia="宋体" w:hAnsi="Book Antiqua"/>
          <w:kern w:val="0"/>
          <w:vertAlign w:val="superscript"/>
          <w:lang w:eastAsia="zh-CN"/>
        </w:rPr>
        <w:t>[</w:t>
      </w:r>
      <w:r w:rsidRPr="003143C1">
        <w:rPr>
          <w:rFonts w:ascii="Book Antiqua" w:eastAsia="｣ﾍ｣ﾓ ･ｴ･ｷ･ﾃ･ｯ" w:hAnsi="Book Antiqua"/>
        </w:rPr>
        <w:fldChar w:fldCharType="begin">
          <w:fldData xml:space="preserve">PEVuZE5vdGU+PENpdGU+PEF1dGhvcj5TZW88L0F1dGhvcj48WWVhcj4yMDEyPC9ZZWFyPjxSZWNO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Q0Ny01ODwvcGFnZXM+PHZvbHVtZT41OTA8L3ZvbHVtZT48bnVtYmVyPlB0IDM8L251bWJlcj48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zEtOTwvcGFn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E0NTctNjk8L3BhZ2VzPjx2b2x1bWU+MzM8L3ZvbHVt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zODItNzwvcGFnZXM+PHZvbHVtZT40PC92b2x1bWU+PG51bWJlcj41PC9udW1iZXI+
PGRhdGVzPjx5ZWFyPjIwMTM8L3llYXI+PHB1Yi1kYXRlcz48ZGF0ZT5TZXAtT2N0PC9kYXRlPjwv
cHViLWRhdGVzPjwvZGF0ZXM+PGlzYm4+MTk0OS0wOTg0IChFbGVjdHJvbmljKTwvaXNibj48YWNj
ZXNzaW9uLW51bT4yMzg1MTMzNTwvYWNjZXNzaW9uLW51bT48dXJscz48cmVsYXRlZC11cmxzPjx1
cmw+aHR0cDovL3d3dy5uY2JpLm5sbS5uaWguZ292L3B1Ym1lZC8yMzg1MTMzNTwvdXJsPjwvcmVs
YXRlZC11cmxzPjwvdXJscz48Y3VzdG9tMj4zODM5OTgyPC9jdXN0b20yPjxlbGVjdHJvbmljLXJl
c291cmNlLW51bT4xMC40MTYxL2dtaWMuMjU3MjM8L2VsZWN0cm9uaWMtcmVzb3VyY2UtbnVtPjwv
cmVjb3JkPjwvQ2l0ZT48L0VuZE5vdGU+AAAAAAAAAAAAAAAAAAAAAAA=
</w:fldData>
        </w:fldChar>
      </w:r>
      <w:r w:rsidRPr="003143C1">
        <w:rPr>
          <w:rFonts w:ascii="Book Antiqua" w:eastAsia="｣ﾍ｣ﾓ ･ｴ･ｷ･ﾃ･ｯ" w:hAnsi="Book Antiqua"/>
        </w:rPr>
        <w:instrText xml:space="preserve"> ADDIN EN.CITE </w:instrText>
      </w:r>
      <w:r w:rsidRPr="003143C1">
        <w:rPr>
          <w:rFonts w:ascii="Book Antiqua" w:eastAsia="｣ﾍ｣ﾓ ･ｴ･ｷ･ﾃ･ｯ" w:hAnsi="Book Antiqua"/>
        </w:rPr>
        <w:fldChar w:fldCharType="begin">
          <w:fldData xml:space="preserve">PEVuZE5vdGU+PENpdGU+PEF1dGhvcj5TZW88L0F1dGhvcj48WWVhcj4yMDEyPC9ZZWFyPjxSZWNO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YWJici0x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zODItNzwvcGFnZXM+PHZvbHVtZT40PC92b2x1bWU+PG51bWJlcj41PC9udW1iZXI+
PGRhdGVzPjx5ZWFyPjIwMTM8L3llYXI+PHB1Yi1kYXRlcz48ZGF0ZT5TZXAtT2N0PC9kYXRlPjwv
cHViLWRhdGVzPjwvZGF0ZXM+PGlzYm4+MTk0OS0wOTg0IChFbGVjdHJvbmljKTwvaXNibj48YWNj
ZXNzaW9uLW51bT4yMzg1MTMzNTwvYWNjZXNzaW9uLW51bT48dXJscz48cmVsYXRlZC11cmxzPjx1
cmw+aHR0cDovL3d3dy5uY2JpLm5sbS5uaWguZ292L3B1Ym1lZC8yMzg1MTMzNTwvdXJsPjwvcmVs
YXRlZC11cmxzPjwvdXJscz48Y3VzdG9tMj4zODM5OTgyPC9jdXN0b20yPjxlbGVjdHJvbmljLXJl
c291cmNlLW51bT4xMC40MTYxL2dtaWMuMjU3MjM8L2VsZWN0cm9uaWMtcmVzb3VyY2UtbnVtPjwv
cmVjb3JkPjwvQ2l0ZT48L0VuZE5vdGU+AAAAAAAAAAAAAAAAAAAAAAA=
</w:fldData>
        </w:fldChar>
      </w:r>
      <w:r w:rsidRPr="003143C1">
        <w:rPr>
          <w:rFonts w:ascii="Book Antiqua" w:eastAsia="｣ﾍ｣ﾓ ･ｴ･ｷ･ﾃ･ｯ" w:hAnsi="Book Antiqua"/>
        </w:rPr>
        <w:instrText xml:space="preserve"> ADDIN EN.CITE.DATA </w:instrText>
      </w:r>
      <w:r w:rsidRPr="003143C1">
        <w:rPr>
          <w:rFonts w:ascii="Book Antiqua" w:eastAsia="｣ﾍ｣ﾓ ･ｴ･ｷ･ﾃ･ｯ" w:hAnsi="Book Antiqua"/>
        </w:rPr>
      </w:r>
      <w:r w:rsidRPr="003143C1">
        <w:rPr>
          <w:rFonts w:ascii="Book Antiqua" w:eastAsia="｣ﾍ｣ﾓ ･ｴ･ｷ･ﾃ･ｯ" w:hAnsi="Book Antiqua"/>
        </w:rPr>
        <w:fldChar w:fldCharType="end"/>
      </w:r>
      <w:r w:rsidRPr="003143C1">
        <w:rPr>
          <w:rFonts w:ascii="Book Antiqua" w:eastAsia="｣ﾍ｣ﾓ ･ｴ･ｷ･ﾃ･ｯ" w:hAnsi="Book Antiqua"/>
        </w:rPr>
      </w:r>
      <w:r w:rsidRPr="003143C1">
        <w:rPr>
          <w:rFonts w:ascii="Book Antiqua" w:eastAsia="｣ﾍ｣ﾓ ･ｴ･ｷ･ﾃ･ｯ" w:hAnsi="Book Antiqua"/>
        </w:rPr>
        <w:fldChar w:fldCharType="separate"/>
      </w:r>
      <w:hyperlink w:anchor="_ENREF_4" w:tooltip="Bellot, 2013 #594" w:history="1">
        <w:r w:rsidRPr="003143C1">
          <w:rPr>
            <w:rFonts w:ascii="Book Antiqua" w:eastAsia="｣ﾍ｣ﾓ ･ｴ･ｷ･ﾃ･ｯ" w:hAnsi="Book Antiqua"/>
            <w:noProof/>
            <w:vertAlign w:val="superscript"/>
          </w:rPr>
          <w:t>4</w:t>
        </w:r>
      </w:hyperlink>
      <w:r w:rsidRPr="003143C1">
        <w:rPr>
          <w:rFonts w:ascii="Book Antiqua" w:eastAsia="｣ﾍ｣ﾓ ･ｴ･ｷ･ﾃ･ｯ" w:hAnsi="Book Antiqua"/>
          <w:noProof/>
          <w:vertAlign w:val="superscript"/>
        </w:rPr>
        <w:t>,</w:t>
      </w:r>
      <w:hyperlink w:anchor="_ENREF_70" w:tooltip="Pinzone, 2012 #601" w:history="1">
        <w:r w:rsidRPr="003143C1">
          <w:rPr>
            <w:rFonts w:ascii="Book Antiqua" w:eastAsia="｣ﾍ｣ﾓ ･ｴ･ｷ･ﾃ･ｯ" w:hAnsi="Book Antiqua"/>
            <w:noProof/>
            <w:vertAlign w:val="superscript"/>
          </w:rPr>
          <w:t>70</w:t>
        </w:r>
      </w:hyperlink>
      <w:r w:rsidRPr="003143C1">
        <w:rPr>
          <w:rFonts w:ascii="Book Antiqua" w:eastAsia="｣ﾍ｣ﾓ ･ｴ･ｷ･ﾃ･ｯ" w:hAnsi="Book Antiqua"/>
          <w:noProof/>
          <w:vertAlign w:val="superscript"/>
        </w:rPr>
        <w:t>,</w:t>
      </w:r>
      <w:hyperlink w:anchor="_ENREF_71" w:tooltip="Pijls, 2013 #596" w:history="1">
        <w:r w:rsidRPr="003143C1">
          <w:rPr>
            <w:rFonts w:ascii="Book Antiqua" w:eastAsia="｣ﾍ｣ﾓ ･ｴ･ｷ･ﾃ･ｯ" w:hAnsi="Book Antiqua"/>
            <w:noProof/>
            <w:vertAlign w:val="superscript"/>
          </w:rPr>
          <w:t>71</w:t>
        </w:r>
      </w:hyperlink>
      <w:r w:rsidRPr="003143C1">
        <w:rPr>
          <w:rFonts w:ascii="Book Antiqua" w:eastAsia="｣ﾍ｣ﾓ ･ｴ･ｷ･ﾃ･ｯ" w:hAnsi="Book Antiqua"/>
          <w:noProof/>
          <w:vertAlign w:val="superscript"/>
        </w:rPr>
        <w:t>,</w:t>
      </w:r>
      <w:hyperlink w:anchor="_ENREF_82" w:tooltip="Seo, 2012 #549" w:history="1">
        <w:r w:rsidRPr="003143C1">
          <w:rPr>
            <w:rFonts w:ascii="Book Antiqua" w:eastAsia="｣ﾍ｣ﾓ ･ｴ･ｷ･ﾃ･ｯ" w:hAnsi="Book Antiqua"/>
            <w:noProof/>
            <w:vertAlign w:val="superscript"/>
          </w:rPr>
          <w:t>82</w:t>
        </w:r>
      </w:hyperlink>
      <w:r w:rsidRPr="003143C1">
        <w:rPr>
          <w:rFonts w:ascii="Book Antiqua" w:eastAsia="｣ﾍ｣ﾓ ･ｴ･ｷ･ﾃ･ｯ" w:hAnsi="Book Antiqua"/>
          <w:noProof/>
          <w:vertAlign w:val="superscript"/>
        </w:rPr>
        <w:t>,</w:t>
      </w:r>
      <w:hyperlink w:anchor="_ENREF_103" w:tooltip="Ridlon, 2013 #566" w:history="1">
        <w:r w:rsidRPr="003143C1">
          <w:rPr>
            <w:rFonts w:ascii="Book Antiqua" w:eastAsia="｣ﾍ｣ﾓ ･ｴ･ｷ･ﾃ･ｯ" w:hAnsi="Book Antiqua"/>
            <w:noProof/>
            <w:vertAlign w:val="superscript"/>
          </w:rPr>
          <w:t>103</w:t>
        </w:r>
      </w:hyperlink>
      <w:r w:rsidRPr="003143C1">
        <w:rPr>
          <w:rFonts w:ascii="Book Antiqua" w:eastAsia="｣ﾍ｣ﾓ ･ｴ･ｷ･ﾃ･ｯ" w:hAnsi="Book Antiqua"/>
          <w:noProof/>
          <w:vertAlign w:val="superscript"/>
        </w:rPr>
        <w:t>,</w:t>
      </w:r>
      <w:hyperlink w:anchor="_ENREF_108" w:tooltip="Seki, 2012 #673" w:history="1">
        <w:r w:rsidRPr="003143C1">
          <w:rPr>
            <w:rFonts w:ascii="Book Antiqua" w:eastAsia="｣ﾍ｣ﾓ ･ｴ･ｷ･ﾃ･ｯ" w:hAnsi="Book Antiqua"/>
            <w:noProof/>
            <w:vertAlign w:val="superscript"/>
          </w:rPr>
          <w:t>108</w:t>
        </w:r>
      </w:hyperlink>
      <w:r w:rsidRPr="003143C1">
        <w:rPr>
          <w:rFonts w:ascii="Book Antiqua" w:eastAsia="｣ﾍ｣ﾓ ･ｴ･ｷ･ﾃ･ｯ" w:hAnsi="Book Antiqua"/>
        </w:rPr>
        <w:fldChar w:fldCharType="end"/>
      </w:r>
      <w:r w:rsidRPr="003143C1">
        <w:rPr>
          <w:rFonts w:ascii="Book Antiqua" w:eastAsia="宋体" w:hAnsi="Book Antiqua"/>
          <w:kern w:val="0"/>
          <w:vertAlign w:val="superscript"/>
          <w:lang w:eastAsia="zh-CN"/>
        </w:rPr>
        <w:t>]</w:t>
      </w:r>
      <w:r w:rsidRPr="003143C1">
        <w:rPr>
          <w:rFonts w:ascii="Book Antiqua" w:eastAsia="｣ﾍ｣ﾓ ･ｴ･ｷ･ﾃ･ｯ" w:hAnsi="Book Antiqua"/>
        </w:rPr>
        <w:t>. The research in these field may open a new possibility in the next decade.</w:t>
      </w:r>
    </w:p>
    <w:p w:rsidR="00721D26" w:rsidRPr="003143C1" w:rsidRDefault="00721D26" w:rsidP="002050E5">
      <w:pPr>
        <w:spacing w:line="360" w:lineRule="auto"/>
        <w:rPr>
          <w:rFonts w:ascii="Book Antiqua" w:eastAsia="｣ﾍ｣ﾓ ･ｴ･ｷ･ﾃ･ｯ" w:hAnsi="Book Antiqua"/>
        </w:rPr>
      </w:pPr>
    </w:p>
    <w:p w:rsidR="00721D26" w:rsidRPr="003143C1" w:rsidRDefault="00721D26" w:rsidP="002050E5">
      <w:pPr>
        <w:spacing w:line="360" w:lineRule="auto"/>
        <w:rPr>
          <w:rFonts w:ascii="Book Antiqua" w:hAnsi="Book Antiqua"/>
        </w:rPr>
      </w:pPr>
    </w:p>
    <w:p w:rsidR="00721D26" w:rsidRPr="003143C1" w:rsidRDefault="00721D26" w:rsidP="002050E5">
      <w:pPr>
        <w:spacing w:line="360" w:lineRule="auto"/>
        <w:rPr>
          <w:rFonts w:ascii="Book Antiqua" w:hAnsi="Book Antiqua"/>
        </w:rPr>
      </w:pPr>
    </w:p>
    <w:p w:rsidR="00721D26" w:rsidRPr="003143C1" w:rsidRDefault="00721D26" w:rsidP="002050E5">
      <w:pPr>
        <w:pStyle w:val="PlainText"/>
        <w:spacing w:line="360" w:lineRule="auto"/>
        <w:rPr>
          <w:rFonts w:ascii="Book Antiqua" w:hAnsi="Book Antiqua"/>
          <w:kern w:val="0"/>
          <w:lang w:eastAsia="en-US"/>
        </w:rPr>
      </w:pPr>
    </w:p>
    <w:p w:rsidR="00721D26" w:rsidRPr="003143C1" w:rsidRDefault="00721D26" w:rsidP="002050E5">
      <w:pPr>
        <w:pStyle w:val="PlainText"/>
        <w:spacing w:line="360" w:lineRule="auto"/>
        <w:rPr>
          <w:rFonts w:ascii="Book Antiqua" w:hAnsi="Book Antiqua"/>
          <w:kern w:val="0"/>
          <w:lang w:eastAsia="en-US"/>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eastAsia="宋体" w:hAnsi="Book Antiqua"/>
          <w:kern w:val="0"/>
          <w:lang w:eastAsia="zh-CN"/>
        </w:rPr>
      </w:pPr>
    </w:p>
    <w:p w:rsidR="00721D26" w:rsidRPr="003143C1" w:rsidRDefault="00721D26" w:rsidP="002050E5">
      <w:pPr>
        <w:pStyle w:val="PlainText"/>
        <w:spacing w:line="360" w:lineRule="auto"/>
        <w:rPr>
          <w:rFonts w:ascii="Book Antiqua" w:hAnsi="Book Antiqua"/>
          <w:b/>
          <w:kern w:val="0"/>
          <w:lang w:eastAsia="en-US"/>
        </w:rPr>
      </w:pPr>
      <w:r w:rsidRPr="003143C1">
        <w:rPr>
          <w:rFonts w:ascii="Book Antiqua" w:hAnsi="Book Antiqua"/>
          <w:b/>
          <w:kern w:val="0"/>
          <w:lang w:eastAsia="en-US"/>
        </w:rPr>
        <w:t>REFERENCES</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 </w:t>
      </w:r>
      <w:r w:rsidRPr="003143C1">
        <w:rPr>
          <w:rFonts w:ascii="Book Antiqua" w:eastAsia="宋体" w:hAnsi="Book Antiqua" w:cs="宋体"/>
          <w:b/>
          <w:bCs/>
          <w:kern w:val="0"/>
          <w:lang w:eastAsia="zh-CN"/>
        </w:rPr>
        <w:t>Tandon P</w:t>
      </w:r>
      <w:r w:rsidRPr="003143C1">
        <w:rPr>
          <w:rFonts w:ascii="Book Antiqua" w:eastAsia="宋体" w:hAnsi="Book Antiqua" w:cs="宋体"/>
          <w:kern w:val="0"/>
          <w:lang w:eastAsia="zh-CN"/>
        </w:rPr>
        <w:t>, Garcia-Tsao G. Bacterial infections, sepsis, and multiorgan failure in cirrhosis. </w:t>
      </w:r>
      <w:r w:rsidRPr="003143C1">
        <w:rPr>
          <w:rFonts w:ascii="Book Antiqua" w:eastAsia="宋体" w:hAnsi="Book Antiqua" w:cs="宋体"/>
          <w:i/>
          <w:iCs/>
          <w:kern w:val="0"/>
          <w:lang w:eastAsia="zh-CN"/>
        </w:rPr>
        <w:t>Semin Liver Dis</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28</w:t>
      </w:r>
      <w:r w:rsidRPr="003143C1">
        <w:rPr>
          <w:rFonts w:ascii="Book Antiqua" w:eastAsia="宋体" w:hAnsi="Book Antiqua" w:cs="宋体"/>
          <w:kern w:val="0"/>
          <w:lang w:eastAsia="zh-CN"/>
        </w:rPr>
        <w:t>: 26-42 [PMID: 18293275 DOI: 10.1055/s-2008-1040319]</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 </w:t>
      </w:r>
      <w:r w:rsidRPr="003143C1">
        <w:rPr>
          <w:rFonts w:ascii="Book Antiqua" w:eastAsia="宋体" w:hAnsi="Book Antiqua" w:cs="宋体"/>
          <w:b/>
          <w:bCs/>
          <w:kern w:val="0"/>
          <w:lang w:eastAsia="zh-CN"/>
        </w:rPr>
        <w:t>Arvaniti V</w:t>
      </w:r>
      <w:r w:rsidRPr="003143C1">
        <w:rPr>
          <w:rFonts w:ascii="Book Antiqua" w:eastAsia="宋体" w:hAnsi="Book Antiqua" w:cs="宋体"/>
          <w:kern w:val="0"/>
          <w:lang w:eastAsia="zh-CN"/>
        </w:rPr>
        <w:t>, D'Amico G, Fede G, Manousou P, Tsochatzis E, Pleguezuelo M, Burroughs AK. Infections in patients with cirrhosis increase mortality four-fold and should be used in determining prognosis. </w:t>
      </w:r>
      <w:r w:rsidRPr="003143C1">
        <w:rPr>
          <w:rFonts w:ascii="Book Antiqua" w:eastAsia="宋体" w:hAnsi="Book Antiqua" w:cs="宋体"/>
          <w:i/>
          <w:iCs/>
          <w:kern w:val="0"/>
          <w:lang w:eastAsia="zh-CN"/>
        </w:rPr>
        <w:t>Gastroenterology</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139</w:t>
      </w:r>
      <w:r w:rsidRPr="003143C1">
        <w:rPr>
          <w:rFonts w:ascii="Book Antiqua" w:eastAsia="宋体" w:hAnsi="Book Antiqua" w:cs="宋体"/>
          <w:kern w:val="0"/>
          <w:lang w:eastAsia="zh-CN"/>
        </w:rPr>
        <w:t>: 1246-156, 1246-156, [PMID: 2055816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 </w:t>
      </w:r>
      <w:r w:rsidRPr="003143C1">
        <w:rPr>
          <w:rFonts w:ascii="Book Antiqua" w:eastAsia="宋体" w:hAnsi="Book Antiqua" w:cs="宋体"/>
          <w:b/>
          <w:bCs/>
          <w:kern w:val="0"/>
          <w:lang w:eastAsia="zh-CN"/>
        </w:rPr>
        <w:t>Campillo B</w:t>
      </w:r>
      <w:r w:rsidRPr="003143C1">
        <w:rPr>
          <w:rFonts w:ascii="Book Antiqua" w:eastAsia="宋体" w:hAnsi="Book Antiqua" w:cs="宋体"/>
          <w:kern w:val="0"/>
          <w:lang w:eastAsia="zh-CN"/>
        </w:rPr>
        <w:t>, Richardet JP, Kheo T, Dupeyron C. Nosocomial spontaneous bacterial peritonitis and bacteremia in cirrhotic patients: impact of isolate type on prognosis and characteristics of infection. </w:t>
      </w:r>
      <w:r w:rsidRPr="003143C1">
        <w:rPr>
          <w:rFonts w:ascii="Book Antiqua" w:eastAsia="宋体" w:hAnsi="Book Antiqua" w:cs="宋体"/>
          <w:i/>
          <w:iCs/>
          <w:kern w:val="0"/>
          <w:lang w:eastAsia="zh-CN"/>
        </w:rPr>
        <w:t>Clin Infect Dis</w:t>
      </w:r>
      <w:r w:rsidRPr="003143C1">
        <w:rPr>
          <w:rFonts w:ascii="Book Antiqua" w:eastAsia="宋体" w:hAnsi="Book Antiqua" w:cs="宋体"/>
          <w:kern w:val="0"/>
          <w:lang w:eastAsia="zh-CN"/>
        </w:rPr>
        <w:t> 2002; </w:t>
      </w:r>
      <w:r w:rsidRPr="003143C1">
        <w:rPr>
          <w:rFonts w:ascii="Book Antiqua" w:eastAsia="宋体" w:hAnsi="Book Antiqua" w:cs="宋体"/>
          <w:b/>
          <w:bCs/>
          <w:kern w:val="0"/>
          <w:lang w:eastAsia="zh-CN"/>
        </w:rPr>
        <w:t>35</w:t>
      </w:r>
      <w:r w:rsidRPr="003143C1">
        <w:rPr>
          <w:rFonts w:ascii="Book Antiqua" w:eastAsia="宋体" w:hAnsi="Book Antiqua" w:cs="宋体"/>
          <w:kern w:val="0"/>
          <w:lang w:eastAsia="zh-CN"/>
        </w:rPr>
        <w:t xml:space="preserve">: 1-10 [PMID: 12060868 DOI: </w:t>
      </w:r>
      <w:r w:rsidRPr="003143C1">
        <w:rPr>
          <w:rFonts w:ascii="Book Antiqua" w:hAnsi="Book Antiqua"/>
          <w:shd w:val="clear" w:color="auto" w:fill="FFFFFF"/>
        </w:rPr>
        <w:t>10.1086/340617</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 </w:t>
      </w:r>
      <w:r w:rsidRPr="003143C1">
        <w:rPr>
          <w:rFonts w:ascii="Book Antiqua" w:eastAsia="宋体" w:hAnsi="Book Antiqua" w:cs="宋体"/>
          <w:b/>
          <w:bCs/>
          <w:kern w:val="0"/>
          <w:lang w:eastAsia="zh-CN"/>
        </w:rPr>
        <w:t>Bellot P</w:t>
      </w:r>
      <w:r w:rsidRPr="003143C1">
        <w:rPr>
          <w:rFonts w:ascii="Book Antiqua" w:eastAsia="宋体" w:hAnsi="Book Antiqua" w:cs="宋体"/>
          <w:kern w:val="0"/>
          <w:lang w:eastAsia="zh-CN"/>
        </w:rPr>
        <w:t>, Francés R, Such J. Pathological bacterial translocation in cirrhosis: pathophysiology, diagnosis and clinical implications. </w:t>
      </w:r>
      <w:r w:rsidRPr="003143C1">
        <w:rPr>
          <w:rFonts w:ascii="Book Antiqua" w:eastAsia="宋体" w:hAnsi="Book Antiqua" w:cs="宋体"/>
          <w:i/>
          <w:iCs/>
          <w:kern w:val="0"/>
          <w:lang w:eastAsia="zh-CN"/>
        </w:rPr>
        <w:t>Liver Int</w:t>
      </w:r>
      <w:r w:rsidRPr="003143C1">
        <w:rPr>
          <w:rFonts w:ascii="Book Antiqua" w:eastAsia="宋体" w:hAnsi="Book Antiqua" w:cs="宋体"/>
          <w:kern w:val="0"/>
          <w:lang w:eastAsia="zh-CN"/>
        </w:rPr>
        <w:t> 2013; </w:t>
      </w:r>
      <w:r w:rsidRPr="003143C1">
        <w:rPr>
          <w:rFonts w:ascii="Book Antiqua" w:eastAsia="宋体" w:hAnsi="Book Antiqua" w:cs="宋体"/>
          <w:b/>
          <w:bCs/>
          <w:kern w:val="0"/>
          <w:lang w:eastAsia="zh-CN"/>
        </w:rPr>
        <w:t>33</w:t>
      </w:r>
      <w:r w:rsidRPr="003143C1">
        <w:rPr>
          <w:rFonts w:ascii="Book Antiqua" w:eastAsia="宋体" w:hAnsi="Book Antiqua" w:cs="宋体"/>
          <w:kern w:val="0"/>
          <w:lang w:eastAsia="zh-CN"/>
        </w:rPr>
        <w:t>: 31-39 [PMID: 23121656 DOI: 10.1111/liv.1202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5 </w:t>
      </w:r>
      <w:r w:rsidRPr="003143C1">
        <w:rPr>
          <w:rFonts w:ascii="Book Antiqua" w:eastAsia="宋体" w:hAnsi="Book Antiqua" w:cs="宋体"/>
          <w:b/>
          <w:bCs/>
          <w:kern w:val="0"/>
          <w:lang w:eastAsia="zh-CN"/>
        </w:rPr>
        <w:t>Prytz H</w:t>
      </w:r>
      <w:r w:rsidRPr="003143C1">
        <w:rPr>
          <w:rFonts w:ascii="Book Antiqua" w:eastAsia="宋体" w:hAnsi="Book Antiqua" w:cs="宋体"/>
          <w:kern w:val="0"/>
          <w:lang w:eastAsia="zh-CN"/>
        </w:rPr>
        <w:t>, Holst-Christensen J, Korner B, Liehr H. Portal venous and systemic endotoxaemia in patients without liver disease and systemic endotoxaemia in patients with cirrhosis. </w:t>
      </w:r>
      <w:r w:rsidRPr="003143C1">
        <w:rPr>
          <w:rFonts w:ascii="Book Antiqua" w:eastAsia="宋体" w:hAnsi="Book Antiqua" w:cs="宋体"/>
          <w:i/>
          <w:iCs/>
          <w:kern w:val="0"/>
          <w:lang w:eastAsia="zh-CN"/>
        </w:rPr>
        <w:t>Scand J Gastroenterol</w:t>
      </w:r>
      <w:r w:rsidRPr="003143C1">
        <w:rPr>
          <w:rFonts w:ascii="Book Antiqua" w:eastAsia="宋体" w:hAnsi="Book Antiqua" w:cs="宋体"/>
          <w:kern w:val="0"/>
          <w:lang w:eastAsia="zh-CN"/>
        </w:rPr>
        <w:t> 1976; </w:t>
      </w:r>
      <w:r w:rsidRPr="003143C1">
        <w:rPr>
          <w:rFonts w:ascii="Book Antiqua" w:eastAsia="宋体" w:hAnsi="Book Antiqua" w:cs="宋体"/>
          <w:b/>
          <w:bCs/>
          <w:kern w:val="0"/>
          <w:lang w:eastAsia="zh-CN"/>
        </w:rPr>
        <w:t>11</w:t>
      </w:r>
      <w:r w:rsidRPr="003143C1">
        <w:rPr>
          <w:rFonts w:ascii="Book Antiqua" w:eastAsia="宋体" w:hAnsi="Book Antiqua" w:cs="宋体"/>
          <w:kern w:val="0"/>
          <w:lang w:eastAsia="zh-CN"/>
        </w:rPr>
        <w:t>: 857-863 [PMID: 794999]</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 </w:t>
      </w:r>
      <w:r w:rsidRPr="003143C1">
        <w:rPr>
          <w:rFonts w:ascii="Book Antiqua" w:eastAsia="宋体" w:hAnsi="Book Antiqua" w:cs="宋体"/>
          <w:b/>
          <w:bCs/>
          <w:kern w:val="0"/>
          <w:lang w:eastAsia="zh-CN"/>
        </w:rPr>
        <w:t>Tarao K</w:t>
      </w:r>
      <w:r w:rsidRPr="003143C1">
        <w:rPr>
          <w:rFonts w:ascii="Book Antiqua" w:eastAsia="宋体" w:hAnsi="Book Antiqua" w:cs="宋体"/>
          <w:kern w:val="0"/>
          <w:lang w:eastAsia="zh-CN"/>
        </w:rPr>
        <w:t>, So K, Moroi T, Ikeuchi T, Suyama T. Detection of endotoxin in plasma and ascitic fluid of patients with cirrhosis: its clinical significance. </w:t>
      </w:r>
      <w:r w:rsidRPr="003143C1">
        <w:rPr>
          <w:rFonts w:ascii="Book Antiqua" w:eastAsia="宋体" w:hAnsi="Book Antiqua" w:cs="宋体"/>
          <w:i/>
          <w:iCs/>
          <w:kern w:val="0"/>
          <w:lang w:eastAsia="zh-CN"/>
        </w:rPr>
        <w:t>Gastroenterology</w:t>
      </w:r>
      <w:r w:rsidRPr="003143C1">
        <w:rPr>
          <w:rFonts w:ascii="Book Antiqua" w:eastAsia="宋体" w:hAnsi="Book Antiqua" w:cs="宋体"/>
          <w:kern w:val="0"/>
          <w:lang w:eastAsia="zh-CN"/>
        </w:rPr>
        <w:t> 1977; </w:t>
      </w:r>
      <w:r w:rsidRPr="003143C1">
        <w:rPr>
          <w:rFonts w:ascii="Book Antiqua" w:eastAsia="宋体" w:hAnsi="Book Antiqua" w:cs="宋体"/>
          <w:b/>
          <w:bCs/>
          <w:kern w:val="0"/>
          <w:lang w:eastAsia="zh-CN"/>
        </w:rPr>
        <w:t>73</w:t>
      </w:r>
      <w:r w:rsidRPr="003143C1">
        <w:rPr>
          <w:rFonts w:ascii="Book Antiqua" w:eastAsia="宋体" w:hAnsi="Book Antiqua" w:cs="宋体"/>
          <w:kern w:val="0"/>
          <w:lang w:eastAsia="zh-CN"/>
        </w:rPr>
        <w:t>: 539-542 [PMID: 89235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 </w:t>
      </w:r>
      <w:r w:rsidRPr="003143C1">
        <w:rPr>
          <w:rFonts w:ascii="Book Antiqua" w:eastAsia="宋体" w:hAnsi="Book Antiqua" w:cs="宋体"/>
          <w:b/>
          <w:bCs/>
          <w:kern w:val="0"/>
          <w:lang w:eastAsia="zh-CN"/>
        </w:rPr>
        <w:t>Clemente C</w:t>
      </w:r>
      <w:r w:rsidRPr="003143C1">
        <w:rPr>
          <w:rFonts w:ascii="Book Antiqua" w:eastAsia="宋体" w:hAnsi="Book Antiqua" w:cs="宋体"/>
          <w:kern w:val="0"/>
          <w:lang w:eastAsia="zh-CN"/>
        </w:rPr>
        <w:t>, Bosch J, Rodés J, Arroyo V, Mas A, Maragall S. Functional renal failure and haemorrhagic gastritis associated with endotoxaemia in cirrhosis. </w:t>
      </w:r>
      <w:r w:rsidRPr="003143C1">
        <w:rPr>
          <w:rFonts w:ascii="Book Antiqua" w:eastAsia="宋体" w:hAnsi="Book Antiqua" w:cs="宋体"/>
          <w:i/>
          <w:iCs/>
          <w:kern w:val="0"/>
          <w:lang w:eastAsia="zh-CN"/>
        </w:rPr>
        <w:t>Gut</w:t>
      </w:r>
      <w:r w:rsidRPr="003143C1">
        <w:rPr>
          <w:rFonts w:ascii="Book Antiqua" w:eastAsia="宋体" w:hAnsi="Book Antiqua" w:cs="宋体"/>
          <w:kern w:val="0"/>
          <w:lang w:eastAsia="zh-CN"/>
        </w:rPr>
        <w:t> 1977; </w:t>
      </w:r>
      <w:r w:rsidRPr="003143C1">
        <w:rPr>
          <w:rFonts w:ascii="Book Antiqua" w:eastAsia="宋体" w:hAnsi="Book Antiqua" w:cs="宋体"/>
          <w:b/>
          <w:bCs/>
          <w:kern w:val="0"/>
          <w:lang w:eastAsia="zh-CN"/>
        </w:rPr>
        <w:t>18</w:t>
      </w:r>
      <w:r w:rsidRPr="003143C1">
        <w:rPr>
          <w:rFonts w:ascii="Book Antiqua" w:eastAsia="宋体" w:hAnsi="Book Antiqua" w:cs="宋体"/>
          <w:kern w:val="0"/>
          <w:lang w:eastAsia="zh-CN"/>
        </w:rPr>
        <w:t xml:space="preserve">: 556-560 [PMID: 301485 DOI: </w:t>
      </w:r>
      <w:r w:rsidRPr="003143C1">
        <w:rPr>
          <w:rFonts w:ascii="Book Antiqua" w:hAnsi="Book Antiqua"/>
          <w:shd w:val="clear" w:color="auto" w:fill="FFFFFF"/>
        </w:rPr>
        <w:t>10.1136/gut.18.7.556</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 </w:t>
      </w:r>
      <w:r w:rsidRPr="003143C1">
        <w:rPr>
          <w:rFonts w:ascii="Book Antiqua" w:eastAsia="宋体" w:hAnsi="Book Antiqua" w:cs="宋体"/>
          <w:b/>
          <w:bCs/>
          <w:kern w:val="0"/>
          <w:lang w:eastAsia="zh-CN"/>
        </w:rPr>
        <w:t>Gaeta GB</w:t>
      </w:r>
      <w:r w:rsidRPr="003143C1">
        <w:rPr>
          <w:rFonts w:ascii="Book Antiqua" w:eastAsia="宋体" w:hAnsi="Book Antiqua" w:cs="宋体"/>
          <w:kern w:val="0"/>
          <w:lang w:eastAsia="zh-CN"/>
        </w:rPr>
        <w:t>, Perna P, Adinolfi LE, Utili R, Ruggiero G. Endotoxemia in a series of 104 patients with chronic liver diseases: prevalence and significance. </w:t>
      </w:r>
      <w:r w:rsidRPr="003143C1">
        <w:rPr>
          <w:rFonts w:ascii="Book Antiqua" w:eastAsia="宋体" w:hAnsi="Book Antiqua" w:cs="宋体"/>
          <w:i/>
          <w:iCs/>
          <w:kern w:val="0"/>
          <w:lang w:eastAsia="zh-CN"/>
        </w:rPr>
        <w:t>Digestion</w:t>
      </w:r>
      <w:r w:rsidRPr="003143C1">
        <w:rPr>
          <w:rFonts w:ascii="Book Antiqua" w:eastAsia="宋体" w:hAnsi="Book Antiqua" w:cs="宋体"/>
          <w:kern w:val="0"/>
          <w:lang w:eastAsia="zh-CN"/>
        </w:rPr>
        <w:t> 1982; </w:t>
      </w:r>
      <w:r w:rsidRPr="003143C1">
        <w:rPr>
          <w:rFonts w:ascii="Book Antiqua" w:eastAsia="宋体" w:hAnsi="Book Antiqua" w:cs="宋体"/>
          <w:b/>
          <w:bCs/>
          <w:kern w:val="0"/>
          <w:lang w:eastAsia="zh-CN"/>
        </w:rPr>
        <w:t>23</w:t>
      </w:r>
      <w:r w:rsidRPr="003143C1">
        <w:rPr>
          <w:rFonts w:ascii="Book Antiqua" w:eastAsia="宋体" w:hAnsi="Book Antiqua" w:cs="宋体"/>
          <w:kern w:val="0"/>
          <w:lang w:eastAsia="zh-CN"/>
        </w:rPr>
        <w:t xml:space="preserve">: 239-244 [PMID: 6183161 DOI: </w:t>
      </w:r>
      <w:r w:rsidRPr="003143C1">
        <w:rPr>
          <w:rFonts w:ascii="Book Antiqua" w:hAnsi="Book Antiqua"/>
          <w:shd w:val="clear" w:color="auto" w:fill="FFFFFF"/>
        </w:rPr>
        <w:t>10.1159/000198756</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 </w:t>
      </w:r>
      <w:r w:rsidRPr="003143C1">
        <w:rPr>
          <w:rFonts w:ascii="Book Antiqua" w:eastAsia="宋体" w:hAnsi="Book Antiqua" w:cs="宋体"/>
          <w:b/>
          <w:bCs/>
          <w:kern w:val="0"/>
          <w:lang w:eastAsia="zh-CN"/>
        </w:rPr>
        <w:t>Bode C</w:t>
      </w:r>
      <w:r w:rsidRPr="003143C1">
        <w:rPr>
          <w:rFonts w:ascii="Book Antiqua" w:eastAsia="宋体" w:hAnsi="Book Antiqua" w:cs="宋体"/>
          <w:kern w:val="0"/>
          <w:lang w:eastAsia="zh-CN"/>
        </w:rPr>
        <w:t>, Kugler V, Bode JC. Endotoxemia in patients with alcoholic and non-alcoholic cirrhosis and in subjects with no evidence of chronic liver disease following acute alcohol excess.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1987; </w:t>
      </w:r>
      <w:r w:rsidRPr="003143C1">
        <w:rPr>
          <w:rFonts w:ascii="Book Antiqua" w:eastAsia="宋体" w:hAnsi="Book Antiqua" w:cs="宋体"/>
          <w:b/>
          <w:bCs/>
          <w:kern w:val="0"/>
          <w:lang w:eastAsia="zh-CN"/>
        </w:rPr>
        <w:t>4</w:t>
      </w:r>
      <w:r w:rsidRPr="003143C1">
        <w:rPr>
          <w:rFonts w:ascii="Book Antiqua" w:eastAsia="宋体" w:hAnsi="Book Antiqua" w:cs="宋体"/>
          <w:kern w:val="0"/>
          <w:lang w:eastAsia="zh-CN"/>
        </w:rPr>
        <w:t xml:space="preserve">: 8-14 [PMID: 3571935 DOI: </w:t>
      </w:r>
      <w:r w:rsidRPr="003143C1">
        <w:rPr>
          <w:rFonts w:ascii="Book Antiqua" w:hAnsi="Book Antiqua"/>
          <w:shd w:val="clear" w:color="auto" w:fill="FFFFFF"/>
        </w:rPr>
        <w:t>10.1016/S0168-8278(87)80003-X</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0 </w:t>
      </w:r>
      <w:r w:rsidRPr="003143C1">
        <w:rPr>
          <w:rFonts w:ascii="Book Antiqua" w:eastAsia="宋体" w:hAnsi="Book Antiqua" w:cs="宋体"/>
          <w:b/>
          <w:bCs/>
          <w:kern w:val="0"/>
          <w:lang w:eastAsia="zh-CN"/>
        </w:rPr>
        <w:t>Scully MF</w:t>
      </w:r>
      <w:r w:rsidRPr="003143C1">
        <w:rPr>
          <w:rFonts w:ascii="Book Antiqua" w:eastAsia="宋体" w:hAnsi="Book Antiqua" w:cs="宋体"/>
          <w:kern w:val="0"/>
          <w:lang w:eastAsia="zh-CN"/>
        </w:rPr>
        <w:t>. Measurement of endotoxaemia by the Limulus test. </w:t>
      </w:r>
      <w:r w:rsidRPr="003143C1">
        <w:rPr>
          <w:rFonts w:ascii="Book Antiqua" w:eastAsia="宋体" w:hAnsi="Book Antiqua" w:cs="宋体"/>
          <w:i/>
          <w:iCs/>
          <w:kern w:val="0"/>
          <w:lang w:eastAsia="zh-CN"/>
        </w:rPr>
        <w:t>Intensive Care Med</w:t>
      </w:r>
      <w:r w:rsidRPr="003143C1">
        <w:rPr>
          <w:rFonts w:ascii="Book Antiqua" w:eastAsia="宋体" w:hAnsi="Book Antiqua" w:cs="宋体"/>
          <w:kern w:val="0"/>
          <w:lang w:eastAsia="zh-CN"/>
        </w:rPr>
        <w:t> 1984; </w:t>
      </w:r>
      <w:r w:rsidRPr="003143C1">
        <w:rPr>
          <w:rFonts w:ascii="Book Antiqua" w:eastAsia="宋体" w:hAnsi="Book Antiqua" w:cs="宋体"/>
          <w:b/>
          <w:bCs/>
          <w:kern w:val="0"/>
          <w:lang w:eastAsia="zh-CN"/>
        </w:rPr>
        <w:t>10</w:t>
      </w:r>
      <w:r w:rsidRPr="003143C1">
        <w:rPr>
          <w:rFonts w:ascii="Book Antiqua" w:eastAsia="宋体" w:hAnsi="Book Antiqua" w:cs="宋体"/>
          <w:kern w:val="0"/>
          <w:lang w:eastAsia="zh-CN"/>
        </w:rPr>
        <w:t xml:space="preserve">: 1-2 [PMID: 6699263 DOI: </w:t>
      </w:r>
      <w:r w:rsidRPr="003143C1">
        <w:rPr>
          <w:rFonts w:ascii="Book Antiqua" w:hAnsi="Book Antiqua"/>
          <w:shd w:val="clear" w:color="auto" w:fill="FFFFFF"/>
        </w:rPr>
        <w:t>10.1007/BF00258060</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 </w:t>
      </w:r>
      <w:r w:rsidRPr="003143C1">
        <w:rPr>
          <w:rFonts w:ascii="Book Antiqua" w:eastAsia="宋体" w:hAnsi="Book Antiqua" w:cs="宋体"/>
          <w:b/>
          <w:bCs/>
          <w:kern w:val="0"/>
          <w:lang w:eastAsia="zh-CN"/>
        </w:rPr>
        <w:t>Fulenwider JT</w:t>
      </w:r>
      <w:r w:rsidRPr="003143C1">
        <w:rPr>
          <w:rFonts w:ascii="Book Antiqua" w:eastAsia="宋体" w:hAnsi="Book Antiqua" w:cs="宋体"/>
          <w:kern w:val="0"/>
          <w:lang w:eastAsia="zh-CN"/>
        </w:rPr>
        <w:t>, Sibley C, Stein SF, Evatt B, Nordlinger BM, Ivey GL. Endotoxemia of cirrhosis: an observation not substantiated. </w:t>
      </w:r>
      <w:r w:rsidRPr="003143C1">
        <w:rPr>
          <w:rFonts w:ascii="Book Antiqua" w:eastAsia="宋体" w:hAnsi="Book Antiqua" w:cs="宋体"/>
          <w:i/>
          <w:iCs/>
          <w:kern w:val="0"/>
          <w:lang w:eastAsia="zh-CN"/>
        </w:rPr>
        <w:t>Gastroenterology</w:t>
      </w:r>
      <w:r w:rsidRPr="003143C1">
        <w:rPr>
          <w:rFonts w:ascii="Book Antiqua" w:eastAsia="宋体" w:hAnsi="Book Antiqua" w:cs="宋体"/>
          <w:kern w:val="0"/>
          <w:lang w:eastAsia="zh-CN"/>
        </w:rPr>
        <w:t> 1980; </w:t>
      </w:r>
      <w:r w:rsidRPr="003143C1">
        <w:rPr>
          <w:rFonts w:ascii="Book Antiqua" w:eastAsia="宋体" w:hAnsi="Book Antiqua" w:cs="宋体"/>
          <w:b/>
          <w:bCs/>
          <w:kern w:val="0"/>
          <w:lang w:eastAsia="zh-CN"/>
        </w:rPr>
        <w:t>78</w:t>
      </w:r>
      <w:r w:rsidRPr="003143C1">
        <w:rPr>
          <w:rFonts w:ascii="Book Antiqua" w:eastAsia="宋体" w:hAnsi="Book Antiqua" w:cs="宋体"/>
          <w:kern w:val="0"/>
          <w:lang w:eastAsia="zh-CN"/>
        </w:rPr>
        <w:t>: 1001-1004 [PMID: 699135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2 </w:t>
      </w:r>
      <w:r w:rsidRPr="003143C1">
        <w:rPr>
          <w:rFonts w:ascii="Book Antiqua" w:eastAsia="宋体" w:hAnsi="Book Antiqua" w:cs="宋体"/>
          <w:b/>
          <w:bCs/>
          <w:kern w:val="0"/>
          <w:lang w:eastAsia="zh-CN"/>
        </w:rPr>
        <w:t>Iwanaga S</w:t>
      </w:r>
      <w:r w:rsidRPr="003143C1">
        <w:rPr>
          <w:rFonts w:ascii="Book Antiqua" w:eastAsia="宋体" w:hAnsi="Book Antiqua" w:cs="宋体"/>
          <w:kern w:val="0"/>
          <w:lang w:eastAsia="zh-CN"/>
        </w:rPr>
        <w:t>, Morita T, Harada T, Nakamura S, Niwa M, Takada K, Kimura T, Sakakibara S. Chromogenic substrates for horseshoe crab clotting enzyme. Its application for the assay of bacterial endotoxins. </w:t>
      </w:r>
      <w:r w:rsidRPr="003143C1">
        <w:rPr>
          <w:rFonts w:ascii="Book Antiqua" w:eastAsia="宋体" w:hAnsi="Book Antiqua" w:cs="宋体"/>
          <w:i/>
          <w:iCs/>
          <w:kern w:val="0"/>
          <w:lang w:eastAsia="zh-CN"/>
        </w:rPr>
        <w:t>Haemostasis</w:t>
      </w:r>
      <w:r w:rsidRPr="003143C1">
        <w:rPr>
          <w:rFonts w:ascii="Book Antiqua" w:eastAsia="宋体" w:hAnsi="Book Antiqua" w:cs="宋体"/>
          <w:kern w:val="0"/>
          <w:lang w:eastAsia="zh-CN"/>
        </w:rPr>
        <w:t> 1978; </w:t>
      </w:r>
      <w:r w:rsidRPr="003143C1">
        <w:rPr>
          <w:rFonts w:ascii="Book Antiqua" w:eastAsia="宋体" w:hAnsi="Book Antiqua" w:cs="宋体"/>
          <w:b/>
          <w:bCs/>
          <w:kern w:val="0"/>
          <w:lang w:eastAsia="zh-CN"/>
        </w:rPr>
        <w:t>7</w:t>
      </w:r>
      <w:r w:rsidRPr="003143C1">
        <w:rPr>
          <w:rFonts w:ascii="Book Antiqua" w:eastAsia="宋体" w:hAnsi="Book Antiqua" w:cs="宋体"/>
          <w:kern w:val="0"/>
          <w:lang w:eastAsia="zh-CN"/>
        </w:rPr>
        <w:t>: 183-188 [PMID: 658779]</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 </w:t>
      </w:r>
      <w:r w:rsidRPr="003143C1">
        <w:rPr>
          <w:rFonts w:ascii="Book Antiqua" w:eastAsia="宋体" w:hAnsi="Book Antiqua" w:cs="宋体"/>
          <w:b/>
          <w:bCs/>
          <w:kern w:val="0"/>
          <w:lang w:eastAsia="zh-CN"/>
        </w:rPr>
        <w:t>Sturk A</w:t>
      </w:r>
      <w:r w:rsidRPr="003143C1">
        <w:rPr>
          <w:rFonts w:ascii="Book Antiqua" w:eastAsia="宋体" w:hAnsi="Book Antiqua" w:cs="宋体"/>
          <w:kern w:val="0"/>
          <w:lang w:eastAsia="zh-CN"/>
        </w:rPr>
        <w:t>, Joop K, ten Cate JW, Thomas LL. Optimalization of a chromogenic assay for endotoxin in blood. </w:t>
      </w:r>
      <w:r w:rsidRPr="003143C1">
        <w:rPr>
          <w:rFonts w:ascii="Book Antiqua" w:eastAsia="宋体" w:hAnsi="Book Antiqua" w:cs="宋体"/>
          <w:i/>
          <w:iCs/>
          <w:kern w:val="0"/>
          <w:lang w:eastAsia="zh-CN"/>
        </w:rPr>
        <w:t>Prog Clin Biol Res</w:t>
      </w:r>
      <w:r w:rsidRPr="003143C1">
        <w:rPr>
          <w:rFonts w:ascii="Book Antiqua" w:eastAsia="宋体" w:hAnsi="Book Antiqua" w:cs="宋体"/>
          <w:kern w:val="0"/>
          <w:lang w:eastAsia="zh-CN"/>
        </w:rPr>
        <w:t> 1985; </w:t>
      </w:r>
      <w:r w:rsidRPr="003143C1">
        <w:rPr>
          <w:rFonts w:ascii="Book Antiqua" w:eastAsia="宋体" w:hAnsi="Book Antiqua" w:cs="宋体"/>
          <w:b/>
          <w:bCs/>
          <w:kern w:val="0"/>
          <w:lang w:eastAsia="zh-CN"/>
        </w:rPr>
        <w:t>189</w:t>
      </w:r>
      <w:r w:rsidRPr="003143C1">
        <w:rPr>
          <w:rFonts w:ascii="Book Antiqua" w:eastAsia="宋体" w:hAnsi="Book Antiqua" w:cs="宋体"/>
          <w:kern w:val="0"/>
          <w:lang w:eastAsia="zh-CN"/>
        </w:rPr>
        <w:t>: 117-137 [PMID: 4048199]</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 </w:t>
      </w:r>
      <w:r w:rsidRPr="003143C1">
        <w:rPr>
          <w:rFonts w:ascii="Book Antiqua" w:eastAsia="宋体" w:hAnsi="Book Antiqua" w:cs="宋体"/>
          <w:b/>
          <w:bCs/>
          <w:kern w:val="0"/>
          <w:lang w:eastAsia="zh-CN"/>
        </w:rPr>
        <w:t>Friberger P</w:t>
      </w:r>
      <w:r w:rsidRPr="003143C1">
        <w:rPr>
          <w:rFonts w:ascii="Book Antiqua" w:eastAsia="宋体" w:hAnsi="Book Antiqua" w:cs="宋体"/>
          <w:kern w:val="0"/>
          <w:lang w:eastAsia="zh-CN"/>
        </w:rPr>
        <w:t>. The design of a reliable endotoxin test. </w:t>
      </w:r>
      <w:r w:rsidRPr="003143C1">
        <w:rPr>
          <w:rFonts w:ascii="Book Antiqua" w:eastAsia="宋体" w:hAnsi="Book Antiqua" w:cs="宋体"/>
          <w:i/>
          <w:iCs/>
          <w:kern w:val="0"/>
          <w:lang w:eastAsia="zh-CN"/>
        </w:rPr>
        <w:t>Prog Clin Biol Res</w:t>
      </w:r>
      <w:r w:rsidRPr="003143C1">
        <w:rPr>
          <w:rFonts w:ascii="Book Antiqua" w:eastAsia="宋体" w:hAnsi="Book Antiqua" w:cs="宋体"/>
          <w:kern w:val="0"/>
          <w:lang w:eastAsia="zh-CN"/>
        </w:rPr>
        <w:t> 1985; </w:t>
      </w:r>
      <w:r w:rsidRPr="003143C1">
        <w:rPr>
          <w:rFonts w:ascii="Book Antiqua" w:eastAsia="宋体" w:hAnsi="Book Antiqua" w:cs="宋体"/>
          <w:b/>
          <w:bCs/>
          <w:kern w:val="0"/>
          <w:lang w:eastAsia="zh-CN"/>
        </w:rPr>
        <w:t>189</w:t>
      </w:r>
      <w:r w:rsidRPr="003143C1">
        <w:rPr>
          <w:rFonts w:ascii="Book Antiqua" w:eastAsia="宋体" w:hAnsi="Book Antiqua" w:cs="宋体"/>
          <w:kern w:val="0"/>
          <w:lang w:eastAsia="zh-CN"/>
        </w:rPr>
        <w:t>: 139-149 [PMID: 404820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 </w:t>
      </w:r>
      <w:r w:rsidRPr="003143C1">
        <w:rPr>
          <w:rFonts w:ascii="Book Antiqua" w:eastAsia="宋体" w:hAnsi="Book Antiqua" w:cs="宋体"/>
          <w:b/>
          <w:bCs/>
          <w:kern w:val="0"/>
          <w:lang w:eastAsia="zh-CN"/>
        </w:rPr>
        <w:t>Fukui H</w:t>
      </w:r>
      <w:r w:rsidRPr="003143C1">
        <w:rPr>
          <w:rFonts w:ascii="Book Antiqua" w:eastAsia="宋体" w:hAnsi="Book Antiqua" w:cs="宋体"/>
          <w:kern w:val="0"/>
          <w:lang w:eastAsia="zh-CN"/>
        </w:rPr>
        <w:t>, Brauner B, Bode JC, Bode C. Chromogenic endotoxin assay in plasma. Selection of plasma pretreatment and production of standard curves. </w:t>
      </w:r>
      <w:r w:rsidRPr="003143C1">
        <w:rPr>
          <w:rFonts w:ascii="Book Antiqua" w:eastAsia="宋体" w:hAnsi="Book Antiqua" w:cs="宋体"/>
          <w:i/>
          <w:iCs/>
          <w:kern w:val="0"/>
          <w:lang w:eastAsia="zh-CN"/>
        </w:rPr>
        <w:t>J Clin Chem Clin Biochem</w:t>
      </w:r>
      <w:r w:rsidRPr="003143C1">
        <w:rPr>
          <w:rFonts w:ascii="Book Antiqua" w:eastAsia="宋体" w:hAnsi="Book Antiqua" w:cs="宋体"/>
          <w:kern w:val="0"/>
          <w:lang w:eastAsia="zh-CN"/>
        </w:rPr>
        <w:t> 1989; </w:t>
      </w:r>
      <w:r w:rsidRPr="003143C1">
        <w:rPr>
          <w:rFonts w:ascii="Book Antiqua" w:eastAsia="宋体" w:hAnsi="Book Antiqua" w:cs="宋体"/>
          <w:b/>
          <w:bCs/>
          <w:kern w:val="0"/>
          <w:lang w:eastAsia="zh-CN"/>
        </w:rPr>
        <w:t>27</w:t>
      </w:r>
      <w:r w:rsidRPr="003143C1">
        <w:rPr>
          <w:rFonts w:ascii="Book Antiqua" w:eastAsia="宋体" w:hAnsi="Book Antiqua" w:cs="宋体"/>
          <w:kern w:val="0"/>
          <w:lang w:eastAsia="zh-CN"/>
        </w:rPr>
        <w:t>: 941-946 [PMID: 269357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 </w:t>
      </w:r>
      <w:r w:rsidRPr="003143C1">
        <w:rPr>
          <w:rFonts w:ascii="Book Antiqua" w:eastAsia="宋体" w:hAnsi="Book Antiqua" w:cs="宋体"/>
          <w:b/>
          <w:bCs/>
          <w:kern w:val="0"/>
          <w:lang w:eastAsia="zh-CN"/>
        </w:rPr>
        <w:t>Obayashi T</w:t>
      </w:r>
      <w:r w:rsidRPr="003143C1">
        <w:rPr>
          <w:rFonts w:ascii="Book Antiqua" w:eastAsia="宋体" w:hAnsi="Book Antiqua" w:cs="宋体"/>
          <w:kern w:val="0"/>
          <w:lang w:eastAsia="zh-CN"/>
        </w:rPr>
        <w:t>. Addition of perchloric acid to blood samples for colorimetric limulus test using chromogenic substrate: comparison with conventional procedures and clinical applications. </w:t>
      </w:r>
      <w:r w:rsidRPr="003143C1">
        <w:rPr>
          <w:rFonts w:ascii="Book Antiqua" w:eastAsia="宋体" w:hAnsi="Book Antiqua" w:cs="宋体"/>
          <w:i/>
          <w:iCs/>
          <w:kern w:val="0"/>
          <w:lang w:eastAsia="zh-CN"/>
        </w:rPr>
        <w:t>J Lab Clin Med</w:t>
      </w:r>
      <w:r w:rsidRPr="003143C1">
        <w:rPr>
          <w:rFonts w:ascii="Book Antiqua" w:eastAsia="宋体" w:hAnsi="Book Antiqua" w:cs="宋体"/>
          <w:kern w:val="0"/>
          <w:lang w:eastAsia="zh-CN"/>
        </w:rPr>
        <w:t> 1984; </w:t>
      </w:r>
      <w:r w:rsidRPr="003143C1">
        <w:rPr>
          <w:rFonts w:ascii="Book Antiqua" w:eastAsia="宋体" w:hAnsi="Book Antiqua" w:cs="宋体"/>
          <w:b/>
          <w:bCs/>
          <w:kern w:val="0"/>
          <w:lang w:eastAsia="zh-CN"/>
        </w:rPr>
        <w:t>104</w:t>
      </w:r>
      <w:r w:rsidRPr="003143C1">
        <w:rPr>
          <w:rFonts w:ascii="Book Antiqua" w:eastAsia="宋体" w:hAnsi="Book Antiqua" w:cs="宋体"/>
          <w:kern w:val="0"/>
          <w:lang w:eastAsia="zh-CN"/>
        </w:rPr>
        <w:t>: 321-330 [PMID: 608865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7 </w:t>
      </w:r>
      <w:r w:rsidRPr="003143C1">
        <w:rPr>
          <w:rFonts w:ascii="Book Antiqua" w:eastAsia="宋体" w:hAnsi="Book Antiqua" w:cs="宋体"/>
          <w:b/>
          <w:bCs/>
          <w:kern w:val="0"/>
          <w:lang w:eastAsia="zh-CN"/>
        </w:rPr>
        <w:t>Tsuji K</w:t>
      </w:r>
      <w:r w:rsidRPr="003143C1">
        <w:rPr>
          <w:rFonts w:ascii="Book Antiqua" w:eastAsia="宋体" w:hAnsi="Book Antiqua" w:cs="宋体"/>
          <w:kern w:val="0"/>
          <w:lang w:eastAsia="zh-CN"/>
        </w:rPr>
        <w:t>, Martin PA, Gaunnac GL. Recovery of endotoxin from human plasma by acid oxidative treatments as monitored by an automated microtiter plate-chromogenic substrate Limulus amebocyte lysate (LAL) assay method. </w:t>
      </w:r>
      <w:r w:rsidRPr="003143C1">
        <w:rPr>
          <w:rFonts w:ascii="Book Antiqua" w:eastAsia="宋体" w:hAnsi="Book Antiqua" w:cs="宋体"/>
          <w:i/>
          <w:iCs/>
          <w:kern w:val="0"/>
          <w:lang w:eastAsia="zh-CN"/>
        </w:rPr>
        <w:t>Prog Clin Biol Res</w:t>
      </w:r>
      <w:r w:rsidRPr="003143C1">
        <w:rPr>
          <w:rFonts w:ascii="Book Antiqua" w:eastAsia="宋体" w:hAnsi="Book Antiqua" w:cs="宋体"/>
          <w:kern w:val="0"/>
          <w:lang w:eastAsia="zh-CN"/>
        </w:rPr>
        <w:t> 1987; </w:t>
      </w:r>
      <w:r w:rsidRPr="003143C1">
        <w:rPr>
          <w:rFonts w:ascii="Book Antiqua" w:eastAsia="宋体" w:hAnsi="Book Antiqua" w:cs="宋体"/>
          <w:b/>
          <w:bCs/>
          <w:kern w:val="0"/>
          <w:lang w:eastAsia="zh-CN"/>
        </w:rPr>
        <w:t>231</w:t>
      </w:r>
      <w:r w:rsidRPr="003143C1">
        <w:rPr>
          <w:rFonts w:ascii="Book Antiqua" w:eastAsia="宋体" w:hAnsi="Book Antiqua" w:cs="宋体"/>
          <w:kern w:val="0"/>
          <w:lang w:eastAsia="zh-CN"/>
        </w:rPr>
        <w:t>: 443-457 [PMID: 303558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 xml:space="preserve">18 </w:t>
      </w:r>
      <w:r w:rsidRPr="003143C1">
        <w:rPr>
          <w:rFonts w:ascii="Book Antiqua" w:eastAsia="宋体" w:hAnsi="Book Antiqua" w:cs="宋体"/>
          <w:b/>
          <w:kern w:val="0"/>
          <w:lang w:eastAsia="zh-CN"/>
        </w:rPr>
        <w:t>Fukui H</w:t>
      </w:r>
      <w:r w:rsidRPr="003143C1">
        <w:rPr>
          <w:rFonts w:ascii="Book Antiqua" w:eastAsia="宋体" w:hAnsi="Book Antiqua" w:cs="宋体"/>
          <w:kern w:val="0"/>
          <w:lang w:eastAsia="zh-CN"/>
        </w:rPr>
        <w:t>, Tsujita S, Matsumoto M, Kitano H, Hoppou K, Morimura M, Takaya A, Okamoto S, Tsujii T, Bode C, Bode JC. Endotoxemia in chronic hepatitis and cirrhosis: Epiphenomenon or of pathological relevence? In: Blum H, Bode C, Bode JC, Sartor RB, editors. Gut and the Liver. Dordrecht, Boston, London: Kluwer Academic Publishers</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9 </w:t>
      </w:r>
      <w:r w:rsidRPr="003143C1">
        <w:rPr>
          <w:rFonts w:ascii="Book Antiqua" w:eastAsia="宋体" w:hAnsi="Book Antiqua" w:cs="宋体"/>
          <w:b/>
          <w:bCs/>
          <w:kern w:val="0"/>
          <w:lang w:eastAsia="zh-CN"/>
        </w:rPr>
        <w:t>Fukui H</w:t>
      </w:r>
      <w:r w:rsidRPr="003143C1">
        <w:rPr>
          <w:rFonts w:ascii="Book Antiqua" w:eastAsia="宋体" w:hAnsi="Book Antiqua" w:cs="宋体"/>
          <w:kern w:val="0"/>
          <w:lang w:eastAsia="zh-CN"/>
        </w:rPr>
        <w:t>, Matsumoto M, Tsujita S, Takaya A, Kojima H, Matsumura M, Tsujii T. Plasma endotoxin concentration and endotoxin binding capacity of plasma acute phase proteins in cirrhotics with variceal bleeding: an analysis by new methods. </w:t>
      </w:r>
      <w:r w:rsidRPr="003143C1">
        <w:rPr>
          <w:rFonts w:ascii="Book Antiqua" w:eastAsia="宋体" w:hAnsi="Book Antiqua" w:cs="宋体"/>
          <w:i/>
          <w:iCs/>
          <w:kern w:val="0"/>
          <w:lang w:eastAsia="zh-CN"/>
        </w:rPr>
        <w:t>J Gastroenterol Hepatol</w:t>
      </w:r>
      <w:r w:rsidRPr="003143C1">
        <w:rPr>
          <w:rFonts w:ascii="Book Antiqua" w:eastAsia="宋体" w:hAnsi="Book Antiqua" w:cs="宋体"/>
          <w:kern w:val="0"/>
          <w:lang w:eastAsia="zh-CN"/>
        </w:rPr>
        <w:t> 1994; </w:t>
      </w:r>
      <w:r w:rsidRPr="003143C1">
        <w:rPr>
          <w:rFonts w:ascii="Book Antiqua" w:eastAsia="宋体" w:hAnsi="Book Antiqua" w:cs="宋体"/>
          <w:b/>
          <w:bCs/>
          <w:kern w:val="0"/>
          <w:lang w:eastAsia="zh-CN"/>
        </w:rPr>
        <w:t>9</w:t>
      </w:r>
      <w:r w:rsidRPr="003143C1">
        <w:rPr>
          <w:rFonts w:ascii="Book Antiqua" w:eastAsia="宋体" w:hAnsi="Book Antiqua" w:cs="宋体"/>
          <w:kern w:val="0"/>
          <w:lang w:eastAsia="zh-CN"/>
        </w:rPr>
        <w:t xml:space="preserve">: 582-586 [PMID: 7532449 DOI: </w:t>
      </w:r>
      <w:r w:rsidRPr="003143C1">
        <w:rPr>
          <w:rFonts w:ascii="Book Antiqua" w:hAnsi="Book Antiqua"/>
          <w:shd w:val="clear" w:color="auto" w:fill="FFFFFF"/>
        </w:rPr>
        <w:t>10.1111/j.1440-1746.1994.tb01565.x</w:t>
      </w:r>
      <w:r w:rsidRPr="003143C1">
        <w:rPr>
          <w:rFonts w:ascii="Book Antiqua" w:eastAsia="宋体" w:hAnsi="Book Antiqua" w:cs="宋体"/>
          <w:kern w:val="0"/>
          <w:lang w:eastAsia="zh-CN"/>
        </w:rPr>
        <w:t>]</w:t>
      </w:r>
    </w:p>
    <w:p w:rsidR="00721D26" w:rsidRPr="003143C1" w:rsidRDefault="00721D26" w:rsidP="00512543">
      <w:pPr>
        <w:spacing w:line="360" w:lineRule="auto"/>
        <w:rPr>
          <w:rFonts w:ascii="Book Antiqua" w:eastAsia="宋体" w:hAnsi="Book Antiqua"/>
          <w:noProof/>
          <w:lang w:eastAsia="zh-CN"/>
        </w:rPr>
      </w:pPr>
      <w:r w:rsidRPr="003143C1">
        <w:rPr>
          <w:rFonts w:ascii="Book Antiqua" w:eastAsia="宋体" w:hAnsi="Book Antiqua"/>
          <w:b/>
          <w:noProof/>
          <w:lang w:eastAsia="zh-CN"/>
        </w:rPr>
        <w:t xml:space="preserve">20 </w:t>
      </w:r>
      <w:r w:rsidRPr="003143C1">
        <w:rPr>
          <w:rFonts w:ascii="Book Antiqua" w:eastAsia="｣ﾍ｣ﾓ ･ｴ･ｷ･ﾃ･ｯ" w:hAnsi="Book Antiqua"/>
          <w:b/>
          <w:noProof/>
        </w:rPr>
        <w:t>Bode C</w:t>
      </w:r>
      <w:r w:rsidRPr="003143C1">
        <w:rPr>
          <w:rFonts w:ascii="Book Antiqua" w:eastAsia="｣ﾍ｣ﾓ ･ｴ･ｷ･ﾃ･ｯ" w:hAnsi="Book Antiqua"/>
          <w:noProof/>
        </w:rPr>
        <w:t xml:space="preserve">, Fukui H, Bode JC. </w:t>
      </w:r>
      <w:r w:rsidRPr="003143C1">
        <w:rPr>
          <w:rFonts w:ascii="Book Antiqua" w:eastAsia="宋体" w:hAnsi="Book Antiqua"/>
          <w:noProof/>
          <w:lang w:eastAsia="zh-CN"/>
        </w:rPr>
        <w:t>“</w:t>
      </w:r>
      <w:r w:rsidRPr="003143C1">
        <w:rPr>
          <w:rFonts w:ascii="Book Antiqua" w:eastAsia="｣ﾍ｣ﾓ ･ｴ･ｷ･ﾃ･ｯ" w:hAnsi="Book Antiqua"/>
          <w:noProof/>
        </w:rPr>
        <w:t>Hidden</w:t>
      </w:r>
      <w:r w:rsidRPr="003143C1">
        <w:rPr>
          <w:rFonts w:ascii="Book Antiqua" w:eastAsia="宋体" w:hAnsi="Book Antiqua"/>
          <w:noProof/>
          <w:lang w:eastAsia="zh-CN"/>
        </w:rPr>
        <w:t>”</w:t>
      </w:r>
      <w:r w:rsidRPr="003143C1">
        <w:rPr>
          <w:rFonts w:ascii="Book Antiqua" w:eastAsia="｣ﾍ｣ﾓ ･ｴ･ｷ･ﾃ･ｯ" w:hAnsi="Book Antiqua"/>
          <w:noProof/>
        </w:rPr>
        <w:t xml:space="preserve"> endotoxin in plasma of patients with alcoholic liver disease. </w:t>
      </w:r>
      <w:r w:rsidRPr="003143C1">
        <w:rPr>
          <w:rFonts w:ascii="Book Antiqua" w:eastAsia="｣ﾍ｣ﾓ ･ｴ･ｷ･ﾃ･ｯ" w:hAnsi="Book Antiqua"/>
          <w:i/>
          <w:noProof/>
        </w:rPr>
        <w:t>Eur J Gastroenterol Hepatol</w:t>
      </w:r>
      <w:r w:rsidRPr="003143C1">
        <w:rPr>
          <w:rFonts w:ascii="Book Antiqua" w:eastAsia="｣ﾍ｣ﾓ ･ｴ･ｷ･ﾃ･ｯ" w:hAnsi="Book Antiqua"/>
          <w:noProof/>
        </w:rPr>
        <w:t xml:space="preserve"> 1993;</w:t>
      </w:r>
      <w:r w:rsidRPr="003143C1">
        <w:rPr>
          <w:rFonts w:ascii="Book Antiqua" w:eastAsia="宋体" w:hAnsi="Book Antiqua"/>
          <w:noProof/>
          <w:lang w:eastAsia="zh-CN"/>
        </w:rPr>
        <w:t xml:space="preserve"> </w:t>
      </w:r>
      <w:r w:rsidRPr="003143C1">
        <w:rPr>
          <w:rFonts w:ascii="Book Antiqua" w:eastAsia="｣ﾍ｣ﾓ ･ｴ･ｷ･ﾃ･ｯ" w:hAnsi="Book Antiqua"/>
          <w:b/>
          <w:noProof/>
        </w:rPr>
        <w:t>5</w:t>
      </w:r>
      <w:r w:rsidRPr="003143C1">
        <w:rPr>
          <w:rFonts w:ascii="Book Antiqua" w:eastAsia="｣ﾍ｣ﾓ ･ｴ･ｷ･ﾃ･ｯ" w:hAnsi="Book Antiqua"/>
          <w:noProof/>
        </w:rPr>
        <w:t>:</w:t>
      </w:r>
      <w:r w:rsidRPr="003143C1">
        <w:rPr>
          <w:rFonts w:ascii="Book Antiqua" w:eastAsia="宋体" w:hAnsi="Book Antiqua"/>
          <w:noProof/>
          <w:lang w:eastAsia="zh-CN"/>
        </w:rPr>
        <w:t xml:space="preserve"> </w:t>
      </w:r>
      <w:r w:rsidRPr="003143C1">
        <w:rPr>
          <w:rFonts w:ascii="Book Antiqua" w:eastAsia="｣ﾍ｣ﾓ ･ｴ･ｷ･ﾃ･ｯ" w:hAnsi="Book Antiqua"/>
          <w:noProof/>
        </w:rPr>
        <w:t>257-262</w:t>
      </w:r>
      <w:r w:rsidRPr="003143C1">
        <w:rPr>
          <w:rFonts w:ascii="Book Antiqua" w:eastAsia="宋体" w:hAnsi="Book Antiqua"/>
          <w:noProof/>
          <w:lang w:eastAsia="zh-CN"/>
        </w:rPr>
        <w:t xml:space="preserve"> [DOI:</w:t>
      </w:r>
      <w:r w:rsidRPr="003143C1">
        <w:rPr>
          <w:rFonts w:ascii="Book Antiqua" w:hAnsi="Book Antiqua"/>
        </w:rPr>
        <w:t xml:space="preserve"> </w:t>
      </w:r>
      <w:r w:rsidRPr="003143C1">
        <w:rPr>
          <w:rFonts w:ascii="Book Antiqua" w:hAnsi="Book Antiqua"/>
          <w:shd w:val="clear" w:color="auto" w:fill="FFFFFF"/>
        </w:rPr>
        <w:t>10.1097/00042737-199304000-00011</w:t>
      </w:r>
      <w:r w:rsidRPr="003143C1">
        <w:rPr>
          <w:rFonts w:ascii="Book Antiqua" w:eastAsia="宋体" w:hAnsi="Book Antiqua"/>
          <w:noProof/>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1 </w:t>
      </w:r>
      <w:r w:rsidRPr="003143C1">
        <w:rPr>
          <w:rFonts w:ascii="Book Antiqua" w:eastAsia="宋体" w:hAnsi="Book Antiqua" w:cs="宋体"/>
          <w:b/>
          <w:bCs/>
          <w:kern w:val="0"/>
          <w:lang w:eastAsia="zh-CN"/>
        </w:rPr>
        <w:t>Obayashi T</w:t>
      </w:r>
      <w:r w:rsidRPr="003143C1">
        <w:rPr>
          <w:rFonts w:ascii="Book Antiqua" w:eastAsia="宋体" w:hAnsi="Book Antiqua" w:cs="宋体"/>
          <w:kern w:val="0"/>
          <w:lang w:eastAsia="zh-CN"/>
        </w:rPr>
        <w:t>, Tamura H, Tanaka S, Ohki M, Takahashi S, Arai M, Masuda M, Kawai T. A new chromogenic endotoxin-specific assay using recombined limulus coagulation enzymes and its clinical applications. </w:t>
      </w:r>
      <w:r w:rsidRPr="003143C1">
        <w:rPr>
          <w:rFonts w:ascii="Book Antiqua" w:eastAsia="宋体" w:hAnsi="Book Antiqua" w:cs="宋体"/>
          <w:i/>
          <w:iCs/>
          <w:kern w:val="0"/>
          <w:lang w:eastAsia="zh-CN"/>
        </w:rPr>
        <w:t>Clin Chim Acta</w:t>
      </w:r>
      <w:r w:rsidRPr="003143C1">
        <w:rPr>
          <w:rFonts w:ascii="Book Antiqua" w:eastAsia="宋体" w:hAnsi="Book Antiqua" w:cs="宋体"/>
          <w:kern w:val="0"/>
          <w:lang w:eastAsia="zh-CN"/>
        </w:rPr>
        <w:t> 1985; </w:t>
      </w:r>
      <w:r w:rsidRPr="003143C1">
        <w:rPr>
          <w:rFonts w:ascii="Book Antiqua" w:eastAsia="宋体" w:hAnsi="Book Antiqua" w:cs="宋体"/>
          <w:b/>
          <w:bCs/>
          <w:kern w:val="0"/>
          <w:lang w:eastAsia="zh-CN"/>
        </w:rPr>
        <w:t>149</w:t>
      </w:r>
      <w:r w:rsidRPr="003143C1">
        <w:rPr>
          <w:rFonts w:ascii="Book Antiqua" w:eastAsia="宋体" w:hAnsi="Book Antiqua" w:cs="宋体"/>
          <w:kern w:val="0"/>
          <w:lang w:eastAsia="zh-CN"/>
        </w:rPr>
        <w:t>: 55-65 [PMID: 3896576 DOI:</w:t>
      </w:r>
      <w:r w:rsidRPr="003143C1">
        <w:rPr>
          <w:rFonts w:ascii="Book Antiqua" w:hAnsi="Book Antiqua"/>
        </w:rPr>
        <w:t xml:space="preserve"> </w:t>
      </w:r>
      <w:r w:rsidRPr="003143C1">
        <w:rPr>
          <w:rFonts w:ascii="Book Antiqua" w:hAnsi="Book Antiqua"/>
          <w:shd w:val="clear" w:color="auto" w:fill="FFFFFF"/>
        </w:rPr>
        <w:t>10.1016/0009-8981(85)90273-6</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2 </w:t>
      </w:r>
      <w:r w:rsidRPr="003143C1">
        <w:rPr>
          <w:rFonts w:ascii="Book Antiqua" w:eastAsia="宋体" w:hAnsi="Book Antiqua" w:cs="宋体"/>
          <w:b/>
          <w:bCs/>
          <w:kern w:val="0"/>
          <w:lang w:eastAsia="zh-CN"/>
        </w:rPr>
        <w:t>Lumsden AB</w:t>
      </w:r>
      <w:r w:rsidRPr="003143C1">
        <w:rPr>
          <w:rFonts w:ascii="Book Antiqua" w:eastAsia="宋体" w:hAnsi="Book Antiqua" w:cs="宋体"/>
          <w:kern w:val="0"/>
          <w:lang w:eastAsia="zh-CN"/>
        </w:rPr>
        <w:t>, Henderson JM, Kutner MH. Endotoxin levels measured by a chromogenic assay in portal, hepatic and peripheral venous blood in patients with cirrhosi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1988; </w:t>
      </w:r>
      <w:r w:rsidRPr="003143C1">
        <w:rPr>
          <w:rFonts w:ascii="Book Antiqua" w:eastAsia="宋体" w:hAnsi="Book Antiqua" w:cs="宋体"/>
          <w:b/>
          <w:bCs/>
          <w:kern w:val="0"/>
          <w:lang w:eastAsia="zh-CN"/>
        </w:rPr>
        <w:t>8</w:t>
      </w:r>
      <w:r w:rsidRPr="003143C1">
        <w:rPr>
          <w:rFonts w:ascii="Book Antiqua" w:eastAsia="宋体" w:hAnsi="Book Antiqua" w:cs="宋体"/>
          <w:kern w:val="0"/>
          <w:lang w:eastAsia="zh-CN"/>
        </w:rPr>
        <w:t xml:space="preserve">: 232-236 [PMID: 3281884 DOI: </w:t>
      </w:r>
      <w:r w:rsidRPr="003143C1">
        <w:rPr>
          <w:rFonts w:ascii="Book Antiqua" w:hAnsi="Book Antiqua"/>
          <w:shd w:val="clear" w:color="auto" w:fill="FFFFFF"/>
        </w:rPr>
        <w:t>10.1002/hep.1840080207</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3 </w:t>
      </w:r>
      <w:r w:rsidRPr="003143C1">
        <w:rPr>
          <w:rFonts w:ascii="Book Antiqua" w:eastAsia="宋体" w:hAnsi="Book Antiqua" w:cs="宋体"/>
          <w:b/>
          <w:bCs/>
          <w:kern w:val="0"/>
          <w:lang w:eastAsia="zh-CN"/>
        </w:rPr>
        <w:t>Tachiyama G</w:t>
      </w:r>
      <w:r w:rsidRPr="003143C1">
        <w:rPr>
          <w:rFonts w:ascii="Book Antiqua" w:eastAsia="宋体" w:hAnsi="Book Antiqua" w:cs="宋体"/>
          <w:kern w:val="0"/>
          <w:lang w:eastAsia="zh-CN"/>
        </w:rPr>
        <w:t>, Sakon M, Kambayashi J, Iijima S, Tsujinaka T, Mori T. Endogenous endotoxemia in patients with liver cirrhosis--a quantitative analysis of endotoxin in portal and peripheral blood. </w:t>
      </w:r>
      <w:r w:rsidRPr="003143C1">
        <w:rPr>
          <w:rFonts w:ascii="Book Antiqua" w:eastAsia="宋体" w:hAnsi="Book Antiqua" w:cs="宋体"/>
          <w:i/>
          <w:iCs/>
          <w:kern w:val="0"/>
          <w:lang w:eastAsia="zh-CN"/>
        </w:rPr>
        <w:t>Jpn J Surg</w:t>
      </w:r>
      <w:r w:rsidRPr="003143C1">
        <w:rPr>
          <w:rFonts w:ascii="Book Antiqua" w:eastAsia="宋体" w:hAnsi="Book Antiqua" w:cs="宋体"/>
          <w:kern w:val="0"/>
          <w:lang w:eastAsia="zh-CN"/>
        </w:rPr>
        <w:t> 1988; </w:t>
      </w:r>
      <w:r w:rsidRPr="003143C1">
        <w:rPr>
          <w:rFonts w:ascii="Book Antiqua" w:eastAsia="宋体" w:hAnsi="Book Antiqua" w:cs="宋体"/>
          <w:b/>
          <w:bCs/>
          <w:kern w:val="0"/>
          <w:lang w:eastAsia="zh-CN"/>
        </w:rPr>
        <w:t>18</w:t>
      </w:r>
      <w:r w:rsidRPr="003143C1">
        <w:rPr>
          <w:rFonts w:ascii="Book Antiqua" w:eastAsia="宋体" w:hAnsi="Book Antiqua" w:cs="宋体"/>
          <w:kern w:val="0"/>
          <w:lang w:eastAsia="zh-CN"/>
        </w:rPr>
        <w:t xml:space="preserve">: 403-408 [PMID: 3172582 DOI: </w:t>
      </w:r>
      <w:r w:rsidRPr="003143C1">
        <w:rPr>
          <w:rFonts w:ascii="Book Antiqua" w:hAnsi="Book Antiqua"/>
          <w:shd w:val="clear" w:color="auto" w:fill="FFFFFF"/>
        </w:rPr>
        <w:t>10.1007/BF02471464</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4 </w:t>
      </w:r>
      <w:r w:rsidRPr="003143C1">
        <w:rPr>
          <w:rFonts w:ascii="Book Antiqua" w:eastAsia="宋体" w:hAnsi="Book Antiqua" w:cs="宋体"/>
          <w:b/>
          <w:bCs/>
          <w:kern w:val="0"/>
          <w:lang w:eastAsia="zh-CN"/>
        </w:rPr>
        <w:t>Bigatello LM</w:t>
      </w:r>
      <w:r w:rsidRPr="003143C1">
        <w:rPr>
          <w:rFonts w:ascii="Book Antiqua" w:eastAsia="宋体" w:hAnsi="Book Antiqua" w:cs="宋体"/>
          <w:kern w:val="0"/>
          <w:lang w:eastAsia="zh-CN"/>
        </w:rPr>
        <w:t>, Broitman SA, Fattori L, Di Paoli M, Pontello M, Bevilacqua G, Nespoli A. Endotoxemia, encephalopathy, and mortality in cirrhotic patients. </w:t>
      </w:r>
      <w:r w:rsidRPr="003143C1">
        <w:rPr>
          <w:rFonts w:ascii="Book Antiqua" w:eastAsia="宋体" w:hAnsi="Book Antiqua" w:cs="宋体"/>
          <w:i/>
          <w:iCs/>
          <w:kern w:val="0"/>
          <w:lang w:eastAsia="zh-CN"/>
        </w:rPr>
        <w:t>Am J Gastroenterol</w:t>
      </w:r>
      <w:r w:rsidRPr="003143C1">
        <w:rPr>
          <w:rFonts w:ascii="Book Antiqua" w:eastAsia="宋体" w:hAnsi="Book Antiqua" w:cs="宋体"/>
          <w:kern w:val="0"/>
          <w:lang w:eastAsia="zh-CN"/>
        </w:rPr>
        <w:t> 1987; </w:t>
      </w:r>
      <w:r w:rsidRPr="003143C1">
        <w:rPr>
          <w:rFonts w:ascii="Book Antiqua" w:eastAsia="宋体" w:hAnsi="Book Antiqua" w:cs="宋体"/>
          <w:b/>
          <w:bCs/>
          <w:kern w:val="0"/>
          <w:lang w:eastAsia="zh-CN"/>
        </w:rPr>
        <w:t>82</w:t>
      </w:r>
      <w:r w:rsidRPr="003143C1">
        <w:rPr>
          <w:rFonts w:ascii="Book Antiqua" w:eastAsia="宋体" w:hAnsi="Book Antiqua" w:cs="宋体"/>
          <w:kern w:val="0"/>
          <w:lang w:eastAsia="zh-CN"/>
        </w:rPr>
        <w:t>: 11-15 [PMID: 379957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5 </w:t>
      </w:r>
      <w:r w:rsidRPr="003143C1">
        <w:rPr>
          <w:rFonts w:ascii="Book Antiqua" w:eastAsia="宋体" w:hAnsi="Book Antiqua" w:cs="宋体"/>
          <w:b/>
          <w:bCs/>
          <w:kern w:val="0"/>
          <w:lang w:eastAsia="zh-CN"/>
        </w:rPr>
        <w:t>Fukui H</w:t>
      </w:r>
      <w:r w:rsidRPr="003143C1">
        <w:rPr>
          <w:rFonts w:ascii="Book Antiqua" w:eastAsia="宋体" w:hAnsi="Book Antiqua" w:cs="宋体"/>
          <w:kern w:val="0"/>
          <w:lang w:eastAsia="zh-CN"/>
        </w:rPr>
        <w:t>, Brauner B, Bode JC, Bode C. Plasma endotoxin concentrations in patients with alcoholic and non-alcoholic liver disease: reevaluation with an improved chromogenic assay.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1991; </w:t>
      </w:r>
      <w:r w:rsidRPr="003143C1">
        <w:rPr>
          <w:rFonts w:ascii="Book Antiqua" w:eastAsia="宋体" w:hAnsi="Book Antiqua" w:cs="宋体"/>
          <w:b/>
          <w:bCs/>
          <w:kern w:val="0"/>
          <w:lang w:eastAsia="zh-CN"/>
        </w:rPr>
        <w:t>12</w:t>
      </w:r>
      <w:r w:rsidRPr="003143C1">
        <w:rPr>
          <w:rFonts w:ascii="Book Antiqua" w:eastAsia="宋体" w:hAnsi="Book Antiqua" w:cs="宋体"/>
          <w:kern w:val="0"/>
          <w:lang w:eastAsia="zh-CN"/>
        </w:rPr>
        <w:t xml:space="preserve">: 162-169 [PMID: 2050995 DOI: </w:t>
      </w:r>
      <w:r w:rsidRPr="003143C1">
        <w:rPr>
          <w:rFonts w:ascii="Book Antiqua" w:hAnsi="Book Antiqua"/>
          <w:shd w:val="clear" w:color="auto" w:fill="FFFFFF"/>
        </w:rPr>
        <w:t>10.1016/0168-8278(91)90933-3</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6 </w:t>
      </w:r>
      <w:r w:rsidRPr="003143C1">
        <w:rPr>
          <w:rFonts w:ascii="Book Antiqua" w:eastAsia="宋体" w:hAnsi="Book Antiqua" w:cs="宋体"/>
          <w:b/>
          <w:bCs/>
          <w:kern w:val="0"/>
          <w:lang w:eastAsia="zh-CN"/>
        </w:rPr>
        <w:t>Fukui H</w:t>
      </w:r>
      <w:r w:rsidRPr="003143C1">
        <w:rPr>
          <w:rFonts w:ascii="Book Antiqua" w:eastAsia="宋体" w:hAnsi="Book Antiqua" w:cs="宋体"/>
          <w:kern w:val="0"/>
          <w:lang w:eastAsia="zh-CN"/>
        </w:rPr>
        <w:t>, Matsumoto M, Bode C, Bode JC, Tsujita S, Tsujii T. Endotoxaemia in patients with liver cirrhosis and upper gastrointestinal bleeding: detection by the chromogenic assay with plasma Tween 80 pretreatment. </w:t>
      </w:r>
      <w:r w:rsidRPr="003143C1">
        <w:rPr>
          <w:rFonts w:ascii="Book Antiqua" w:eastAsia="宋体" w:hAnsi="Book Antiqua" w:cs="宋体"/>
          <w:i/>
          <w:iCs/>
          <w:kern w:val="0"/>
          <w:lang w:eastAsia="zh-CN"/>
        </w:rPr>
        <w:t>J Gastroenterol Hepatol</w:t>
      </w:r>
      <w:r w:rsidRPr="003143C1">
        <w:rPr>
          <w:rFonts w:ascii="Book Antiqua" w:eastAsia="宋体" w:hAnsi="Book Antiqua" w:cs="宋体"/>
          <w:kern w:val="0"/>
          <w:lang w:eastAsia="zh-CN"/>
        </w:rPr>
        <w:t> 1993; </w:t>
      </w:r>
      <w:r w:rsidRPr="003143C1">
        <w:rPr>
          <w:rFonts w:ascii="Book Antiqua" w:eastAsia="宋体" w:hAnsi="Book Antiqua" w:cs="宋体"/>
          <w:b/>
          <w:bCs/>
          <w:kern w:val="0"/>
          <w:lang w:eastAsia="zh-CN"/>
        </w:rPr>
        <w:t>8</w:t>
      </w:r>
      <w:r w:rsidRPr="003143C1">
        <w:rPr>
          <w:rFonts w:ascii="Book Antiqua" w:eastAsia="宋体" w:hAnsi="Book Antiqua" w:cs="宋体"/>
          <w:kern w:val="0"/>
          <w:lang w:eastAsia="zh-CN"/>
        </w:rPr>
        <w:t xml:space="preserve">: 577-581 [PMID: 8280847 DOI: </w:t>
      </w:r>
      <w:r w:rsidRPr="003143C1">
        <w:rPr>
          <w:rFonts w:ascii="Book Antiqua" w:hAnsi="Book Antiqua"/>
          <w:shd w:val="clear" w:color="auto" w:fill="FFFFFF"/>
        </w:rPr>
        <w:t>10.1111/j.1440-1746.1993.tb01656.x</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7 </w:t>
      </w:r>
      <w:r w:rsidRPr="003143C1">
        <w:rPr>
          <w:rFonts w:ascii="Book Antiqua" w:eastAsia="宋体" w:hAnsi="Book Antiqua" w:cs="宋体"/>
          <w:b/>
          <w:bCs/>
          <w:kern w:val="0"/>
          <w:lang w:eastAsia="zh-CN"/>
        </w:rPr>
        <w:t>Vallance P</w:t>
      </w:r>
      <w:r w:rsidRPr="003143C1">
        <w:rPr>
          <w:rFonts w:ascii="Book Antiqua" w:eastAsia="宋体" w:hAnsi="Book Antiqua" w:cs="宋体"/>
          <w:kern w:val="0"/>
          <w:lang w:eastAsia="zh-CN"/>
        </w:rPr>
        <w:t>, Moncada S. Hyperdynamic circulation in cirrhosis: a role for nitric oxide? </w:t>
      </w:r>
      <w:r w:rsidRPr="003143C1">
        <w:rPr>
          <w:rFonts w:ascii="Book Antiqua" w:eastAsia="宋体" w:hAnsi="Book Antiqua" w:cs="宋体"/>
          <w:i/>
          <w:iCs/>
          <w:kern w:val="0"/>
          <w:lang w:eastAsia="zh-CN"/>
        </w:rPr>
        <w:t>Lancet</w:t>
      </w:r>
      <w:r w:rsidRPr="003143C1">
        <w:rPr>
          <w:rFonts w:ascii="Book Antiqua" w:eastAsia="宋体" w:hAnsi="Book Antiqua" w:cs="宋体"/>
          <w:kern w:val="0"/>
          <w:lang w:eastAsia="zh-CN"/>
        </w:rPr>
        <w:t> 1991; </w:t>
      </w:r>
      <w:r w:rsidRPr="003143C1">
        <w:rPr>
          <w:rFonts w:ascii="Book Antiqua" w:eastAsia="宋体" w:hAnsi="Book Antiqua" w:cs="宋体"/>
          <w:b/>
          <w:bCs/>
          <w:kern w:val="0"/>
          <w:lang w:eastAsia="zh-CN"/>
        </w:rPr>
        <w:t>337</w:t>
      </w:r>
      <w:r w:rsidRPr="003143C1">
        <w:rPr>
          <w:rFonts w:ascii="Book Antiqua" w:eastAsia="宋体" w:hAnsi="Book Antiqua" w:cs="宋体"/>
          <w:kern w:val="0"/>
          <w:lang w:eastAsia="zh-CN"/>
        </w:rPr>
        <w:t xml:space="preserve">: 776-778 [PMID: 1706450 DOI: </w:t>
      </w:r>
      <w:r w:rsidRPr="003143C1">
        <w:rPr>
          <w:rFonts w:ascii="Book Antiqua" w:hAnsi="Book Antiqua"/>
          <w:shd w:val="clear" w:color="auto" w:fill="FFFFFF"/>
        </w:rPr>
        <w:t>10.1016/0140-6736(91)91384-7</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8 </w:t>
      </w:r>
      <w:r w:rsidRPr="003143C1">
        <w:rPr>
          <w:rFonts w:ascii="Book Antiqua" w:eastAsia="宋体" w:hAnsi="Book Antiqua" w:cs="宋体"/>
          <w:b/>
          <w:bCs/>
          <w:kern w:val="0"/>
          <w:lang w:eastAsia="zh-CN"/>
        </w:rPr>
        <w:t>Guarner C</w:t>
      </w:r>
      <w:r w:rsidRPr="003143C1">
        <w:rPr>
          <w:rFonts w:ascii="Book Antiqua" w:eastAsia="宋体" w:hAnsi="Book Antiqua" w:cs="宋体"/>
          <w:kern w:val="0"/>
          <w:lang w:eastAsia="zh-CN"/>
        </w:rPr>
        <w:t>, Soriano G, Tomas A, Bulbena O, Novella MT, Balanzo J, Vilardell F, Mourelle M, Moncada S. Increased serum nitrite and nitrate levels in patients with cirrhosis: relationship to endotoxemia.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1993; </w:t>
      </w:r>
      <w:r w:rsidRPr="003143C1">
        <w:rPr>
          <w:rFonts w:ascii="Book Antiqua" w:eastAsia="宋体" w:hAnsi="Book Antiqua" w:cs="宋体"/>
          <w:b/>
          <w:bCs/>
          <w:kern w:val="0"/>
          <w:lang w:eastAsia="zh-CN"/>
        </w:rPr>
        <w:t>18</w:t>
      </w:r>
      <w:r w:rsidRPr="003143C1">
        <w:rPr>
          <w:rFonts w:ascii="Book Antiqua" w:eastAsia="宋体" w:hAnsi="Book Antiqua" w:cs="宋体"/>
          <w:kern w:val="0"/>
          <w:lang w:eastAsia="zh-CN"/>
        </w:rPr>
        <w:t xml:space="preserve">: 1139-1143 [PMID: 8225220 DOI: </w:t>
      </w:r>
      <w:r w:rsidRPr="003143C1">
        <w:rPr>
          <w:rFonts w:ascii="Book Antiqua" w:hAnsi="Book Antiqua"/>
          <w:shd w:val="clear" w:color="auto" w:fill="FFFFFF"/>
        </w:rPr>
        <w:t>10.1002/hep.1840180520</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29 </w:t>
      </w:r>
      <w:r w:rsidRPr="003143C1">
        <w:rPr>
          <w:rFonts w:ascii="Book Antiqua" w:eastAsia="宋体" w:hAnsi="Book Antiqua" w:cs="宋体"/>
          <w:b/>
          <w:bCs/>
          <w:kern w:val="0"/>
          <w:lang w:eastAsia="zh-CN"/>
        </w:rPr>
        <w:t>Lin RS</w:t>
      </w:r>
      <w:r w:rsidRPr="003143C1">
        <w:rPr>
          <w:rFonts w:ascii="Book Antiqua" w:eastAsia="宋体" w:hAnsi="Book Antiqua" w:cs="宋体"/>
          <w:kern w:val="0"/>
          <w:lang w:eastAsia="zh-CN"/>
        </w:rPr>
        <w:t>, Lee FY, Lee SD, Tsai YT, Lin HC, Lu RH, Hsu WC, Huang CC, Wang SS, Lo KJ. Endotoxemia in patients with chronic liver diseases: relationship to severity of liver diseases, presence of esophageal varices, and hyperdynamic circulation.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1995; </w:t>
      </w:r>
      <w:r w:rsidRPr="003143C1">
        <w:rPr>
          <w:rFonts w:ascii="Book Antiqua" w:eastAsia="宋体" w:hAnsi="Book Antiqua" w:cs="宋体"/>
          <w:b/>
          <w:bCs/>
          <w:kern w:val="0"/>
          <w:lang w:eastAsia="zh-CN"/>
        </w:rPr>
        <w:t>22</w:t>
      </w:r>
      <w:r w:rsidRPr="003143C1">
        <w:rPr>
          <w:rFonts w:ascii="Book Antiqua" w:eastAsia="宋体" w:hAnsi="Book Antiqua" w:cs="宋体"/>
          <w:kern w:val="0"/>
          <w:lang w:eastAsia="zh-CN"/>
        </w:rPr>
        <w:t xml:space="preserve">: 165-172 [PMID: 7790704 DOI: </w:t>
      </w:r>
      <w:r w:rsidRPr="003143C1">
        <w:rPr>
          <w:rFonts w:ascii="Book Antiqua" w:hAnsi="Book Antiqua"/>
          <w:shd w:val="clear" w:color="auto" w:fill="FFFFFF"/>
        </w:rPr>
        <w:t>10.1016/0168-8278(95)80424-2</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0 </w:t>
      </w:r>
      <w:r w:rsidRPr="003143C1">
        <w:rPr>
          <w:rFonts w:ascii="Book Antiqua" w:eastAsia="宋体" w:hAnsi="Book Antiqua" w:cs="宋体"/>
          <w:b/>
          <w:bCs/>
          <w:kern w:val="0"/>
          <w:lang w:eastAsia="zh-CN"/>
        </w:rPr>
        <w:t>Campillo B</w:t>
      </w:r>
      <w:r w:rsidRPr="003143C1">
        <w:rPr>
          <w:rFonts w:ascii="Book Antiqua" w:eastAsia="宋体" w:hAnsi="Book Antiqua" w:cs="宋体"/>
          <w:kern w:val="0"/>
          <w:lang w:eastAsia="zh-CN"/>
        </w:rPr>
        <w:t>, Bories PN, Benvenuti C, Dupeyron C. Serum and urinary nitrate levels in liver cirrhosis: endotoxemia, renal function and hyperdynamic circulation.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1996; </w:t>
      </w:r>
      <w:r w:rsidRPr="003143C1">
        <w:rPr>
          <w:rFonts w:ascii="Book Antiqua" w:eastAsia="宋体" w:hAnsi="Book Antiqua" w:cs="宋体"/>
          <w:b/>
          <w:bCs/>
          <w:kern w:val="0"/>
          <w:lang w:eastAsia="zh-CN"/>
        </w:rPr>
        <w:t>25</w:t>
      </w:r>
      <w:r w:rsidRPr="003143C1">
        <w:rPr>
          <w:rFonts w:ascii="Book Antiqua" w:eastAsia="宋体" w:hAnsi="Book Antiqua" w:cs="宋体"/>
          <w:kern w:val="0"/>
          <w:lang w:eastAsia="zh-CN"/>
        </w:rPr>
        <w:t>: 707-714 [PMID: 8938549 DOI:</w:t>
      </w:r>
      <w:r w:rsidRPr="003143C1">
        <w:rPr>
          <w:rFonts w:ascii="Book Antiqua" w:hAnsi="Book Antiqua"/>
          <w:shd w:val="clear" w:color="auto" w:fill="FFFFFF"/>
        </w:rPr>
        <w:t xml:space="preserve"> 10.1016/S0168-8278(96)80242-X</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1 </w:t>
      </w:r>
      <w:r w:rsidRPr="003143C1">
        <w:rPr>
          <w:rFonts w:ascii="Book Antiqua" w:eastAsia="宋体" w:hAnsi="Book Antiqua" w:cs="宋体"/>
          <w:b/>
          <w:bCs/>
          <w:kern w:val="0"/>
          <w:lang w:eastAsia="zh-CN"/>
        </w:rPr>
        <w:t>Lee FY</w:t>
      </w:r>
      <w:r w:rsidRPr="003143C1">
        <w:rPr>
          <w:rFonts w:ascii="Book Antiqua" w:eastAsia="宋体" w:hAnsi="Book Antiqua" w:cs="宋体"/>
          <w:kern w:val="0"/>
          <w:lang w:eastAsia="zh-CN"/>
        </w:rPr>
        <w:t>, Lu RH, Tsai YT, Lin HC, Hou MC, Li CP, Liao TM, Lin LF, Wang SS, Lee SD. Plasma interleukin-6 levels in patients with cirrhosis. Relationship to endotoxemia, tumor necrosis factor-alpha, and hyperdynamic circulation. </w:t>
      </w:r>
      <w:r w:rsidRPr="003143C1">
        <w:rPr>
          <w:rFonts w:ascii="Book Antiqua" w:eastAsia="宋体" w:hAnsi="Book Antiqua" w:cs="宋体"/>
          <w:i/>
          <w:iCs/>
          <w:kern w:val="0"/>
          <w:lang w:eastAsia="zh-CN"/>
        </w:rPr>
        <w:t>Scand J Gastroenterol</w:t>
      </w:r>
      <w:r w:rsidRPr="003143C1">
        <w:rPr>
          <w:rFonts w:ascii="Book Antiqua" w:eastAsia="宋体" w:hAnsi="Book Antiqua" w:cs="宋体"/>
          <w:kern w:val="0"/>
          <w:lang w:eastAsia="zh-CN"/>
        </w:rPr>
        <w:t> 1996; </w:t>
      </w:r>
      <w:r w:rsidRPr="003143C1">
        <w:rPr>
          <w:rFonts w:ascii="Book Antiqua" w:eastAsia="宋体" w:hAnsi="Book Antiqua" w:cs="宋体"/>
          <w:b/>
          <w:bCs/>
          <w:kern w:val="0"/>
          <w:lang w:eastAsia="zh-CN"/>
        </w:rPr>
        <w:t>31</w:t>
      </w:r>
      <w:r w:rsidRPr="003143C1">
        <w:rPr>
          <w:rFonts w:ascii="Book Antiqua" w:eastAsia="宋体" w:hAnsi="Book Antiqua" w:cs="宋体"/>
          <w:kern w:val="0"/>
          <w:lang w:eastAsia="zh-CN"/>
        </w:rPr>
        <w:t>: 500-505 [PMID: 8734349 DOI:</w:t>
      </w:r>
      <w:r w:rsidRPr="003143C1">
        <w:rPr>
          <w:rFonts w:ascii="Book Antiqua" w:hAnsi="Book Antiqua"/>
        </w:rPr>
        <w:t xml:space="preserve"> </w:t>
      </w:r>
      <w:r w:rsidRPr="003143C1">
        <w:rPr>
          <w:rFonts w:ascii="Book Antiqua" w:hAnsi="Book Antiqua"/>
          <w:shd w:val="clear" w:color="auto" w:fill="FFFFFF"/>
        </w:rPr>
        <w:t>10.3109/00365529609006772</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2 </w:t>
      </w:r>
      <w:r w:rsidRPr="003143C1">
        <w:rPr>
          <w:rFonts w:ascii="Book Antiqua" w:eastAsia="宋体" w:hAnsi="Book Antiqua" w:cs="宋体"/>
          <w:b/>
          <w:bCs/>
          <w:kern w:val="0"/>
          <w:lang w:eastAsia="zh-CN"/>
        </w:rPr>
        <w:t>Bhimani EK</w:t>
      </w:r>
      <w:r w:rsidRPr="003143C1">
        <w:rPr>
          <w:rFonts w:ascii="Book Antiqua" w:eastAsia="宋体" w:hAnsi="Book Antiqua" w:cs="宋体"/>
          <w:kern w:val="0"/>
          <w:lang w:eastAsia="zh-CN"/>
        </w:rPr>
        <w:t>, Serracino-Inglott F, Sarela AI, Batten JJ, Mathie RT. Hepatic and mesenteric nitric oxide synthase expression in a rat model of CCl(4)-induced cirrhosis. </w:t>
      </w:r>
      <w:r w:rsidRPr="003143C1">
        <w:rPr>
          <w:rFonts w:ascii="Book Antiqua" w:eastAsia="宋体" w:hAnsi="Book Antiqua" w:cs="宋体"/>
          <w:i/>
          <w:iCs/>
          <w:kern w:val="0"/>
          <w:lang w:eastAsia="zh-CN"/>
        </w:rPr>
        <w:t>J Surg Res</w:t>
      </w:r>
      <w:r w:rsidRPr="003143C1">
        <w:rPr>
          <w:rFonts w:ascii="Book Antiqua" w:eastAsia="宋体" w:hAnsi="Book Antiqua" w:cs="宋体"/>
          <w:kern w:val="0"/>
          <w:lang w:eastAsia="zh-CN"/>
        </w:rPr>
        <w:t> 2003; </w:t>
      </w:r>
      <w:r w:rsidRPr="003143C1">
        <w:rPr>
          <w:rFonts w:ascii="Book Antiqua" w:eastAsia="宋体" w:hAnsi="Book Antiqua" w:cs="宋体"/>
          <w:b/>
          <w:bCs/>
          <w:kern w:val="0"/>
          <w:lang w:eastAsia="zh-CN"/>
        </w:rPr>
        <w:t>113</w:t>
      </w:r>
      <w:r w:rsidRPr="003143C1">
        <w:rPr>
          <w:rFonts w:ascii="Book Antiqua" w:eastAsia="宋体" w:hAnsi="Book Antiqua" w:cs="宋体"/>
          <w:kern w:val="0"/>
          <w:lang w:eastAsia="zh-CN"/>
        </w:rPr>
        <w:t>: 172-178 [PMID: 1294382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3 </w:t>
      </w:r>
      <w:r w:rsidRPr="003143C1">
        <w:rPr>
          <w:rFonts w:ascii="Book Antiqua" w:eastAsia="宋体" w:hAnsi="Book Antiqua" w:cs="宋体"/>
          <w:b/>
          <w:bCs/>
          <w:kern w:val="0"/>
          <w:lang w:eastAsia="zh-CN"/>
        </w:rPr>
        <w:t>Rasaratnam B</w:t>
      </w:r>
      <w:r w:rsidRPr="003143C1">
        <w:rPr>
          <w:rFonts w:ascii="Book Antiqua" w:eastAsia="宋体" w:hAnsi="Book Antiqua" w:cs="宋体"/>
          <w:kern w:val="0"/>
          <w:lang w:eastAsia="zh-CN"/>
        </w:rPr>
        <w:t>, Connelly N, Chin-Dusting J. Nitric oxide and the hyperdynamic circulation in cirrhosis: is there a role for selective intestinal decontamination? </w:t>
      </w:r>
      <w:r w:rsidRPr="003143C1">
        <w:rPr>
          <w:rFonts w:ascii="Book Antiqua" w:eastAsia="宋体" w:hAnsi="Book Antiqua" w:cs="宋体"/>
          <w:i/>
          <w:iCs/>
          <w:kern w:val="0"/>
          <w:lang w:eastAsia="zh-CN"/>
        </w:rPr>
        <w:t xml:space="preserve">Clin Sci </w:t>
      </w:r>
      <w:r w:rsidRPr="003143C1">
        <w:rPr>
          <w:rFonts w:ascii="Book Antiqua" w:eastAsia="宋体" w:hAnsi="Book Antiqua" w:cs="宋体"/>
          <w:iCs/>
          <w:kern w:val="0"/>
          <w:lang w:eastAsia="zh-CN"/>
        </w:rPr>
        <w:t>(Lond)</w:t>
      </w:r>
      <w:r w:rsidRPr="003143C1">
        <w:rPr>
          <w:rFonts w:ascii="Book Antiqua" w:eastAsia="宋体" w:hAnsi="Book Antiqua" w:cs="宋体"/>
          <w:kern w:val="0"/>
          <w:lang w:eastAsia="zh-CN"/>
        </w:rPr>
        <w:t> 2004; </w:t>
      </w:r>
      <w:r w:rsidRPr="003143C1">
        <w:rPr>
          <w:rFonts w:ascii="Book Antiqua" w:eastAsia="宋体" w:hAnsi="Book Antiqua" w:cs="宋体"/>
          <w:b/>
          <w:bCs/>
          <w:kern w:val="0"/>
          <w:lang w:eastAsia="zh-CN"/>
        </w:rPr>
        <w:t>107</w:t>
      </w:r>
      <w:r w:rsidRPr="003143C1">
        <w:rPr>
          <w:rFonts w:ascii="Book Antiqua" w:eastAsia="宋体" w:hAnsi="Book Antiqua" w:cs="宋体"/>
          <w:kern w:val="0"/>
          <w:lang w:eastAsia="zh-CN"/>
        </w:rPr>
        <w:t>: 425-434 [PMID: 15270715 DOI: 10.1042/CS2004015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4 </w:t>
      </w:r>
      <w:r w:rsidRPr="003143C1">
        <w:rPr>
          <w:rFonts w:ascii="Book Antiqua" w:eastAsia="宋体" w:hAnsi="Book Antiqua" w:cs="宋体"/>
          <w:b/>
          <w:bCs/>
          <w:kern w:val="0"/>
          <w:lang w:eastAsia="zh-CN"/>
        </w:rPr>
        <w:t>Trebicka J</w:t>
      </w:r>
      <w:r w:rsidRPr="003143C1">
        <w:rPr>
          <w:rFonts w:ascii="Book Antiqua" w:eastAsia="宋体" w:hAnsi="Book Antiqua" w:cs="宋体"/>
          <w:kern w:val="0"/>
          <w:lang w:eastAsia="zh-CN"/>
        </w:rPr>
        <w:t>, Krag A, Gansweid S, Appenrodt B, Schiedermaier P, Sauerbruch T, Spengler U. Endotoxin and tumor necrosis factor-receptor levels in portal and hepatic vein of patients with alcoholic liver cirrhosis receiving elective transjugular intrahepatic portosystemic shunt. </w:t>
      </w:r>
      <w:r w:rsidRPr="003143C1">
        <w:rPr>
          <w:rFonts w:ascii="Book Antiqua" w:eastAsia="宋体" w:hAnsi="Book Antiqua" w:cs="宋体"/>
          <w:i/>
          <w:iCs/>
          <w:kern w:val="0"/>
          <w:lang w:eastAsia="zh-CN"/>
        </w:rPr>
        <w:t>Eur J Gastroenterol Hepatol</w:t>
      </w:r>
      <w:r w:rsidRPr="003143C1">
        <w:rPr>
          <w:rFonts w:ascii="Book Antiqua" w:eastAsia="宋体" w:hAnsi="Book Antiqua" w:cs="宋体"/>
          <w:kern w:val="0"/>
          <w:lang w:eastAsia="zh-CN"/>
        </w:rPr>
        <w:t> 2011; </w:t>
      </w:r>
      <w:r w:rsidRPr="003143C1">
        <w:rPr>
          <w:rFonts w:ascii="Book Antiqua" w:eastAsia="宋体" w:hAnsi="Book Antiqua" w:cs="宋体"/>
          <w:b/>
          <w:bCs/>
          <w:kern w:val="0"/>
          <w:lang w:eastAsia="zh-CN"/>
        </w:rPr>
        <w:t>23</w:t>
      </w:r>
      <w:r w:rsidRPr="003143C1">
        <w:rPr>
          <w:rFonts w:ascii="Book Antiqua" w:eastAsia="宋体" w:hAnsi="Book Antiqua" w:cs="宋体"/>
          <w:kern w:val="0"/>
          <w:lang w:eastAsia="zh-CN"/>
        </w:rPr>
        <w:t>: 1218-1225 [PMID: 21971377 DOI: 10.1097/MEG.0b013e32834a75dc]</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5 </w:t>
      </w:r>
      <w:r w:rsidRPr="003143C1">
        <w:rPr>
          <w:rFonts w:ascii="Book Antiqua" w:eastAsia="宋体" w:hAnsi="Book Antiqua" w:cs="宋体"/>
          <w:b/>
          <w:bCs/>
          <w:kern w:val="0"/>
          <w:lang w:eastAsia="zh-CN"/>
        </w:rPr>
        <w:t>Miller AM</w:t>
      </w:r>
      <w:r w:rsidRPr="003143C1">
        <w:rPr>
          <w:rFonts w:ascii="Book Antiqua" w:eastAsia="宋体" w:hAnsi="Book Antiqua" w:cs="宋体"/>
          <w:kern w:val="0"/>
          <w:lang w:eastAsia="zh-CN"/>
        </w:rPr>
        <w:t>, Masrorpour M, Klaus C, Zhang JX. LPS exacerbates endothelin-1 induced activation of cytosolic phospholipase A2 and thromboxane A2 production from Kupffer cells of the prefibrotic rat liver.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46</w:t>
      </w:r>
      <w:r w:rsidRPr="003143C1">
        <w:rPr>
          <w:rFonts w:ascii="Book Antiqua" w:eastAsia="宋体" w:hAnsi="Book Antiqua" w:cs="宋体"/>
          <w:kern w:val="0"/>
          <w:lang w:eastAsia="zh-CN"/>
        </w:rPr>
        <w:t>: 276-285 [PMID: 17161492 DOI: 10.1016/j.jhep.2006.08.02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6 </w:t>
      </w:r>
      <w:r w:rsidRPr="003143C1">
        <w:rPr>
          <w:rFonts w:ascii="Book Antiqua" w:eastAsia="宋体" w:hAnsi="Book Antiqua" w:cs="宋体"/>
          <w:b/>
          <w:bCs/>
          <w:kern w:val="0"/>
          <w:lang w:eastAsia="zh-CN"/>
        </w:rPr>
        <w:t>Steib CJ</w:t>
      </w:r>
      <w:r w:rsidRPr="003143C1">
        <w:rPr>
          <w:rFonts w:ascii="Book Antiqua" w:eastAsia="宋体" w:hAnsi="Book Antiqua" w:cs="宋体"/>
          <w:kern w:val="0"/>
          <w:lang w:eastAsia="zh-CN"/>
        </w:rPr>
        <w:t>, Hartmann AC, v Hesler C, Benesic A, Hennenberg M, Bilzer M, Gerbes AL. Intraperitoneal LPS amplifies portal hypertension in rat liver fibrosis. </w:t>
      </w:r>
      <w:r w:rsidRPr="003143C1">
        <w:rPr>
          <w:rFonts w:ascii="Book Antiqua" w:eastAsia="宋体" w:hAnsi="Book Antiqua" w:cs="宋体"/>
          <w:i/>
          <w:iCs/>
          <w:kern w:val="0"/>
          <w:lang w:eastAsia="zh-CN"/>
        </w:rPr>
        <w:t>Lab Invest</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90</w:t>
      </w:r>
      <w:r w:rsidRPr="003143C1">
        <w:rPr>
          <w:rFonts w:ascii="Book Antiqua" w:eastAsia="宋体" w:hAnsi="Book Antiqua" w:cs="宋体"/>
          <w:kern w:val="0"/>
          <w:lang w:eastAsia="zh-CN"/>
        </w:rPr>
        <w:t>: 1024-1032 [PMID: 20212458 DOI: 10.1038/labinvest.2010.6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7 </w:t>
      </w:r>
      <w:r w:rsidRPr="003143C1">
        <w:rPr>
          <w:rFonts w:ascii="Book Antiqua" w:eastAsia="宋体" w:hAnsi="Book Antiqua" w:cs="宋体"/>
          <w:b/>
          <w:bCs/>
          <w:kern w:val="0"/>
          <w:lang w:eastAsia="zh-CN"/>
        </w:rPr>
        <w:t>Wright G</w:t>
      </w:r>
      <w:r w:rsidRPr="003143C1">
        <w:rPr>
          <w:rFonts w:ascii="Book Antiqua" w:eastAsia="宋体" w:hAnsi="Book Antiqua" w:cs="宋体"/>
          <w:kern w:val="0"/>
          <w:lang w:eastAsia="zh-CN"/>
        </w:rPr>
        <w:t>, Davies NA, Shawcross DL, Hodges SJ, Zwingmann C, Brooks HF, Mani AR, Harry D, Stadlbauer V, Zou Z, Williams R, Davies C, Moore KP, Jalan R. Endotoxemia produces coma and brain swelling in bile duct ligated rat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45</w:t>
      </w:r>
      <w:r w:rsidRPr="003143C1">
        <w:rPr>
          <w:rFonts w:ascii="Book Antiqua" w:eastAsia="宋体" w:hAnsi="Book Antiqua" w:cs="宋体"/>
          <w:kern w:val="0"/>
          <w:lang w:eastAsia="zh-CN"/>
        </w:rPr>
        <w:t>: 1517-1526 [PMID: 17523148 DOI: 10.1002/hep.21599]</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8 </w:t>
      </w:r>
      <w:r w:rsidRPr="003143C1">
        <w:rPr>
          <w:rFonts w:ascii="Book Antiqua" w:eastAsia="宋体" w:hAnsi="Book Antiqua" w:cs="宋体"/>
          <w:b/>
          <w:bCs/>
          <w:kern w:val="0"/>
          <w:lang w:eastAsia="zh-CN"/>
        </w:rPr>
        <w:t>Bajaj JS</w:t>
      </w:r>
      <w:r w:rsidRPr="003143C1">
        <w:rPr>
          <w:rFonts w:ascii="Book Antiqua" w:eastAsia="宋体" w:hAnsi="Book Antiqua" w:cs="宋体"/>
          <w:kern w:val="0"/>
          <w:lang w:eastAsia="zh-CN"/>
        </w:rPr>
        <w:t>, Ridlon JM, Hylemon PB, Thacker LR, Heuman DM, Smith S, Sikaroodi M, Gillevet PM. Linkage of gut microbiome with cognition in hepatic encephalopathy. </w:t>
      </w:r>
      <w:r w:rsidRPr="003143C1">
        <w:rPr>
          <w:rFonts w:ascii="Book Antiqua" w:eastAsia="宋体" w:hAnsi="Book Antiqua" w:cs="宋体"/>
          <w:i/>
          <w:iCs/>
          <w:kern w:val="0"/>
          <w:lang w:eastAsia="zh-CN"/>
        </w:rPr>
        <w:t>Am J Physiol Gastrointest Liver Physiol</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302</w:t>
      </w:r>
      <w:r w:rsidRPr="003143C1">
        <w:rPr>
          <w:rFonts w:ascii="Book Antiqua" w:eastAsia="宋体" w:hAnsi="Book Antiqua" w:cs="宋体"/>
          <w:kern w:val="0"/>
          <w:lang w:eastAsia="zh-CN"/>
        </w:rPr>
        <w:t>: G168-G175 [PMID: 21940902 DOI: 10.1152/ajpgi.00190.201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39 </w:t>
      </w:r>
      <w:r w:rsidRPr="003143C1">
        <w:rPr>
          <w:rFonts w:ascii="Book Antiqua" w:eastAsia="宋体" w:hAnsi="Book Antiqua" w:cs="宋体"/>
          <w:b/>
          <w:bCs/>
          <w:kern w:val="0"/>
          <w:lang w:eastAsia="zh-CN"/>
        </w:rPr>
        <w:t>Coltart I</w:t>
      </w:r>
      <w:r w:rsidRPr="003143C1">
        <w:rPr>
          <w:rFonts w:ascii="Book Antiqua" w:eastAsia="宋体" w:hAnsi="Book Antiqua" w:cs="宋体"/>
          <w:kern w:val="0"/>
          <w:lang w:eastAsia="zh-CN"/>
        </w:rPr>
        <w:t>, Tranah TH, Shawcross DL. Inflammation and hepatic encephalopathy. </w:t>
      </w:r>
      <w:r w:rsidRPr="003143C1">
        <w:rPr>
          <w:rFonts w:ascii="Book Antiqua" w:eastAsia="宋体" w:hAnsi="Book Antiqua" w:cs="宋体"/>
          <w:i/>
          <w:iCs/>
          <w:kern w:val="0"/>
          <w:lang w:eastAsia="zh-CN"/>
        </w:rPr>
        <w:t>Arch Biochem Biophys</w:t>
      </w:r>
      <w:r w:rsidRPr="003143C1">
        <w:rPr>
          <w:rFonts w:ascii="Book Antiqua" w:eastAsia="宋体" w:hAnsi="Book Antiqua" w:cs="宋体"/>
          <w:kern w:val="0"/>
          <w:lang w:eastAsia="zh-CN"/>
        </w:rPr>
        <w:t> 2013; </w:t>
      </w:r>
      <w:r w:rsidRPr="003143C1">
        <w:rPr>
          <w:rFonts w:ascii="Book Antiqua" w:eastAsia="宋体" w:hAnsi="Book Antiqua" w:cs="宋体"/>
          <w:b/>
          <w:bCs/>
          <w:kern w:val="0"/>
          <w:lang w:eastAsia="zh-CN"/>
        </w:rPr>
        <w:t>536</w:t>
      </w:r>
      <w:r w:rsidRPr="003143C1">
        <w:rPr>
          <w:rFonts w:ascii="Book Antiqua" w:eastAsia="宋体" w:hAnsi="Book Antiqua" w:cs="宋体"/>
          <w:kern w:val="0"/>
          <w:lang w:eastAsia="zh-CN"/>
        </w:rPr>
        <w:t>: 189-196 [PMID: 23583306 DOI: 10.1016/j.abb.2013.03.01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0 </w:t>
      </w:r>
      <w:r w:rsidRPr="003143C1">
        <w:rPr>
          <w:rFonts w:ascii="Book Antiqua" w:eastAsia="宋体" w:hAnsi="Book Antiqua" w:cs="宋体"/>
          <w:b/>
          <w:bCs/>
          <w:kern w:val="0"/>
          <w:lang w:eastAsia="zh-CN"/>
        </w:rPr>
        <w:t>O'Hair DP</w:t>
      </w:r>
      <w:r w:rsidRPr="003143C1">
        <w:rPr>
          <w:rFonts w:ascii="Book Antiqua" w:eastAsia="宋体" w:hAnsi="Book Antiqua" w:cs="宋体"/>
          <w:kern w:val="0"/>
          <w:lang w:eastAsia="zh-CN"/>
        </w:rPr>
        <w:t>, Adams MB, Tunberg TC, Osborn JL. Relationships among endotoxemia, arterial pressure, and renal function in dogs. </w:t>
      </w:r>
      <w:r w:rsidRPr="003143C1">
        <w:rPr>
          <w:rFonts w:ascii="Book Antiqua" w:eastAsia="宋体" w:hAnsi="Book Antiqua" w:cs="宋体"/>
          <w:i/>
          <w:iCs/>
          <w:kern w:val="0"/>
          <w:lang w:eastAsia="zh-CN"/>
        </w:rPr>
        <w:t>Circ Shock</w:t>
      </w:r>
      <w:r w:rsidRPr="003143C1">
        <w:rPr>
          <w:rFonts w:ascii="Book Antiqua" w:eastAsia="宋体" w:hAnsi="Book Antiqua" w:cs="宋体"/>
          <w:kern w:val="0"/>
          <w:lang w:eastAsia="zh-CN"/>
        </w:rPr>
        <w:t> 1989; </w:t>
      </w:r>
      <w:r w:rsidRPr="003143C1">
        <w:rPr>
          <w:rFonts w:ascii="Book Antiqua" w:eastAsia="宋体" w:hAnsi="Book Antiqua" w:cs="宋体"/>
          <w:b/>
          <w:bCs/>
          <w:kern w:val="0"/>
          <w:lang w:eastAsia="zh-CN"/>
        </w:rPr>
        <w:t>27</w:t>
      </w:r>
      <w:r w:rsidRPr="003143C1">
        <w:rPr>
          <w:rFonts w:ascii="Book Antiqua" w:eastAsia="宋体" w:hAnsi="Book Antiqua" w:cs="宋体"/>
          <w:kern w:val="0"/>
          <w:lang w:eastAsia="zh-CN"/>
        </w:rPr>
        <w:t>: 199-210 [PMID: 265091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1 </w:t>
      </w:r>
      <w:r w:rsidRPr="003143C1">
        <w:rPr>
          <w:rFonts w:ascii="Book Antiqua" w:eastAsia="宋体" w:hAnsi="Book Antiqua" w:cs="宋体"/>
          <w:b/>
          <w:bCs/>
          <w:kern w:val="0"/>
          <w:lang w:eastAsia="zh-CN"/>
        </w:rPr>
        <w:t>Wang W</w:t>
      </w:r>
      <w:r w:rsidRPr="003143C1">
        <w:rPr>
          <w:rFonts w:ascii="Book Antiqua" w:eastAsia="宋体" w:hAnsi="Book Antiqua" w:cs="宋体"/>
          <w:kern w:val="0"/>
          <w:lang w:eastAsia="zh-CN"/>
        </w:rPr>
        <w:t>, Faubel S, Ljubanovic D, Mitra A, Falk SA, Kim J, Tao Y, Soloviev A, Reznikov LL, Dinarello CA, Schrier RW, Edelstein CL. Endotoxemic acute renal failure is attenuated in caspase-1-deficient mice. </w:t>
      </w:r>
      <w:r w:rsidRPr="003143C1">
        <w:rPr>
          <w:rFonts w:ascii="Book Antiqua" w:eastAsia="宋体" w:hAnsi="Book Antiqua" w:cs="宋体"/>
          <w:i/>
          <w:iCs/>
          <w:kern w:val="0"/>
          <w:lang w:eastAsia="zh-CN"/>
        </w:rPr>
        <w:t>Am J Physiol Renal Physiol</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288</w:t>
      </w:r>
      <w:r w:rsidRPr="003143C1">
        <w:rPr>
          <w:rFonts w:ascii="Book Antiqua" w:eastAsia="宋体" w:hAnsi="Book Antiqua" w:cs="宋体"/>
          <w:kern w:val="0"/>
          <w:lang w:eastAsia="zh-CN"/>
        </w:rPr>
        <w:t>: F997-1004 [PMID: 15644489 DOI: 10.1152/ajprenal.00130.200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2 </w:t>
      </w:r>
      <w:r w:rsidRPr="003143C1">
        <w:rPr>
          <w:rFonts w:ascii="Book Antiqua" w:eastAsia="宋体" w:hAnsi="Book Antiqua" w:cs="宋体"/>
          <w:b/>
          <w:bCs/>
          <w:kern w:val="0"/>
          <w:lang w:eastAsia="zh-CN"/>
        </w:rPr>
        <w:t>Huang LT</w:t>
      </w:r>
      <w:r w:rsidRPr="003143C1">
        <w:rPr>
          <w:rFonts w:ascii="Book Antiqua" w:eastAsia="宋体" w:hAnsi="Book Antiqua" w:cs="宋体"/>
          <w:kern w:val="0"/>
          <w:lang w:eastAsia="zh-CN"/>
        </w:rPr>
        <w:t>, Hung JF, Chen CC, Hsieh CS, Yu HR, Hsu CN, Tain YL. Endotoxemia exacerbates kidney injury and increases asymmetric dimethylarginine in young bile duct-ligated rats. </w:t>
      </w:r>
      <w:r w:rsidRPr="003143C1">
        <w:rPr>
          <w:rFonts w:ascii="Book Antiqua" w:eastAsia="宋体" w:hAnsi="Book Antiqua" w:cs="宋体"/>
          <w:i/>
          <w:iCs/>
          <w:kern w:val="0"/>
          <w:lang w:eastAsia="zh-CN"/>
        </w:rPr>
        <w:t>Shock</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37</w:t>
      </w:r>
      <w:r w:rsidRPr="003143C1">
        <w:rPr>
          <w:rFonts w:ascii="Book Antiqua" w:eastAsia="宋体" w:hAnsi="Book Antiqua" w:cs="宋体"/>
          <w:kern w:val="0"/>
          <w:lang w:eastAsia="zh-CN"/>
        </w:rPr>
        <w:t>: 441-448 [PMID: 22193869 DOI: 10.1097/SHK.0b013e318244b78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3 </w:t>
      </w:r>
      <w:r w:rsidRPr="003143C1">
        <w:rPr>
          <w:rFonts w:ascii="Book Antiqua" w:eastAsia="宋体" w:hAnsi="Book Antiqua" w:cs="宋体"/>
          <w:b/>
          <w:bCs/>
          <w:kern w:val="0"/>
          <w:lang w:eastAsia="zh-CN"/>
        </w:rPr>
        <w:t>Uchihara M</w:t>
      </w:r>
      <w:r w:rsidRPr="003143C1">
        <w:rPr>
          <w:rFonts w:ascii="Book Antiqua" w:eastAsia="宋体" w:hAnsi="Book Antiqua" w:cs="宋体"/>
          <w:kern w:val="0"/>
          <w:lang w:eastAsia="zh-CN"/>
        </w:rPr>
        <w:t>, Izumi N, Sato C, Marumo F. Clinical significance of elevated plasma endothelin concentration in patients with cirrhosi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1992; </w:t>
      </w:r>
      <w:r w:rsidRPr="003143C1">
        <w:rPr>
          <w:rFonts w:ascii="Book Antiqua" w:eastAsia="宋体" w:hAnsi="Book Antiqua" w:cs="宋体"/>
          <w:b/>
          <w:bCs/>
          <w:kern w:val="0"/>
          <w:lang w:eastAsia="zh-CN"/>
        </w:rPr>
        <w:t>16</w:t>
      </w:r>
      <w:r w:rsidRPr="003143C1">
        <w:rPr>
          <w:rFonts w:ascii="Book Antiqua" w:eastAsia="宋体" w:hAnsi="Book Antiqua" w:cs="宋体"/>
          <w:kern w:val="0"/>
          <w:lang w:eastAsia="zh-CN"/>
        </w:rPr>
        <w:t xml:space="preserve">: 95-99 [PMID: 1535610 DOI: </w:t>
      </w:r>
      <w:r w:rsidRPr="003143C1">
        <w:rPr>
          <w:rFonts w:ascii="Book Antiqua" w:hAnsi="Book Antiqua"/>
          <w:shd w:val="clear" w:color="auto" w:fill="FFFFFF"/>
        </w:rPr>
        <w:t>10.1002/hep.1840160117</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4 </w:t>
      </w:r>
      <w:r w:rsidRPr="003143C1">
        <w:rPr>
          <w:rFonts w:ascii="Book Antiqua" w:eastAsia="宋体" w:hAnsi="Book Antiqua" w:cs="宋体"/>
          <w:b/>
          <w:bCs/>
          <w:kern w:val="0"/>
          <w:lang w:eastAsia="zh-CN"/>
        </w:rPr>
        <w:t>Wilkinson SP</w:t>
      </w:r>
      <w:r w:rsidRPr="003143C1">
        <w:rPr>
          <w:rFonts w:ascii="Book Antiqua" w:eastAsia="宋体" w:hAnsi="Book Antiqua" w:cs="宋体"/>
          <w:kern w:val="0"/>
          <w:lang w:eastAsia="zh-CN"/>
        </w:rPr>
        <w:t>, Moodie H, Stamatakis JD, Kakkar VV, Williams R. Endotoxaemia and renal failure in cirrhosis and obstructive jaundice. </w:t>
      </w:r>
      <w:r w:rsidRPr="003143C1">
        <w:rPr>
          <w:rFonts w:ascii="Book Antiqua" w:eastAsia="宋体" w:hAnsi="Book Antiqua" w:cs="宋体"/>
          <w:i/>
          <w:iCs/>
          <w:kern w:val="0"/>
          <w:lang w:eastAsia="zh-CN"/>
        </w:rPr>
        <w:t>Br Med J</w:t>
      </w:r>
      <w:r w:rsidRPr="003143C1">
        <w:rPr>
          <w:rFonts w:ascii="Book Antiqua" w:eastAsia="宋体" w:hAnsi="Book Antiqua" w:cs="宋体"/>
          <w:kern w:val="0"/>
          <w:lang w:eastAsia="zh-CN"/>
        </w:rPr>
        <w:t> 1976; </w:t>
      </w:r>
      <w:r w:rsidRPr="003143C1">
        <w:rPr>
          <w:rFonts w:ascii="Book Antiqua" w:eastAsia="宋体" w:hAnsi="Book Antiqua" w:cs="宋体"/>
          <w:b/>
          <w:bCs/>
          <w:kern w:val="0"/>
          <w:lang w:eastAsia="zh-CN"/>
        </w:rPr>
        <w:t>2</w:t>
      </w:r>
      <w:r w:rsidRPr="003143C1">
        <w:rPr>
          <w:rFonts w:ascii="Book Antiqua" w:eastAsia="宋体" w:hAnsi="Book Antiqua" w:cs="宋体"/>
          <w:kern w:val="0"/>
          <w:lang w:eastAsia="zh-CN"/>
        </w:rPr>
        <w:t xml:space="preserve">: 1415-1418 [PMID: 795499 DOI: </w:t>
      </w:r>
      <w:r w:rsidRPr="003143C1">
        <w:rPr>
          <w:rFonts w:ascii="Book Antiqua" w:hAnsi="Book Antiqua"/>
          <w:shd w:val="clear" w:color="auto" w:fill="FFFFFF"/>
        </w:rPr>
        <w:t>10.1136/bmj.2.6049.1415</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5 </w:t>
      </w:r>
      <w:r w:rsidRPr="003143C1">
        <w:rPr>
          <w:rFonts w:ascii="Book Antiqua" w:eastAsia="宋体" w:hAnsi="Book Antiqua" w:cs="宋体"/>
          <w:b/>
          <w:bCs/>
          <w:kern w:val="0"/>
          <w:lang w:eastAsia="zh-CN"/>
        </w:rPr>
        <w:t>Wilkinson SP</w:t>
      </w:r>
      <w:r w:rsidRPr="003143C1">
        <w:rPr>
          <w:rFonts w:ascii="Book Antiqua" w:eastAsia="宋体" w:hAnsi="Book Antiqua" w:cs="宋体"/>
          <w:kern w:val="0"/>
          <w:lang w:eastAsia="zh-CN"/>
        </w:rPr>
        <w:t>, Davies MH, Portmann B, Williams R. Renal failure in otherwise uncomplicated acute viral hepatitis. </w:t>
      </w:r>
      <w:r w:rsidRPr="003143C1">
        <w:rPr>
          <w:rFonts w:ascii="Book Antiqua" w:eastAsia="宋体" w:hAnsi="Book Antiqua" w:cs="宋体"/>
          <w:i/>
          <w:iCs/>
          <w:kern w:val="0"/>
          <w:lang w:eastAsia="zh-CN"/>
        </w:rPr>
        <w:t>Br Med J</w:t>
      </w:r>
      <w:r w:rsidRPr="003143C1">
        <w:rPr>
          <w:rFonts w:ascii="Book Antiqua" w:eastAsia="宋体" w:hAnsi="Book Antiqua" w:cs="宋体"/>
          <w:kern w:val="0"/>
          <w:lang w:eastAsia="zh-CN"/>
        </w:rPr>
        <w:t> 1978; </w:t>
      </w:r>
      <w:r w:rsidRPr="003143C1">
        <w:rPr>
          <w:rFonts w:ascii="Book Antiqua" w:eastAsia="宋体" w:hAnsi="Book Antiqua" w:cs="宋体"/>
          <w:b/>
          <w:bCs/>
          <w:kern w:val="0"/>
          <w:lang w:eastAsia="zh-CN"/>
        </w:rPr>
        <w:t>2</w:t>
      </w:r>
      <w:r w:rsidRPr="003143C1">
        <w:rPr>
          <w:rFonts w:ascii="Book Antiqua" w:eastAsia="宋体" w:hAnsi="Book Antiqua" w:cs="宋体"/>
          <w:kern w:val="0"/>
          <w:lang w:eastAsia="zh-CN"/>
        </w:rPr>
        <w:t>: 338-341 [PMID: 687905 DOI:</w:t>
      </w:r>
      <w:r w:rsidRPr="003143C1">
        <w:rPr>
          <w:rFonts w:ascii="Book Antiqua" w:hAnsi="Book Antiqua"/>
        </w:rPr>
        <w:t xml:space="preserve"> </w:t>
      </w:r>
      <w:r w:rsidRPr="003143C1">
        <w:rPr>
          <w:rFonts w:ascii="Book Antiqua" w:hAnsi="Book Antiqua"/>
          <w:shd w:val="clear" w:color="auto" w:fill="FFFFFF"/>
        </w:rPr>
        <w:t>10.1136/bmj.2.6133.338</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6 </w:t>
      </w:r>
      <w:r w:rsidRPr="003143C1">
        <w:rPr>
          <w:rFonts w:ascii="Book Antiqua" w:eastAsia="宋体" w:hAnsi="Book Antiqua" w:cs="宋体"/>
          <w:b/>
          <w:bCs/>
          <w:kern w:val="0"/>
          <w:lang w:eastAsia="zh-CN"/>
        </w:rPr>
        <w:t>Shah N</w:t>
      </w:r>
      <w:r w:rsidRPr="003143C1">
        <w:rPr>
          <w:rFonts w:ascii="Book Antiqua" w:eastAsia="宋体" w:hAnsi="Book Antiqua" w:cs="宋体"/>
          <w:kern w:val="0"/>
          <w:lang w:eastAsia="zh-CN"/>
        </w:rPr>
        <w:t>, Dhar D, El Zahraa Mohammed F, Habtesion A, Davies NA, Jover-Cobos M, Macnaughtan J, Sharma V, Olde Damink SW, Mookerjee RP, Jalan R. Prevention of acute kidney injury in a rodent model of cirrhosis following selective gut decontamination is associated with reduced renal TLR4 expression.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56</w:t>
      </w:r>
      <w:r w:rsidRPr="003143C1">
        <w:rPr>
          <w:rFonts w:ascii="Book Antiqua" w:eastAsia="宋体" w:hAnsi="Book Antiqua" w:cs="宋体"/>
          <w:kern w:val="0"/>
          <w:lang w:eastAsia="zh-CN"/>
        </w:rPr>
        <w:t>: 1047-1053 [PMID: 22266601 DOI: 10.1016/j.jhep.2011.11.02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7 </w:t>
      </w:r>
      <w:r w:rsidRPr="003143C1">
        <w:rPr>
          <w:rFonts w:ascii="Book Antiqua" w:eastAsia="宋体" w:hAnsi="Book Antiqua" w:cs="宋体"/>
          <w:b/>
          <w:bCs/>
          <w:kern w:val="0"/>
          <w:lang w:eastAsia="zh-CN"/>
        </w:rPr>
        <w:t>Tarao K</w:t>
      </w:r>
      <w:r w:rsidRPr="003143C1">
        <w:rPr>
          <w:rFonts w:ascii="Book Antiqua" w:eastAsia="宋体" w:hAnsi="Book Antiqua" w:cs="宋体"/>
          <w:kern w:val="0"/>
          <w:lang w:eastAsia="zh-CN"/>
        </w:rPr>
        <w:t>, Moroi T, Hirabayashi Y, Ikeuchi T, Endo O, Takamura Y. Effect of paromomycin sulfate on endotoxemia in patients with cirrhosis. </w:t>
      </w:r>
      <w:r w:rsidRPr="003143C1">
        <w:rPr>
          <w:rFonts w:ascii="Book Antiqua" w:eastAsia="宋体" w:hAnsi="Book Antiqua" w:cs="宋体"/>
          <w:i/>
          <w:iCs/>
          <w:kern w:val="0"/>
          <w:lang w:eastAsia="zh-CN"/>
        </w:rPr>
        <w:t>J Clin Gastroenterol</w:t>
      </w:r>
      <w:r w:rsidRPr="003143C1">
        <w:rPr>
          <w:rFonts w:ascii="Book Antiqua" w:eastAsia="宋体" w:hAnsi="Book Antiqua" w:cs="宋体"/>
          <w:kern w:val="0"/>
          <w:lang w:eastAsia="zh-CN"/>
        </w:rPr>
        <w:t> 1982; </w:t>
      </w:r>
      <w:r w:rsidRPr="003143C1">
        <w:rPr>
          <w:rFonts w:ascii="Book Antiqua" w:eastAsia="宋体" w:hAnsi="Book Antiqua" w:cs="宋体"/>
          <w:b/>
          <w:bCs/>
          <w:kern w:val="0"/>
          <w:lang w:eastAsia="zh-CN"/>
        </w:rPr>
        <w:t>4</w:t>
      </w:r>
      <w:r w:rsidRPr="003143C1">
        <w:rPr>
          <w:rFonts w:ascii="Book Antiqua" w:eastAsia="宋体" w:hAnsi="Book Antiqua" w:cs="宋体"/>
          <w:kern w:val="0"/>
          <w:lang w:eastAsia="zh-CN"/>
        </w:rPr>
        <w:t xml:space="preserve">: 263-267 [PMID: 7096960 DOI: </w:t>
      </w:r>
      <w:r w:rsidRPr="003143C1">
        <w:rPr>
          <w:rFonts w:ascii="Book Antiqua" w:hAnsi="Book Antiqua"/>
          <w:shd w:val="clear" w:color="auto" w:fill="FFFFFF"/>
        </w:rPr>
        <w:t>10.1097/00004836-198206000-00013</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8 </w:t>
      </w:r>
      <w:r w:rsidRPr="003143C1">
        <w:rPr>
          <w:rFonts w:ascii="Book Antiqua" w:eastAsia="宋体" w:hAnsi="Book Antiqua" w:cs="宋体"/>
          <w:b/>
          <w:bCs/>
          <w:kern w:val="0"/>
          <w:lang w:eastAsia="zh-CN"/>
        </w:rPr>
        <w:t>Kalambokis GN</w:t>
      </w:r>
      <w:r w:rsidRPr="003143C1">
        <w:rPr>
          <w:rFonts w:ascii="Book Antiqua" w:eastAsia="宋体" w:hAnsi="Book Antiqua" w:cs="宋体"/>
          <w:kern w:val="0"/>
          <w:lang w:eastAsia="zh-CN"/>
        </w:rPr>
        <w:t>, Mouzaki A, Rodi M, Pappas K, Fotopoulos A, Xourgia X, Tsianos EV. Rifaximin improves systemic hemodynamics and renal function in patients with alcohol-related cirrhosis and ascites. </w:t>
      </w:r>
      <w:r w:rsidRPr="003143C1">
        <w:rPr>
          <w:rFonts w:ascii="Book Antiqua" w:eastAsia="宋体" w:hAnsi="Book Antiqua" w:cs="宋体"/>
          <w:i/>
          <w:iCs/>
          <w:kern w:val="0"/>
          <w:lang w:eastAsia="zh-CN"/>
        </w:rPr>
        <w:t>Clin Gastroenterol Hepatol</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10</w:t>
      </w:r>
      <w:r w:rsidRPr="003143C1">
        <w:rPr>
          <w:rFonts w:ascii="Book Antiqua" w:eastAsia="宋体" w:hAnsi="Book Antiqua" w:cs="宋体"/>
          <w:kern w:val="0"/>
          <w:lang w:eastAsia="zh-CN"/>
        </w:rPr>
        <w:t>: 815-818 [PMID: 22391344 DOI: 10.1016/j.cgh.2012.02.02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49 </w:t>
      </w:r>
      <w:r w:rsidRPr="003143C1">
        <w:rPr>
          <w:rFonts w:ascii="Book Antiqua" w:eastAsia="宋体" w:hAnsi="Book Antiqua" w:cs="宋体"/>
          <w:b/>
          <w:bCs/>
          <w:kern w:val="0"/>
          <w:lang w:eastAsia="zh-CN"/>
        </w:rPr>
        <w:t>Such J</w:t>
      </w:r>
      <w:r w:rsidRPr="003143C1">
        <w:rPr>
          <w:rFonts w:ascii="Book Antiqua" w:eastAsia="宋体" w:hAnsi="Book Antiqua" w:cs="宋体"/>
          <w:kern w:val="0"/>
          <w:lang w:eastAsia="zh-CN"/>
        </w:rPr>
        <w:t>, Francés R, Pérez-Mateo M. Nitric oxide in patients with cirrhosis and bacterial infections. </w:t>
      </w:r>
      <w:r w:rsidRPr="003143C1">
        <w:rPr>
          <w:rFonts w:ascii="Book Antiqua" w:eastAsia="宋体" w:hAnsi="Book Antiqua" w:cs="宋体"/>
          <w:i/>
          <w:iCs/>
          <w:kern w:val="0"/>
          <w:lang w:eastAsia="zh-CN"/>
        </w:rPr>
        <w:t>Metab Brain Dis</w:t>
      </w:r>
      <w:r w:rsidRPr="003143C1">
        <w:rPr>
          <w:rFonts w:ascii="Book Antiqua" w:eastAsia="宋体" w:hAnsi="Book Antiqua" w:cs="宋体"/>
          <w:kern w:val="0"/>
          <w:lang w:eastAsia="zh-CN"/>
        </w:rPr>
        <w:t> 2002; </w:t>
      </w:r>
      <w:r w:rsidRPr="003143C1">
        <w:rPr>
          <w:rFonts w:ascii="Book Antiqua" w:eastAsia="宋体" w:hAnsi="Book Antiqua" w:cs="宋体"/>
          <w:b/>
          <w:bCs/>
          <w:kern w:val="0"/>
          <w:lang w:eastAsia="zh-CN"/>
        </w:rPr>
        <w:t>17</w:t>
      </w:r>
      <w:r w:rsidRPr="003143C1">
        <w:rPr>
          <w:rFonts w:ascii="Book Antiqua" w:eastAsia="宋体" w:hAnsi="Book Antiqua" w:cs="宋体"/>
          <w:kern w:val="0"/>
          <w:lang w:eastAsia="zh-CN"/>
        </w:rPr>
        <w:t xml:space="preserve">: 303-309 [PMID: 12602507 DOI: </w:t>
      </w:r>
      <w:r w:rsidRPr="003143C1">
        <w:rPr>
          <w:rFonts w:ascii="Book Antiqua" w:hAnsi="Book Antiqua"/>
          <w:shd w:val="clear" w:color="auto" w:fill="FFFFFF"/>
        </w:rPr>
        <w:t>10.1023/A:1021905801401</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 xml:space="preserve">50 </w:t>
      </w:r>
      <w:hyperlink r:id="rId8" w:history="1">
        <w:r w:rsidRPr="003143C1">
          <w:rPr>
            <w:rFonts w:ascii="Book Antiqua" w:eastAsia="宋体" w:hAnsi="Book Antiqua" w:cs="宋体"/>
            <w:b/>
            <w:kern w:val="0"/>
            <w:lang w:eastAsia="zh-CN"/>
          </w:rPr>
          <w:t>Garcia-Martinez R</w:t>
        </w:r>
      </w:hyperlink>
      <w:r w:rsidRPr="003143C1">
        <w:rPr>
          <w:rFonts w:ascii="Book Antiqua" w:eastAsia="宋体" w:hAnsi="Book Antiqua" w:cs="宋体"/>
          <w:kern w:val="0"/>
          <w:lang w:eastAsia="zh-CN"/>
        </w:rPr>
        <w:t>, </w:t>
      </w:r>
      <w:hyperlink r:id="rId9" w:history="1">
        <w:r w:rsidRPr="003143C1">
          <w:rPr>
            <w:rFonts w:ascii="Book Antiqua" w:eastAsia="宋体" w:hAnsi="Book Antiqua" w:cs="宋体"/>
            <w:kern w:val="0"/>
            <w:lang w:eastAsia="zh-CN"/>
          </w:rPr>
          <w:t>Noiret L</w:t>
        </w:r>
      </w:hyperlink>
      <w:r w:rsidRPr="003143C1">
        <w:rPr>
          <w:rFonts w:ascii="Book Antiqua" w:eastAsia="宋体" w:hAnsi="Book Antiqua" w:cs="宋体"/>
          <w:kern w:val="0"/>
          <w:lang w:eastAsia="zh-CN"/>
        </w:rPr>
        <w:t>, </w:t>
      </w:r>
      <w:hyperlink r:id="rId10" w:history="1">
        <w:r w:rsidRPr="003143C1">
          <w:rPr>
            <w:rFonts w:ascii="Book Antiqua" w:eastAsia="宋体" w:hAnsi="Book Antiqua" w:cs="宋体"/>
            <w:kern w:val="0"/>
            <w:lang w:eastAsia="zh-CN"/>
          </w:rPr>
          <w:t>Sen S</w:t>
        </w:r>
      </w:hyperlink>
      <w:r w:rsidRPr="003143C1">
        <w:rPr>
          <w:rFonts w:ascii="Book Antiqua" w:eastAsia="宋体" w:hAnsi="Book Antiqua" w:cs="宋体"/>
          <w:kern w:val="0"/>
          <w:lang w:eastAsia="zh-CN"/>
        </w:rPr>
        <w:t>, </w:t>
      </w:r>
      <w:hyperlink r:id="rId11" w:history="1">
        <w:r w:rsidRPr="003143C1">
          <w:rPr>
            <w:rFonts w:ascii="Book Antiqua" w:eastAsia="宋体" w:hAnsi="Book Antiqua" w:cs="宋体"/>
            <w:kern w:val="0"/>
            <w:lang w:eastAsia="zh-CN"/>
          </w:rPr>
          <w:t>Mookerjee R</w:t>
        </w:r>
      </w:hyperlink>
      <w:r w:rsidRPr="003143C1">
        <w:rPr>
          <w:rFonts w:ascii="Book Antiqua" w:eastAsia="宋体" w:hAnsi="Book Antiqua" w:cs="宋体"/>
          <w:kern w:val="0"/>
          <w:lang w:eastAsia="zh-CN"/>
        </w:rPr>
        <w:t>, </w:t>
      </w:r>
      <w:hyperlink r:id="rId12" w:history="1">
        <w:r w:rsidRPr="003143C1">
          <w:rPr>
            <w:rFonts w:ascii="Book Antiqua" w:eastAsia="宋体" w:hAnsi="Book Antiqua" w:cs="宋体"/>
            <w:kern w:val="0"/>
            <w:lang w:eastAsia="zh-CN"/>
          </w:rPr>
          <w:t>Jalan R</w:t>
        </w:r>
      </w:hyperlink>
      <w:r w:rsidRPr="003143C1">
        <w:rPr>
          <w:rFonts w:ascii="Book Antiqua" w:eastAsia="宋体" w:hAnsi="Book Antiqua" w:cs="宋体"/>
          <w:kern w:val="0"/>
          <w:lang w:eastAsia="zh-CN"/>
        </w:rPr>
        <w:t>. Albumin infusion improves renal blood flow autoregulation in patients with acute decompensation of cirrhosis and acute kidney injury. </w:t>
      </w:r>
      <w:r w:rsidRPr="003143C1">
        <w:rPr>
          <w:rFonts w:ascii="Book Antiqua" w:eastAsia="宋体" w:hAnsi="Book Antiqua" w:cs="宋体"/>
          <w:i/>
          <w:iCs/>
          <w:kern w:val="0"/>
          <w:lang w:eastAsia="zh-CN"/>
        </w:rPr>
        <w:t>Liver Int</w:t>
      </w:r>
      <w:r w:rsidRPr="003143C1">
        <w:rPr>
          <w:rFonts w:ascii="Book Antiqua" w:eastAsia="宋体" w:hAnsi="Book Antiqua" w:cs="宋体"/>
          <w:kern w:val="0"/>
          <w:lang w:eastAsia="zh-CN"/>
        </w:rPr>
        <w:t> 2014; Epub ahead of print [PMID: 24620819 DOI: 10.1111/liv.1252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51 </w:t>
      </w:r>
      <w:r w:rsidRPr="003143C1">
        <w:rPr>
          <w:rFonts w:ascii="Book Antiqua" w:eastAsia="宋体" w:hAnsi="Book Antiqua" w:cs="宋体"/>
          <w:b/>
          <w:bCs/>
          <w:kern w:val="0"/>
          <w:lang w:eastAsia="zh-CN"/>
        </w:rPr>
        <w:t>Alqahtani SA</w:t>
      </w:r>
      <w:r w:rsidRPr="003143C1">
        <w:rPr>
          <w:rFonts w:ascii="Book Antiqua" w:eastAsia="宋体" w:hAnsi="Book Antiqua" w:cs="宋体"/>
          <w:kern w:val="0"/>
          <w:lang w:eastAsia="zh-CN"/>
        </w:rPr>
        <w:t>, Fouad TR, Lee SS. Cirrhotic cardiomyopathy. </w:t>
      </w:r>
      <w:r w:rsidRPr="003143C1">
        <w:rPr>
          <w:rFonts w:ascii="Book Antiqua" w:eastAsia="宋体" w:hAnsi="Book Antiqua" w:cs="宋体"/>
          <w:i/>
          <w:iCs/>
          <w:kern w:val="0"/>
          <w:lang w:eastAsia="zh-CN"/>
        </w:rPr>
        <w:t>Semin Liver Dis</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28</w:t>
      </w:r>
      <w:r w:rsidRPr="003143C1">
        <w:rPr>
          <w:rFonts w:ascii="Book Antiqua" w:eastAsia="宋体" w:hAnsi="Book Antiqua" w:cs="宋体"/>
          <w:kern w:val="0"/>
          <w:lang w:eastAsia="zh-CN"/>
        </w:rPr>
        <w:t>: 59-69 [PMID: 18293277 DOI: 10.1055/s-2008-104032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52 </w:t>
      </w:r>
      <w:r w:rsidRPr="003143C1">
        <w:rPr>
          <w:rFonts w:ascii="Book Antiqua" w:eastAsia="宋体" w:hAnsi="Book Antiqua" w:cs="宋体"/>
          <w:b/>
          <w:bCs/>
          <w:kern w:val="0"/>
          <w:lang w:eastAsia="zh-CN"/>
        </w:rPr>
        <w:t>Karagiannakis DS</w:t>
      </w:r>
      <w:r w:rsidRPr="003143C1">
        <w:rPr>
          <w:rFonts w:ascii="Book Antiqua" w:eastAsia="宋体" w:hAnsi="Book Antiqua" w:cs="宋体"/>
          <w:kern w:val="0"/>
          <w:lang w:eastAsia="zh-CN"/>
        </w:rPr>
        <w:t>, Vlachogiannakos J, Anastasiadis G, Vafiadis-Zouboulis I, Ladas SD. Frequency and severity of cirrhotic cardiomyopathy and its possible relationship with bacterial endotoxemia. </w:t>
      </w:r>
      <w:r w:rsidRPr="003143C1">
        <w:rPr>
          <w:rFonts w:ascii="Book Antiqua" w:eastAsia="宋体" w:hAnsi="Book Antiqua" w:cs="宋体"/>
          <w:i/>
          <w:iCs/>
          <w:kern w:val="0"/>
          <w:lang w:eastAsia="zh-CN"/>
        </w:rPr>
        <w:t>Dig Dis Sci</w:t>
      </w:r>
      <w:r w:rsidRPr="003143C1">
        <w:rPr>
          <w:rFonts w:ascii="Book Antiqua" w:eastAsia="宋体" w:hAnsi="Book Antiqua" w:cs="宋体"/>
          <w:kern w:val="0"/>
          <w:lang w:eastAsia="zh-CN"/>
        </w:rPr>
        <w:t> 2013; </w:t>
      </w:r>
      <w:r w:rsidRPr="003143C1">
        <w:rPr>
          <w:rFonts w:ascii="Book Antiqua" w:eastAsia="宋体" w:hAnsi="Book Antiqua" w:cs="宋体"/>
          <w:b/>
          <w:bCs/>
          <w:kern w:val="0"/>
          <w:lang w:eastAsia="zh-CN"/>
        </w:rPr>
        <w:t>58</w:t>
      </w:r>
      <w:r w:rsidRPr="003143C1">
        <w:rPr>
          <w:rFonts w:ascii="Book Antiqua" w:eastAsia="宋体" w:hAnsi="Book Antiqua" w:cs="宋体"/>
          <w:kern w:val="0"/>
          <w:lang w:eastAsia="zh-CN"/>
        </w:rPr>
        <w:t>: 3029-3036 [PMID: 23907333 DOI: 10.1007/s10620-013-2693-y]</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53 </w:t>
      </w:r>
      <w:r w:rsidRPr="003143C1">
        <w:rPr>
          <w:rFonts w:ascii="Book Antiqua" w:eastAsia="宋体" w:hAnsi="Book Antiqua" w:cs="宋体"/>
          <w:b/>
          <w:bCs/>
          <w:kern w:val="0"/>
          <w:lang w:eastAsia="zh-CN"/>
        </w:rPr>
        <w:t>Krag A</w:t>
      </w:r>
      <w:r w:rsidRPr="003143C1">
        <w:rPr>
          <w:rFonts w:ascii="Book Antiqua" w:eastAsia="宋体" w:hAnsi="Book Antiqua" w:cs="宋体"/>
          <w:kern w:val="0"/>
          <w:lang w:eastAsia="zh-CN"/>
        </w:rPr>
        <w:t>, Bendtsen F, Henriksen JH, Møller S. Low cardiac output predicts development of hepatorenal syndrome and survival in patients with cirrhosis and ascites. </w:t>
      </w:r>
      <w:r w:rsidRPr="003143C1">
        <w:rPr>
          <w:rFonts w:ascii="Book Antiqua" w:eastAsia="宋体" w:hAnsi="Book Antiqua" w:cs="宋体"/>
          <w:i/>
          <w:iCs/>
          <w:kern w:val="0"/>
          <w:lang w:eastAsia="zh-CN"/>
        </w:rPr>
        <w:t>Gut</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59</w:t>
      </w:r>
      <w:r w:rsidRPr="003143C1">
        <w:rPr>
          <w:rFonts w:ascii="Book Antiqua" w:eastAsia="宋体" w:hAnsi="Book Antiqua" w:cs="宋体"/>
          <w:kern w:val="0"/>
          <w:lang w:eastAsia="zh-CN"/>
        </w:rPr>
        <w:t>: 105-110 [PMID: 19837678 DOI: 10.1136/gut.2009.18057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54 </w:t>
      </w:r>
      <w:r w:rsidRPr="003143C1">
        <w:rPr>
          <w:rFonts w:ascii="Book Antiqua" w:eastAsia="宋体" w:hAnsi="Book Antiqua" w:cs="宋体"/>
          <w:b/>
          <w:bCs/>
          <w:kern w:val="0"/>
          <w:lang w:eastAsia="zh-CN"/>
        </w:rPr>
        <w:t>Lata J</w:t>
      </w:r>
      <w:r w:rsidRPr="003143C1">
        <w:rPr>
          <w:rFonts w:ascii="Book Antiqua" w:eastAsia="宋体" w:hAnsi="Book Antiqua" w:cs="宋体"/>
          <w:kern w:val="0"/>
          <w:lang w:eastAsia="zh-CN"/>
        </w:rPr>
        <w:t>. Hepatorenal syndrome. </w:t>
      </w:r>
      <w:r w:rsidRPr="003143C1">
        <w:rPr>
          <w:rFonts w:ascii="Book Antiqua" w:eastAsia="宋体" w:hAnsi="Book Antiqua" w:cs="宋体"/>
          <w:i/>
          <w:iCs/>
          <w:kern w:val="0"/>
          <w:lang w:eastAsia="zh-CN"/>
        </w:rPr>
        <w:t>World J Gastroenterol</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18</w:t>
      </w:r>
      <w:r w:rsidRPr="003143C1">
        <w:rPr>
          <w:rFonts w:ascii="Book Antiqua" w:eastAsia="宋体" w:hAnsi="Book Antiqua" w:cs="宋体"/>
          <w:kern w:val="0"/>
          <w:lang w:eastAsia="zh-CN"/>
        </w:rPr>
        <w:t>: 4978-4984 [PMID: 23049205 DOI: 10.3748/wjg.v18.i36.497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55 </w:t>
      </w:r>
      <w:r w:rsidRPr="003143C1">
        <w:rPr>
          <w:rFonts w:ascii="Book Antiqua" w:eastAsia="宋体" w:hAnsi="Book Antiqua" w:cs="宋体"/>
          <w:b/>
          <w:bCs/>
          <w:kern w:val="0"/>
          <w:lang w:eastAsia="zh-CN"/>
        </w:rPr>
        <w:t>Grace JA</w:t>
      </w:r>
      <w:r w:rsidRPr="003143C1">
        <w:rPr>
          <w:rFonts w:ascii="Book Antiqua" w:eastAsia="宋体" w:hAnsi="Book Antiqua" w:cs="宋体"/>
          <w:kern w:val="0"/>
          <w:lang w:eastAsia="zh-CN"/>
        </w:rPr>
        <w:t>, Angus PW. Hepatopulmonary syndrome: update on recent advances in pathophysiology, investigation, and treatment. </w:t>
      </w:r>
      <w:r w:rsidRPr="003143C1">
        <w:rPr>
          <w:rFonts w:ascii="Book Antiqua" w:eastAsia="宋体" w:hAnsi="Book Antiqua" w:cs="宋体"/>
          <w:i/>
          <w:iCs/>
          <w:kern w:val="0"/>
          <w:lang w:eastAsia="zh-CN"/>
        </w:rPr>
        <w:t>J Gastroenterol Hepatol</w:t>
      </w:r>
      <w:r w:rsidRPr="003143C1">
        <w:rPr>
          <w:rFonts w:ascii="Book Antiqua" w:eastAsia="宋体" w:hAnsi="Book Antiqua" w:cs="宋体"/>
          <w:kern w:val="0"/>
          <w:lang w:eastAsia="zh-CN"/>
        </w:rPr>
        <w:t> 2013; </w:t>
      </w:r>
      <w:r w:rsidRPr="003143C1">
        <w:rPr>
          <w:rFonts w:ascii="Book Antiqua" w:eastAsia="宋体" w:hAnsi="Book Antiqua" w:cs="宋体"/>
          <w:b/>
          <w:bCs/>
          <w:kern w:val="0"/>
          <w:lang w:eastAsia="zh-CN"/>
        </w:rPr>
        <w:t>28</w:t>
      </w:r>
      <w:r w:rsidRPr="003143C1">
        <w:rPr>
          <w:rFonts w:ascii="Book Antiqua" w:eastAsia="宋体" w:hAnsi="Book Antiqua" w:cs="宋体"/>
          <w:kern w:val="0"/>
          <w:lang w:eastAsia="zh-CN"/>
        </w:rPr>
        <w:t>: 213-219 [PMID: 23190201 DOI: 10.1111/jgh.12061]</w:t>
      </w:r>
    </w:p>
    <w:p w:rsidR="00721D26" w:rsidRPr="003143C1" w:rsidRDefault="00721D26" w:rsidP="00512543">
      <w:pPr>
        <w:spacing w:line="360" w:lineRule="auto"/>
        <w:rPr>
          <w:rFonts w:ascii="Book Antiqua" w:eastAsia="｣ﾍ｣ﾓ ･ｴ･ｷ･ﾃ･ｯ" w:hAnsi="Book Antiqua"/>
          <w:noProof/>
        </w:rPr>
      </w:pPr>
      <w:r w:rsidRPr="003143C1">
        <w:rPr>
          <w:rFonts w:ascii="Book Antiqua" w:eastAsia="宋体" w:hAnsi="Book Antiqua" w:cs="宋体"/>
          <w:kern w:val="0"/>
          <w:lang w:eastAsia="zh-CN"/>
        </w:rPr>
        <w:t>56 </w:t>
      </w:r>
      <w:r w:rsidRPr="003143C1">
        <w:rPr>
          <w:rFonts w:ascii="Book Antiqua" w:eastAsia="｣ﾍ｣ﾓ ･ｴ･ｷ･ﾃ･ｯ" w:hAnsi="Book Antiqua"/>
          <w:b/>
          <w:noProof/>
        </w:rPr>
        <w:t>Zhang HY</w:t>
      </w:r>
      <w:r w:rsidRPr="003143C1">
        <w:rPr>
          <w:rFonts w:ascii="Book Antiqua" w:eastAsia="｣ﾍ｣ﾓ ･ｴ･ｷ･ﾃ･ｯ" w:hAnsi="Book Antiqua"/>
          <w:noProof/>
        </w:rPr>
        <w:t>, Han de W, Su AR, Zhang LT, Zhao ZF, Ji JQ, Li BH, Ji C. Intestinal endotoxemia plays a central role in development of hepatopulmonary syndrome in a cirrhotic rat model induced by multiple pathogenic factors. World J Gastroenterol 2007;</w:t>
      </w:r>
      <w:r w:rsidRPr="003143C1">
        <w:rPr>
          <w:rFonts w:ascii="Book Antiqua" w:eastAsia="｣ﾍ｣ﾓ ･ｴ･ｷ･ﾃ･ｯ" w:hAnsi="Book Antiqua"/>
          <w:b/>
          <w:noProof/>
        </w:rPr>
        <w:t>13</w:t>
      </w:r>
      <w:r w:rsidRPr="003143C1">
        <w:rPr>
          <w:rFonts w:ascii="Book Antiqua" w:eastAsia="｣ﾍ｣ﾓ ･ｴ･ｷ･ﾃ･ｯ" w:hAnsi="Book Antiqua"/>
          <w:noProof/>
        </w:rPr>
        <w:t>:6385-</w:t>
      </w:r>
      <w:r w:rsidRPr="003143C1">
        <w:rPr>
          <w:rFonts w:ascii="Book Antiqua" w:eastAsia="宋体" w:hAnsi="Book Antiqua"/>
          <w:noProof/>
          <w:lang w:eastAsia="zh-CN"/>
        </w:rPr>
        <w:t>63</w:t>
      </w:r>
      <w:r w:rsidRPr="003143C1">
        <w:rPr>
          <w:rFonts w:ascii="Book Antiqua" w:eastAsia="｣ﾍ｣ﾓ ･ｴ･ｷ･ﾃ･ｯ" w:hAnsi="Book Antiqua"/>
          <w:noProof/>
        </w:rPr>
        <w:t>95 [</w:t>
      </w:r>
      <w:r w:rsidRPr="003143C1">
        <w:rPr>
          <w:rFonts w:ascii="Book Antiqua" w:hAnsi="Book Antiqua" w:cs="Arial"/>
          <w:kern w:val="0"/>
        </w:rPr>
        <w:t>PMI</w:t>
      </w:r>
      <w:r w:rsidRPr="003143C1">
        <w:rPr>
          <w:rFonts w:ascii="Book Antiqua" w:eastAsia="｣ﾍ｣ﾓ ･ｴ･ｷ･ﾃ･ｯ" w:hAnsi="Book Antiqua"/>
          <w:noProof/>
        </w:rPr>
        <w:t xml:space="preserve">D: 18081228 DOI: </w:t>
      </w:r>
      <w:r w:rsidR="007A68D7">
        <w:fldChar w:fldCharType="begin"/>
      </w:r>
      <w:r w:rsidR="007A68D7">
        <w:instrText xml:space="preserve"> HYPERLINK "http://dx.doi.org/10.3748/wjg.v13.i25.3500" \t "_blank" </w:instrText>
      </w:r>
      <w:r w:rsidR="007A68D7">
        <w:fldChar w:fldCharType="separate"/>
      </w:r>
      <w:r w:rsidRPr="003143C1">
        <w:rPr>
          <w:rFonts w:ascii="Book Antiqua" w:eastAsia="｣ﾍ｣ﾓ ･ｴ･ｷ･ﾃ･ｯ" w:hAnsi="Book Antiqua"/>
          <w:noProof/>
        </w:rPr>
        <w:t>10.3748/wjg.v13.i25.3500</w:t>
      </w:r>
      <w:r w:rsidR="007A68D7">
        <w:rPr>
          <w:rFonts w:ascii="Book Antiqua" w:eastAsia="｣ﾍ｣ﾓ ･ｴ･ｷ･ﾃ･ｯ" w:hAnsi="Book Antiqua"/>
          <w:noProof/>
        </w:rPr>
        <w:fldChar w:fldCharType="end"/>
      </w:r>
      <w:r w:rsidRPr="003143C1">
        <w:rPr>
          <w:rFonts w:ascii="Book Antiqua" w:eastAsia="｣ﾍ｣ﾓ ･ｴ･ｷ･ﾃ･ｯ" w:hAnsi="Book Antiqua"/>
          <w:noProof/>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57 </w:t>
      </w:r>
      <w:r w:rsidRPr="003143C1">
        <w:rPr>
          <w:rFonts w:ascii="Book Antiqua" w:eastAsia="宋体" w:hAnsi="Book Antiqua" w:cs="宋体"/>
          <w:b/>
          <w:bCs/>
          <w:kern w:val="0"/>
          <w:lang w:eastAsia="zh-CN"/>
        </w:rPr>
        <w:t>Zhang HY</w:t>
      </w:r>
      <w:r w:rsidRPr="003143C1">
        <w:rPr>
          <w:rFonts w:ascii="Book Antiqua" w:eastAsia="宋体" w:hAnsi="Book Antiqua" w:cs="宋体"/>
          <w:kern w:val="0"/>
          <w:lang w:eastAsia="zh-CN"/>
        </w:rPr>
        <w:t>, Han DW, Wang XG, Zhao YC, Zhou X, Zhao HZ. Experimental study on the role of endotoxin in the development of hepatopulmonary syndrome. </w:t>
      </w:r>
      <w:r w:rsidRPr="003143C1">
        <w:rPr>
          <w:rFonts w:ascii="Book Antiqua" w:eastAsia="宋体" w:hAnsi="Book Antiqua" w:cs="宋体"/>
          <w:i/>
          <w:iCs/>
          <w:kern w:val="0"/>
          <w:lang w:eastAsia="zh-CN"/>
        </w:rPr>
        <w:t>World J Gastroenterol</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11</w:t>
      </w:r>
      <w:r w:rsidRPr="003143C1">
        <w:rPr>
          <w:rFonts w:ascii="Book Antiqua" w:eastAsia="宋体" w:hAnsi="Book Antiqua" w:cs="宋体"/>
          <w:kern w:val="0"/>
          <w:lang w:eastAsia="zh-CN"/>
        </w:rPr>
        <w:t xml:space="preserve">: 567-572 [PMID: 15641147 DOI: </w:t>
      </w:r>
      <w:r w:rsidRPr="003143C1">
        <w:rPr>
          <w:rFonts w:ascii="Book Antiqua" w:hAnsi="Book Antiqua"/>
          <w:shd w:val="clear" w:color="auto" w:fill="FFFFFF"/>
        </w:rPr>
        <w:t>10.3748/wjg.v11.i4.567</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58 </w:t>
      </w:r>
      <w:r w:rsidRPr="003143C1">
        <w:rPr>
          <w:rFonts w:ascii="Book Antiqua" w:eastAsia="宋体" w:hAnsi="Book Antiqua" w:cs="宋体"/>
          <w:b/>
          <w:bCs/>
          <w:kern w:val="0"/>
          <w:lang w:eastAsia="zh-CN"/>
        </w:rPr>
        <w:t>Añel RM</w:t>
      </w:r>
      <w:r w:rsidRPr="003143C1">
        <w:rPr>
          <w:rFonts w:ascii="Book Antiqua" w:eastAsia="宋体" w:hAnsi="Book Antiqua" w:cs="宋体"/>
          <w:kern w:val="0"/>
          <w:lang w:eastAsia="zh-CN"/>
        </w:rPr>
        <w:t>, Sheagren JN. Novel presentation and approach to management of hepatopulmonary syndrome with use of antimicrobial agents. </w:t>
      </w:r>
      <w:r w:rsidRPr="003143C1">
        <w:rPr>
          <w:rFonts w:ascii="Book Antiqua" w:eastAsia="宋体" w:hAnsi="Book Antiqua" w:cs="宋体"/>
          <w:i/>
          <w:iCs/>
          <w:kern w:val="0"/>
          <w:lang w:eastAsia="zh-CN"/>
        </w:rPr>
        <w:t>Clin Infect Dis</w:t>
      </w:r>
      <w:r w:rsidRPr="003143C1">
        <w:rPr>
          <w:rFonts w:ascii="Book Antiqua" w:eastAsia="宋体" w:hAnsi="Book Antiqua" w:cs="宋体"/>
          <w:kern w:val="0"/>
          <w:lang w:eastAsia="zh-CN"/>
        </w:rPr>
        <w:t> 2001; </w:t>
      </w:r>
      <w:r w:rsidRPr="003143C1">
        <w:rPr>
          <w:rFonts w:ascii="Book Antiqua" w:eastAsia="宋体" w:hAnsi="Book Antiqua" w:cs="宋体"/>
          <w:b/>
          <w:bCs/>
          <w:kern w:val="0"/>
          <w:lang w:eastAsia="zh-CN"/>
        </w:rPr>
        <w:t>32</w:t>
      </w:r>
      <w:r w:rsidRPr="003143C1">
        <w:rPr>
          <w:rFonts w:ascii="Book Antiqua" w:eastAsia="宋体" w:hAnsi="Book Antiqua" w:cs="宋体"/>
          <w:kern w:val="0"/>
          <w:lang w:eastAsia="zh-CN"/>
        </w:rPr>
        <w:t>: E131-E136 [PMID: 11317264 DOI:</w:t>
      </w:r>
      <w:r w:rsidRPr="003143C1">
        <w:rPr>
          <w:rFonts w:ascii="Book Antiqua" w:hAnsi="Book Antiqua"/>
        </w:rPr>
        <w:t xml:space="preserve"> </w:t>
      </w:r>
      <w:r w:rsidRPr="003143C1">
        <w:rPr>
          <w:rFonts w:ascii="Book Antiqua" w:hAnsi="Book Antiqua"/>
          <w:shd w:val="clear" w:color="auto" w:fill="FFFFFF"/>
        </w:rPr>
        <w:t>10.1086/320149</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59 </w:t>
      </w:r>
      <w:r w:rsidRPr="003143C1">
        <w:rPr>
          <w:rFonts w:ascii="Book Antiqua" w:eastAsia="宋体" w:hAnsi="Book Antiqua" w:cs="宋体"/>
          <w:b/>
          <w:bCs/>
          <w:kern w:val="0"/>
          <w:lang w:eastAsia="zh-CN"/>
        </w:rPr>
        <w:t>Violi F</w:t>
      </w:r>
      <w:r w:rsidRPr="003143C1">
        <w:rPr>
          <w:rFonts w:ascii="Book Antiqua" w:eastAsia="宋体" w:hAnsi="Book Antiqua" w:cs="宋体"/>
          <w:kern w:val="0"/>
          <w:lang w:eastAsia="zh-CN"/>
        </w:rPr>
        <w:t>, Ferro D, Basili S, Saliola M, Quintarelli C, Alessandri C, Cordova C. Association between low-grade disseminated intravascular coagulation and endotoxemia in patients with liver cirrhosis. </w:t>
      </w:r>
      <w:r w:rsidRPr="003143C1">
        <w:rPr>
          <w:rFonts w:ascii="Book Antiqua" w:eastAsia="宋体" w:hAnsi="Book Antiqua" w:cs="宋体"/>
          <w:i/>
          <w:iCs/>
          <w:kern w:val="0"/>
          <w:lang w:eastAsia="zh-CN"/>
        </w:rPr>
        <w:t>Gastroenterology</w:t>
      </w:r>
      <w:r w:rsidRPr="003143C1">
        <w:rPr>
          <w:rFonts w:ascii="Book Antiqua" w:eastAsia="宋体" w:hAnsi="Book Antiqua" w:cs="宋体"/>
          <w:kern w:val="0"/>
          <w:lang w:eastAsia="zh-CN"/>
        </w:rPr>
        <w:t> 1995; </w:t>
      </w:r>
      <w:r w:rsidRPr="003143C1">
        <w:rPr>
          <w:rFonts w:ascii="Book Antiqua" w:eastAsia="宋体" w:hAnsi="Book Antiqua" w:cs="宋体"/>
          <w:b/>
          <w:bCs/>
          <w:kern w:val="0"/>
          <w:lang w:eastAsia="zh-CN"/>
        </w:rPr>
        <w:t>109</w:t>
      </w:r>
      <w:r w:rsidRPr="003143C1">
        <w:rPr>
          <w:rFonts w:ascii="Book Antiqua" w:eastAsia="宋体" w:hAnsi="Book Antiqua" w:cs="宋体"/>
          <w:kern w:val="0"/>
          <w:lang w:eastAsia="zh-CN"/>
        </w:rPr>
        <w:t xml:space="preserve">: 531-539 [PMID: 7615203 DOI: </w:t>
      </w:r>
      <w:r w:rsidRPr="003143C1">
        <w:rPr>
          <w:rFonts w:ascii="Book Antiqua" w:hAnsi="Book Antiqua"/>
          <w:shd w:val="clear" w:color="auto" w:fill="FFFFFF"/>
        </w:rPr>
        <w:t>10.1016/0016-5085(95)90342-9</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0 </w:t>
      </w:r>
      <w:r w:rsidRPr="003143C1">
        <w:rPr>
          <w:rFonts w:ascii="Book Antiqua" w:eastAsia="宋体" w:hAnsi="Book Antiqua" w:cs="宋体"/>
          <w:b/>
          <w:bCs/>
          <w:kern w:val="0"/>
          <w:lang w:eastAsia="zh-CN"/>
        </w:rPr>
        <w:t>Villa E</w:t>
      </w:r>
      <w:r w:rsidRPr="003143C1">
        <w:rPr>
          <w:rFonts w:ascii="Book Antiqua" w:eastAsia="宋体" w:hAnsi="Book Antiqua" w:cs="宋体"/>
          <w:kern w:val="0"/>
          <w:lang w:eastAsia="zh-CN"/>
        </w:rPr>
        <w:t>, Cammà C, Marietta M, Luongo M, Critelli R, Colopi S, Tata C, Zecchini R, Gitto S, Petta S, Lei B, Bernabucci V, Vukotic R, De Maria N, Schepis F, Karampatou A, Caporali C, Simoni L, Del Buono M, Zambotto B, Turola E, Fornaciari G, Schianchi S, Ferrari A, Valla D. Enoxaparin prevents portal vein thrombosis and liver decompensation in patients with advanced cirrhosis. </w:t>
      </w:r>
      <w:r w:rsidRPr="003143C1">
        <w:rPr>
          <w:rFonts w:ascii="Book Antiqua" w:eastAsia="宋体" w:hAnsi="Book Antiqua" w:cs="宋体"/>
          <w:i/>
          <w:iCs/>
          <w:kern w:val="0"/>
          <w:lang w:eastAsia="zh-CN"/>
        </w:rPr>
        <w:t>Gastroenterology</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143</w:t>
      </w:r>
      <w:r w:rsidRPr="003143C1">
        <w:rPr>
          <w:rFonts w:ascii="Book Antiqua" w:eastAsia="宋体" w:hAnsi="Book Antiqua" w:cs="宋体"/>
          <w:kern w:val="0"/>
          <w:lang w:eastAsia="zh-CN"/>
        </w:rPr>
        <w:t>: 1253-60.e1-4 [PMID: 22819864 DOI: 10.1053/j.gastro.2012.07.01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1 </w:t>
      </w:r>
      <w:r w:rsidRPr="003143C1">
        <w:rPr>
          <w:rFonts w:ascii="Book Antiqua" w:eastAsia="宋体" w:hAnsi="Book Antiqua" w:cs="宋体"/>
          <w:b/>
          <w:bCs/>
          <w:kern w:val="0"/>
          <w:lang w:eastAsia="zh-CN"/>
        </w:rPr>
        <w:t>Ferro D</w:t>
      </w:r>
      <w:r w:rsidRPr="003143C1">
        <w:rPr>
          <w:rFonts w:ascii="Book Antiqua" w:eastAsia="宋体" w:hAnsi="Book Antiqua" w:cs="宋体"/>
          <w:kern w:val="0"/>
          <w:lang w:eastAsia="zh-CN"/>
        </w:rPr>
        <w:t>, Quintarelli C, Lattuada A, Leo R, Alessandroni M, Mannucci PM, Violi F. High plasma levels of von Willebrand factor as a marker of endothelial perturbation in cirrhosis: relationship to endotoxemia.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1996; </w:t>
      </w:r>
      <w:r w:rsidRPr="003143C1">
        <w:rPr>
          <w:rFonts w:ascii="Book Antiqua" w:eastAsia="宋体" w:hAnsi="Book Antiqua" w:cs="宋体"/>
          <w:b/>
          <w:bCs/>
          <w:kern w:val="0"/>
          <w:lang w:eastAsia="zh-CN"/>
        </w:rPr>
        <w:t>23</w:t>
      </w:r>
      <w:r w:rsidRPr="003143C1">
        <w:rPr>
          <w:rFonts w:ascii="Book Antiqua" w:eastAsia="宋体" w:hAnsi="Book Antiqua" w:cs="宋体"/>
          <w:kern w:val="0"/>
          <w:lang w:eastAsia="zh-CN"/>
        </w:rPr>
        <w:t>: 1377-1383 [PMID: 8675154 DOI: 10.1002/hep.51023061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2 </w:t>
      </w:r>
      <w:r w:rsidRPr="003143C1">
        <w:rPr>
          <w:rFonts w:ascii="Book Antiqua" w:eastAsia="宋体" w:hAnsi="Book Antiqua" w:cs="宋体"/>
          <w:b/>
          <w:bCs/>
          <w:kern w:val="0"/>
          <w:lang w:eastAsia="zh-CN"/>
        </w:rPr>
        <w:t>Ferro D</w:t>
      </w:r>
      <w:r w:rsidRPr="003143C1">
        <w:rPr>
          <w:rFonts w:ascii="Book Antiqua" w:eastAsia="宋体" w:hAnsi="Book Antiqua" w:cs="宋体"/>
          <w:kern w:val="0"/>
          <w:lang w:eastAsia="zh-CN"/>
        </w:rPr>
        <w:t>, Basili S, Lattuada A, Mantovani B, Bellomo A, Mannucci PM, Violi F. Systemic clotting activation by low-grade endotoxaemia in liver cirrhosis: a potential role for endothelial procoagulant activation. </w:t>
      </w:r>
      <w:r w:rsidRPr="003143C1">
        <w:rPr>
          <w:rFonts w:ascii="Book Antiqua" w:eastAsia="宋体" w:hAnsi="Book Antiqua" w:cs="宋体"/>
          <w:i/>
          <w:iCs/>
          <w:kern w:val="0"/>
          <w:lang w:eastAsia="zh-CN"/>
        </w:rPr>
        <w:t>Ital J Gastroenterol Hepatol</w:t>
      </w:r>
      <w:r w:rsidRPr="003143C1">
        <w:rPr>
          <w:rFonts w:ascii="Book Antiqua" w:eastAsia="宋体" w:hAnsi="Book Antiqua" w:cs="宋体"/>
          <w:kern w:val="0"/>
          <w:lang w:eastAsia="zh-CN"/>
        </w:rPr>
        <w:t> 1997; </w:t>
      </w:r>
      <w:r w:rsidRPr="003143C1">
        <w:rPr>
          <w:rFonts w:ascii="Book Antiqua" w:eastAsia="宋体" w:hAnsi="Book Antiqua" w:cs="宋体"/>
          <w:b/>
          <w:bCs/>
          <w:kern w:val="0"/>
          <w:lang w:eastAsia="zh-CN"/>
        </w:rPr>
        <w:t>29</w:t>
      </w:r>
      <w:r w:rsidRPr="003143C1">
        <w:rPr>
          <w:rFonts w:ascii="Book Antiqua" w:eastAsia="宋体" w:hAnsi="Book Antiqua" w:cs="宋体"/>
          <w:kern w:val="0"/>
          <w:lang w:eastAsia="zh-CN"/>
        </w:rPr>
        <w:t>: 434-440 [PMID: 949485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3 </w:t>
      </w:r>
      <w:r w:rsidRPr="003143C1">
        <w:rPr>
          <w:rFonts w:ascii="Book Antiqua" w:eastAsia="宋体" w:hAnsi="Book Antiqua" w:cs="宋体"/>
          <w:b/>
          <w:bCs/>
          <w:kern w:val="0"/>
          <w:lang w:eastAsia="zh-CN"/>
        </w:rPr>
        <w:t>Violi F</w:t>
      </w:r>
      <w:r w:rsidRPr="003143C1">
        <w:rPr>
          <w:rFonts w:ascii="Book Antiqua" w:eastAsia="宋体" w:hAnsi="Book Antiqua" w:cs="宋体"/>
          <w:kern w:val="0"/>
          <w:lang w:eastAsia="zh-CN"/>
        </w:rPr>
        <w:t>, Ferro D, Basili S, Lionetti R, Rossi E, Merli M, Riggio O, Bezzi M, Capocaccia L. Ongoing prothrombotic state in the portal circulation of cirrhotic patients. </w:t>
      </w:r>
      <w:r w:rsidRPr="003143C1">
        <w:rPr>
          <w:rFonts w:ascii="Book Antiqua" w:eastAsia="宋体" w:hAnsi="Book Antiqua" w:cs="宋体"/>
          <w:i/>
          <w:iCs/>
          <w:kern w:val="0"/>
          <w:lang w:eastAsia="zh-CN"/>
        </w:rPr>
        <w:t>Thromb Haemost</w:t>
      </w:r>
      <w:r w:rsidRPr="003143C1">
        <w:rPr>
          <w:rFonts w:ascii="Book Antiqua" w:eastAsia="宋体" w:hAnsi="Book Antiqua" w:cs="宋体"/>
          <w:kern w:val="0"/>
          <w:lang w:eastAsia="zh-CN"/>
        </w:rPr>
        <w:t> 1997; </w:t>
      </w:r>
      <w:r w:rsidRPr="003143C1">
        <w:rPr>
          <w:rFonts w:ascii="Book Antiqua" w:eastAsia="宋体" w:hAnsi="Book Antiqua" w:cs="宋体"/>
          <w:b/>
          <w:bCs/>
          <w:kern w:val="0"/>
          <w:lang w:eastAsia="zh-CN"/>
        </w:rPr>
        <w:t>77</w:t>
      </w:r>
      <w:r w:rsidRPr="003143C1">
        <w:rPr>
          <w:rFonts w:ascii="Book Antiqua" w:eastAsia="宋体" w:hAnsi="Book Antiqua" w:cs="宋体"/>
          <w:kern w:val="0"/>
          <w:lang w:eastAsia="zh-CN"/>
        </w:rPr>
        <w:t>: 44-47 [PMID: 903144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4 </w:t>
      </w:r>
      <w:r w:rsidRPr="003143C1">
        <w:rPr>
          <w:rFonts w:ascii="Book Antiqua" w:eastAsia="宋体" w:hAnsi="Book Antiqua" w:cs="宋体"/>
          <w:b/>
          <w:bCs/>
          <w:kern w:val="0"/>
          <w:lang w:eastAsia="zh-CN"/>
        </w:rPr>
        <w:t>Saliola M</w:t>
      </w:r>
      <w:r w:rsidRPr="003143C1">
        <w:rPr>
          <w:rFonts w:ascii="Book Antiqua" w:eastAsia="宋体" w:hAnsi="Book Antiqua" w:cs="宋体"/>
          <w:kern w:val="0"/>
          <w:lang w:eastAsia="zh-CN"/>
        </w:rPr>
        <w:t>, Lorenzet R, Ferro D, Basili S, Caroselli C, Santo AD, Sallese M, Violi F. Enhanced expression of monocyte tissue factor in patients with liver cirrhosis. </w:t>
      </w:r>
      <w:r w:rsidRPr="003143C1">
        <w:rPr>
          <w:rFonts w:ascii="Book Antiqua" w:eastAsia="宋体" w:hAnsi="Book Antiqua" w:cs="宋体"/>
          <w:i/>
          <w:iCs/>
          <w:kern w:val="0"/>
          <w:lang w:eastAsia="zh-CN"/>
        </w:rPr>
        <w:t>Gut</w:t>
      </w:r>
      <w:r w:rsidRPr="003143C1">
        <w:rPr>
          <w:rFonts w:ascii="Book Antiqua" w:eastAsia="宋体" w:hAnsi="Book Antiqua" w:cs="宋体"/>
          <w:kern w:val="0"/>
          <w:lang w:eastAsia="zh-CN"/>
        </w:rPr>
        <w:t> 1998; </w:t>
      </w:r>
      <w:r w:rsidRPr="003143C1">
        <w:rPr>
          <w:rFonts w:ascii="Book Antiqua" w:eastAsia="宋体" w:hAnsi="Book Antiqua" w:cs="宋体"/>
          <w:b/>
          <w:bCs/>
          <w:kern w:val="0"/>
          <w:lang w:eastAsia="zh-CN"/>
        </w:rPr>
        <w:t>43</w:t>
      </w:r>
      <w:r w:rsidRPr="003143C1">
        <w:rPr>
          <w:rFonts w:ascii="Book Antiqua" w:eastAsia="宋体" w:hAnsi="Book Antiqua" w:cs="宋体"/>
          <w:kern w:val="0"/>
          <w:lang w:eastAsia="zh-CN"/>
        </w:rPr>
        <w:t>: 428-432 [PMID: 986349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5 </w:t>
      </w:r>
      <w:r w:rsidRPr="003143C1">
        <w:rPr>
          <w:rFonts w:ascii="Book Antiqua" w:eastAsia="宋体" w:hAnsi="Book Antiqua" w:cs="宋体"/>
          <w:b/>
          <w:bCs/>
          <w:kern w:val="0"/>
          <w:lang w:eastAsia="zh-CN"/>
        </w:rPr>
        <w:t>Uemura M</w:t>
      </w:r>
      <w:r w:rsidRPr="003143C1">
        <w:rPr>
          <w:rFonts w:ascii="Book Antiqua" w:eastAsia="宋体" w:hAnsi="Book Antiqua" w:cs="宋体"/>
          <w:kern w:val="0"/>
          <w:lang w:eastAsia="zh-CN"/>
        </w:rPr>
        <w:t>, Fujimura Y, Matsumoto M, Ishizashi H, Kato S, Matsuyama T, Isonishi A, Ishikawa M, Yagita M, Morioka C, Yoshiji H, Tsujimoto T, Kurumatani N, Fukui H. Comprehensive analysis of ADAMTS13 in patients with liver cirrhosis. </w:t>
      </w:r>
      <w:r w:rsidRPr="003143C1">
        <w:rPr>
          <w:rFonts w:ascii="Book Antiqua" w:eastAsia="宋体" w:hAnsi="Book Antiqua" w:cs="宋体"/>
          <w:i/>
          <w:iCs/>
          <w:kern w:val="0"/>
          <w:lang w:eastAsia="zh-CN"/>
        </w:rPr>
        <w:t>Thromb Haemost</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99</w:t>
      </w:r>
      <w:r w:rsidRPr="003143C1">
        <w:rPr>
          <w:rFonts w:ascii="Book Antiqua" w:eastAsia="宋体" w:hAnsi="Book Antiqua" w:cs="宋体"/>
          <w:kern w:val="0"/>
          <w:lang w:eastAsia="zh-CN"/>
        </w:rPr>
        <w:t>: 1019-1029 [PMID: 18521503 DOI: 10.1160/TH08-01-000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6 </w:t>
      </w:r>
      <w:r w:rsidRPr="003143C1">
        <w:rPr>
          <w:rFonts w:ascii="Book Antiqua" w:eastAsia="宋体" w:hAnsi="Book Antiqua" w:cs="宋体"/>
          <w:b/>
          <w:bCs/>
          <w:kern w:val="0"/>
          <w:lang w:eastAsia="zh-CN"/>
        </w:rPr>
        <w:t>Takaya H</w:t>
      </w:r>
      <w:r w:rsidRPr="003143C1">
        <w:rPr>
          <w:rFonts w:ascii="Book Antiqua" w:eastAsia="宋体" w:hAnsi="Book Antiqua" w:cs="宋体"/>
          <w:kern w:val="0"/>
          <w:lang w:eastAsia="zh-CN"/>
        </w:rPr>
        <w:t>, Uemura M, Fujimura Y, Matsumoto M, Matsuyama T, Kato S, Morioka C, Ishizashi H, Hori Y, Fujimoto M, Tsujimoto T, Kawaratani H, Toyohara M, Kurumatani N, Fukui H. ADAMTS13 activity may predict the cumulative survival of patients with liver cirrhosis in comparison with the Child-Turcotte-Pugh score and the Model for End-Stage Liver Disease score. </w:t>
      </w:r>
      <w:r w:rsidRPr="003143C1">
        <w:rPr>
          <w:rFonts w:ascii="Book Antiqua" w:eastAsia="宋体" w:hAnsi="Book Antiqua" w:cs="宋体"/>
          <w:i/>
          <w:iCs/>
          <w:kern w:val="0"/>
          <w:lang w:eastAsia="zh-CN"/>
        </w:rPr>
        <w:t>Hepatol Res</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42</w:t>
      </w:r>
      <w:r w:rsidRPr="003143C1">
        <w:rPr>
          <w:rFonts w:ascii="Book Antiqua" w:eastAsia="宋体" w:hAnsi="Book Antiqua" w:cs="宋体"/>
          <w:kern w:val="0"/>
          <w:lang w:eastAsia="zh-CN"/>
        </w:rPr>
        <w:t>: 459-472 [PMID: 22292786 DOI: 10.1111/j.1872-034X.2011.00950.x]</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7 </w:t>
      </w:r>
      <w:r w:rsidRPr="003143C1">
        <w:rPr>
          <w:rFonts w:ascii="Book Antiqua" w:eastAsia="宋体" w:hAnsi="Book Antiqua" w:cs="宋体"/>
          <w:b/>
          <w:bCs/>
          <w:kern w:val="0"/>
          <w:lang w:eastAsia="zh-CN"/>
        </w:rPr>
        <w:t>Ishikawa M</w:t>
      </w:r>
      <w:r w:rsidRPr="003143C1">
        <w:rPr>
          <w:rFonts w:ascii="Book Antiqua" w:eastAsia="宋体" w:hAnsi="Book Antiqua" w:cs="宋体"/>
          <w:kern w:val="0"/>
          <w:lang w:eastAsia="zh-CN"/>
        </w:rPr>
        <w:t>, Uemura M, Matsuyama T, Matsumoto M, Ishizashi H, Kato S, Morioka C, Fujimoto M, Kojima H, Yoshiji H, Tsujimoto T, Takimura C, Fujimura Y, Fukui H. Potential role of enhanced cytokinemia and plasma inhibitor on the decreased activity of plasma ADAMTS13 in patients with alcoholic hepatitis: relationship to endotoxemia. </w:t>
      </w:r>
      <w:r w:rsidRPr="003143C1">
        <w:rPr>
          <w:rFonts w:ascii="Book Antiqua" w:eastAsia="宋体" w:hAnsi="Book Antiqua" w:cs="宋体"/>
          <w:i/>
          <w:iCs/>
          <w:kern w:val="0"/>
          <w:lang w:eastAsia="zh-CN"/>
        </w:rPr>
        <w:t>Alcohol Clin Exp Res</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 xml:space="preserve">34 </w:t>
      </w:r>
      <w:r w:rsidRPr="003143C1">
        <w:rPr>
          <w:rFonts w:ascii="Book Antiqua" w:eastAsia="宋体" w:hAnsi="Book Antiqua" w:cs="宋体"/>
          <w:bCs/>
          <w:kern w:val="0"/>
          <w:lang w:eastAsia="zh-CN"/>
        </w:rPr>
        <w:t>Suppl 1</w:t>
      </w:r>
      <w:r w:rsidRPr="003143C1">
        <w:rPr>
          <w:rFonts w:ascii="Book Antiqua" w:eastAsia="宋体" w:hAnsi="Book Antiqua" w:cs="宋体"/>
          <w:kern w:val="0"/>
          <w:lang w:eastAsia="zh-CN"/>
        </w:rPr>
        <w:t>: S25-S33 [PMID: 19094193 DOI: 10.1111/j.1530-0277.2008.00850.x]</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8 </w:t>
      </w:r>
      <w:r w:rsidRPr="003143C1">
        <w:rPr>
          <w:rFonts w:ascii="Book Antiqua" w:eastAsia="宋体" w:hAnsi="Book Antiqua" w:cs="宋体"/>
          <w:b/>
          <w:bCs/>
          <w:kern w:val="0"/>
          <w:lang w:eastAsia="zh-CN"/>
        </w:rPr>
        <w:t>Zeuzem S</w:t>
      </w:r>
      <w:r w:rsidRPr="003143C1">
        <w:rPr>
          <w:rFonts w:ascii="Book Antiqua" w:eastAsia="宋体" w:hAnsi="Book Antiqua" w:cs="宋体"/>
          <w:kern w:val="0"/>
          <w:lang w:eastAsia="zh-CN"/>
        </w:rPr>
        <w:t>. Gut-liver axis. </w:t>
      </w:r>
      <w:r w:rsidRPr="003143C1">
        <w:rPr>
          <w:rFonts w:ascii="Book Antiqua" w:eastAsia="宋体" w:hAnsi="Book Antiqua" w:cs="宋体"/>
          <w:i/>
          <w:iCs/>
          <w:kern w:val="0"/>
          <w:lang w:eastAsia="zh-CN"/>
        </w:rPr>
        <w:t>Int J Colorectal Dis</w:t>
      </w:r>
      <w:r w:rsidRPr="003143C1">
        <w:rPr>
          <w:rFonts w:ascii="Book Antiqua" w:eastAsia="宋体" w:hAnsi="Book Antiqua" w:cs="宋体"/>
          <w:kern w:val="0"/>
          <w:lang w:eastAsia="zh-CN"/>
        </w:rPr>
        <w:t> 2000; </w:t>
      </w:r>
      <w:r w:rsidRPr="003143C1">
        <w:rPr>
          <w:rFonts w:ascii="Book Antiqua" w:eastAsia="宋体" w:hAnsi="Book Antiqua" w:cs="宋体"/>
          <w:b/>
          <w:bCs/>
          <w:kern w:val="0"/>
          <w:lang w:eastAsia="zh-CN"/>
        </w:rPr>
        <w:t>15</w:t>
      </w:r>
      <w:r w:rsidRPr="003143C1">
        <w:rPr>
          <w:rFonts w:ascii="Book Antiqua" w:eastAsia="宋体" w:hAnsi="Book Antiqua" w:cs="宋体"/>
          <w:kern w:val="0"/>
          <w:lang w:eastAsia="zh-CN"/>
        </w:rPr>
        <w:t>: 59-82 [PMID: 1085554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69 </w:t>
      </w:r>
      <w:r w:rsidRPr="003143C1">
        <w:rPr>
          <w:rFonts w:ascii="Book Antiqua" w:eastAsia="宋体" w:hAnsi="Book Antiqua" w:cs="宋体"/>
          <w:b/>
          <w:bCs/>
          <w:kern w:val="0"/>
          <w:lang w:eastAsia="zh-CN"/>
        </w:rPr>
        <w:t>Ilan Y</w:t>
      </w:r>
      <w:r w:rsidRPr="003143C1">
        <w:rPr>
          <w:rFonts w:ascii="Book Antiqua" w:eastAsia="宋体" w:hAnsi="Book Antiqua" w:cs="宋体"/>
          <w:kern w:val="0"/>
          <w:lang w:eastAsia="zh-CN"/>
        </w:rPr>
        <w:t>. Leaky gut and the liver: a role for bacterial translocation in nonalcoholic steatohepatitis. </w:t>
      </w:r>
      <w:r w:rsidRPr="003143C1">
        <w:rPr>
          <w:rFonts w:ascii="Book Antiqua" w:eastAsia="宋体" w:hAnsi="Book Antiqua" w:cs="宋体"/>
          <w:i/>
          <w:iCs/>
          <w:kern w:val="0"/>
          <w:lang w:eastAsia="zh-CN"/>
        </w:rPr>
        <w:t>World J Gastroenterol</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18</w:t>
      </w:r>
      <w:r w:rsidRPr="003143C1">
        <w:rPr>
          <w:rFonts w:ascii="Book Antiqua" w:eastAsia="宋体" w:hAnsi="Book Antiqua" w:cs="宋体"/>
          <w:kern w:val="0"/>
          <w:lang w:eastAsia="zh-CN"/>
        </w:rPr>
        <w:t>: 2609-2618 [PMID: 22690069 DOI: 10.3748/wjg.v18.i21.2609]</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0 </w:t>
      </w:r>
      <w:r w:rsidRPr="003143C1">
        <w:rPr>
          <w:rFonts w:ascii="Book Antiqua" w:eastAsia="宋体" w:hAnsi="Book Antiqua" w:cs="宋体"/>
          <w:b/>
          <w:bCs/>
          <w:kern w:val="0"/>
          <w:lang w:eastAsia="zh-CN"/>
        </w:rPr>
        <w:t>Pinzone MR</w:t>
      </w:r>
      <w:r w:rsidRPr="003143C1">
        <w:rPr>
          <w:rFonts w:ascii="Book Antiqua" w:eastAsia="宋体" w:hAnsi="Book Antiqua" w:cs="宋体"/>
          <w:kern w:val="0"/>
          <w:lang w:eastAsia="zh-CN"/>
        </w:rPr>
        <w:t>, Celesia BM, Di Rosa M, Cacopardo B, Nunnari G. Microbial translocation in chronic liver diseases. </w:t>
      </w:r>
      <w:r w:rsidRPr="003143C1">
        <w:rPr>
          <w:rFonts w:ascii="Book Antiqua" w:eastAsia="宋体" w:hAnsi="Book Antiqua" w:cs="宋体"/>
          <w:i/>
          <w:iCs/>
          <w:kern w:val="0"/>
          <w:lang w:eastAsia="zh-CN"/>
        </w:rPr>
        <w:t>Int J Microbiol</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2012</w:t>
      </w:r>
      <w:r w:rsidRPr="003143C1">
        <w:rPr>
          <w:rFonts w:ascii="Book Antiqua" w:eastAsia="宋体" w:hAnsi="Book Antiqua" w:cs="宋体"/>
          <w:kern w:val="0"/>
          <w:lang w:eastAsia="zh-CN"/>
        </w:rPr>
        <w:t>: 694629 [PMID: 2284822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1 </w:t>
      </w:r>
      <w:r w:rsidRPr="003143C1">
        <w:rPr>
          <w:rFonts w:ascii="Book Antiqua" w:eastAsia="宋体" w:hAnsi="Book Antiqua" w:cs="宋体"/>
          <w:b/>
          <w:bCs/>
          <w:kern w:val="0"/>
          <w:lang w:eastAsia="zh-CN"/>
        </w:rPr>
        <w:t>Pijls KE</w:t>
      </w:r>
      <w:r w:rsidRPr="003143C1">
        <w:rPr>
          <w:rFonts w:ascii="Book Antiqua" w:eastAsia="宋体" w:hAnsi="Book Antiqua" w:cs="宋体"/>
          <w:kern w:val="0"/>
          <w:lang w:eastAsia="zh-CN"/>
        </w:rPr>
        <w:t>, Jonkers DM, Elamin EE, Masclee AA, Koek GH. Intestinal epithelial barrier function in liver cirrhosis: an extensive review of the literature. </w:t>
      </w:r>
      <w:r w:rsidRPr="003143C1">
        <w:rPr>
          <w:rFonts w:ascii="Book Antiqua" w:eastAsia="宋体" w:hAnsi="Book Antiqua" w:cs="宋体"/>
          <w:i/>
          <w:iCs/>
          <w:kern w:val="0"/>
          <w:lang w:eastAsia="zh-CN"/>
        </w:rPr>
        <w:t>Liver Int</w:t>
      </w:r>
      <w:r w:rsidRPr="003143C1">
        <w:rPr>
          <w:rFonts w:ascii="Book Antiqua" w:eastAsia="宋体" w:hAnsi="Book Antiqua" w:cs="宋体"/>
          <w:kern w:val="0"/>
          <w:lang w:eastAsia="zh-CN"/>
        </w:rPr>
        <w:t> 2013; </w:t>
      </w:r>
      <w:r w:rsidRPr="003143C1">
        <w:rPr>
          <w:rFonts w:ascii="Book Antiqua" w:eastAsia="宋体" w:hAnsi="Book Antiqua" w:cs="宋体"/>
          <w:b/>
          <w:bCs/>
          <w:kern w:val="0"/>
          <w:lang w:eastAsia="zh-CN"/>
        </w:rPr>
        <w:t>33</w:t>
      </w:r>
      <w:r w:rsidRPr="003143C1">
        <w:rPr>
          <w:rFonts w:ascii="Book Antiqua" w:eastAsia="宋体" w:hAnsi="Book Antiqua" w:cs="宋体"/>
          <w:kern w:val="0"/>
          <w:lang w:eastAsia="zh-CN"/>
        </w:rPr>
        <w:t>: 1457-1469 [PMID: 23879434 DOI: 10.1111/liv.1227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2 </w:t>
      </w:r>
      <w:r w:rsidRPr="003143C1">
        <w:rPr>
          <w:rFonts w:ascii="Book Antiqua" w:eastAsia="宋体" w:hAnsi="Book Antiqua" w:cs="宋体"/>
          <w:b/>
          <w:bCs/>
          <w:kern w:val="0"/>
          <w:lang w:eastAsia="zh-CN"/>
        </w:rPr>
        <w:t>Bauer TM</w:t>
      </w:r>
      <w:r w:rsidRPr="003143C1">
        <w:rPr>
          <w:rFonts w:ascii="Book Antiqua" w:eastAsia="宋体" w:hAnsi="Book Antiqua" w:cs="宋体"/>
          <w:kern w:val="0"/>
          <w:lang w:eastAsia="zh-CN"/>
        </w:rPr>
        <w:t>, Schwacha H, Steinbrückner B, Brinkmann FE, Ditzen AK, Aponte JJ, Pelz K, Berger D, Kist M, Blum HE. Small intestinal bacterial overgrowth in human cirrhosis is associated with systemic endotoxemia. </w:t>
      </w:r>
      <w:r w:rsidRPr="003143C1">
        <w:rPr>
          <w:rFonts w:ascii="Book Antiqua" w:eastAsia="宋体" w:hAnsi="Book Antiqua" w:cs="宋体"/>
          <w:i/>
          <w:iCs/>
          <w:kern w:val="0"/>
          <w:lang w:eastAsia="zh-CN"/>
        </w:rPr>
        <w:t>Am J Gastroenterol</w:t>
      </w:r>
      <w:r w:rsidRPr="003143C1">
        <w:rPr>
          <w:rFonts w:ascii="Book Antiqua" w:eastAsia="宋体" w:hAnsi="Book Antiqua" w:cs="宋体"/>
          <w:kern w:val="0"/>
          <w:lang w:eastAsia="zh-CN"/>
        </w:rPr>
        <w:t> 2002; </w:t>
      </w:r>
      <w:r w:rsidRPr="003143C1">
        <w:rPr>
          <w:rFonts w:ascii="Book Antiqua" w:eastAsia="宋体" w:hAnsi="Book Antiqua" w:cs="宋体"/>
          <w:b/>
          <w:bCs/>
          <w:kern w:val="0"/>
          <w:lang w:eastAsia="zh-CN"/>
        </w:rPr>
        <w:t>97</w:t>
      </w:r>
      <w:r w:rsidRPr="003143C1">
        <w:rPr>
          <w:rFonts w:ascii="Book Antiqua" w:eastAsia="宋体" w:hAnsi="Book Antiqua" w:cs="宋体"/>
          <w:kern w:val="0"/>
          <w:lang w:eastAsia="zh-CN"/>
        </w:rPr>
        <w:t>: 2364-2370 [PMID: 1235825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3 </w:t>
      </w:r>
      <w:r w:rsidRPr="003143C1">
        <w:rPr>
          <w:rFonts w:ascii="Book Antiqua" w:eastAsia="宋体" w:hAnsi="Book Antiqua" w:cs="宋体"/>
          <w:b/>
          <w:bCs/>
          <w:kern w:val="0"/>
          <w:lang w:eastAsia="zh-CN"/>
        </w:rPr>
        <w:t>Pérez-Paramo M</w:t>
      </w:r>
      <w:r w:rsidRPr="003143C1">
        <w:rPr>
          <w:rFonts w:ascii="Book Antiqua" w:eastAsia="宋体" w:hAnsi="Book Antiqua" w:cs="宋体"/>
          <w:kern w:val="0"/>
          <w:lang w:eastAsia="zh-CN"/>
        </w:rPr>
        <w:t>, Muñoz J, Albillos A, Freile I, Portero F, Santos M, Ortiz-Berrocal J. Effect of propranolol on the factors promoting bacterial translocation in cirrhotic rats with ascite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0; </w:t>
      </w:r>
      <w:r w:rsidRPr="003143C1">
        <w:rPr>
          <w:rFonts w:ascii="Book Antiqua" w:eastAsia="宋体" w:hAnsi="Book Antiqua" w:cs="宋体"/>
          <w:b/>
          <w:bCs/>
          <w:kern w:val="0"/>
          <w:lang w:eastAsia="zh-CN"/>
        </w:rPr>
        <w:t>31</w:t>
      </w:r>
      <w:r w:rsidRPr="003143C1">
        <w:rPr>
          <w:rFonts w:ascii="Book Antiqua" w:eastAsia="宋体" w:hAnsi="Book Antiqua" w:cs="宋体"/>
          <w:kern w:val="0"/>
          <w:lang w:eastAsia="zh-CN"/>
        </w:rPr>
        <w:t>: 43-48 [PMID: 10613726 DOI: 10.1002/hep.510310109]</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4 </w:t>
      </w:r>
      <w:r w:rsidRPr="003143C1">
        <w:rPr>
          <w:rFonts w:ascii="Book Antiqua" w:eastAsia="宋体" w:hAnsi="Book Antiqua" w:cs="宋体"/>
          <w:b/>
          <w:bCs/>
          <w:kern w:val="0"/>
          <w:lang w:eastAsia="zh-CN"/>
        </w:rPr>
        <w:t>Casafont Morencos F</w:t>
      </w:r>
      <w:r w:rsidRPr="003143C1">
        <w:rPr>
          <w:rFonts w:ascii="Book Antiqua" w:eastAsia="宋体" w:hAnsi="Book Antiqua" w:cs="宋体"/>
          <w:kern w:val="0"/>
          <w:lang w:eastAsia="zh-CN"/>
        </w:rPr>
        <w:t>, de las Heras Castaño G, Martín Ramos L, López Arias MJ, Ledesma F, Pons Romero F. Small bowel bacterial overgrowth in patients with alcoholic cirrhosis. </w:t>
      </w:r>
      <w:r w:rsidRPr="003143C1">
        <w:rPr>
          <w:rFonts w:ascii="Book Antiqua" w:eastAsia="宋体" w:hAnsi="Book Antiqua" w:cs="宋体"/>
          <w:i/>
          <w:iCs/>
          <w:kern w:val="0"/>
          <w:lang w:eastAsia="zh-CN"/>
        </w:rPr>
        <w:t>Dig Dis Sci</w:t>
      </w:r>
      <w:r w:rsidRPr="003143C1">
        <w:rPr>
          <w:rFonts w:ascii="Book Antiqua" w:eastAsia="宋体" w:hAnsi="Book Antiqua" w:cs="宋体"/>
          <w:kern w:val="0"/>
          <w:lang w:eastAsia="zh-CN"/>
        </w:rPr>
        <w:t> 1996; </w:t>
      </w:r>
      <w:r w:rsidRPr="003143C1">
        <w:rPr>
          <w:rFonts w:ascii="Book Antiqua" w:eastAsia="宋体" w:hAnsi="Book Antiqua" w:cs="宋体"/>
          <w:b/>
          <w:bCs/>
          <w:kern w:val="0"/>
          <w:lang w:eastAsia="zh-CN"/>
        </w:rPr>
        <w:t>41</w:t>
      </w:r>
      <w:r w:rsidRPr="003143C1">
        <w:rPr>
          <w:rFonts w:ascii="Book Antiqua" w:eastAsia="宋体" w:hAnsi="Book Antiqua" w:cs="宋体"/>
          <w:kern w:val="0"/>
          <w:lang w:eastAsia="zh-CN"/>
        </w:rPr>
        <w:t>: 552-556 [PMID: 861713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5 </w:t>
      </w:r>
      <w:r w:rsidRPr="003143C1">
        <w:rPr>
          <w:rFonts w:ascii="Book Antiqua" w:eastAsia="宋体" w:hAnsi="Book Antiqua" w:cs="宋体"/>
          <w:b/>
          <w:bCs/>
          <w:kern w:val="0"/>
          <w:lang w:eastAsia="zh-CN"/>
        </w:rPr>
        <w:t>Chang CS</w:t>
      </w:r>
      <w:r w:rsidRPr="003143C1">
        <w:rPr>
          <w:rFonts w:ascii="Book Antiqua" w:eastAsia="宋体" w:hAnsi="Book Antiqua" w:cs="宋体"/>
          <w:kern w:val="0"/>
          <w:lang w:eastAsia="zh-CN"/>
        </w:rPr>
        <w:t>, Chen GH, Lien HC, Yeh HZ. Small intestine dysmotility and bacterial overgrowth in cirrhotic patients with spontaneous bacterial peritoniti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1998; </w:t>
      </w:r>
      <w:r w:rsidRPr="003143C1">
        <w:rPr>
          <w:rFonts w:ascii="Book Antiqua" w:eastAsia="宋体" w:hAnsi="Book Antiqua" w:cs="宋体"/>
          <w:b/>
          <w:bCs/>
          <w:kern w:val="0"/>
          <w:lang w:eastAsia="zh-CN"/>
        </w:rPr>
        <w:t>28</w:t>
      </w:r>
      <w:r w:rsidRPr="003143C1">
        <w:rPr>
          <w:rFonts w:ascii="Book Antiqua" w:eastAsia="宋体" w:hAnsi="Book Antiqua" w:cs="宋体"/>
          <w:kern w:val="0"/>
          <w:lang w:eastAsia="zh-CN"/>
        </w:rPr>
        <w:t>: 1187-1190 [PMID: 9794900 DOI: 10.1002/hep.51028050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6 </w:t>
      </w:r>
      <w:r w:rsidRPr="003143C1">
        <w:rPr>
          <w:rFonts w:ascii="Book Antiqua" w:eastAsia="宋体" w:hAnsi="Book Antiqua" w:cs="宋体"/>
          <w:b/>
          <w:bCs/>
          <w:kern w:val="0"/>
          <w:lang w:eastAsia="zh-CN"/>
        </w:rPr>
        <w:t>Sánchez E</w:t>
      </w:r>
      <w:r w:rsidRPr="003143C1">
        <w:rPr>
          <w:rFonts w:ascii="Book Antiqua" w:eastAsia="宋体" w:hAnsi="Book Antiqua" w:cs="宋体"/>
          <w:kern w:val="0"/>
          <w:lang w:eastAsia="zh-CN"/>
        </w:rPr>
        <w:t>, Casafont F, Guerra A, de Benito I, Pons-Romero F. Role of intestinal bacterial overgrowth and intestinal motility in bacterial translocation in experimental cirrhosis. </w:t>
      </w:r>
      <w:r w:rsidRPr="003143C1">
        <w:rPr>
          <w:rFonts w:ascii="Book Antiqua" w:eastAsia="宋体" w:hAnsi="Book Antiqua" w:cs="宋体"/>
          <w:i/>
          <w:iCs/>
          <w:kern w:val="0"/>
          <w:lang w:eastAsia="zh-CN"/>
        </w:rPr>
        <w:t>Rev Esp Enferm Dig</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97</w:t>
      </w:r>
      <w:r w:rsidRPr="003143C1">
        <w:rPr>
          <w:rFonts w:ascii="Book Antiqua" w:eastAsia="宋体" w:hAnsi="Book Antiqua" w:cs="宋体"/>
          <w:kern w:val="0"/>
          <w:lang w:eastAsia="zh-CN"/>
        </w:rPr>
        <w:t>: 805-814 [PMID: 1643862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7 </w:t>
      </w:r>
      <w:r w:rsidRPr="003143C1">
        <w:rPr>
          <w:rFonts w:ascii="Book Antiqua" w:eastAsia="宋体" w:hAnsi="Book Antiqua" w:cs="宋体"/>
          <w:b/>
          <w:bCs/>
          <w:kern w:val="0"/>
          <w:lang w:eastAsia="zh-CN"/>
        </w:rPr>
        <w:t>Zhang W</w:t>
      </w:r>
      <w:r w:rsidRPr="003143C1">
        <w:rPr>
          <w:rFonts w:ascii="Book Antiqua" w:eastAsia="宋体" w:hAnsi="Book Antiqua" w:cs="宋体"/>
          <w:kern w:val="0"/>
          <w:lang w:eastAsia="zh-CN"/>
        </w:rPr>
        <w:t>, Gu Y, Chen Y, Deng H, Chen L, Chen S, Zhang G, Gao Z. Intestinal flora imbalance results in altered bacterial translocation and liver function in rats with experimental cirrhosis. </w:t>
      </w:r>
      <w:r w:rsidRPr="003143C1">
        <w:rPr>
          <w:rFonts w:ascii="Book Antiqua" w:eastAsia="宋体" w:hAnsi="Book Antiqua" w:cs="宋体"/>
          <w:i/>
          <w:iCs/>
          <w:kern w:val="0"/>
          <w:lang w:eastAsia="zh-CN"/>
        </w:rPr>
        <w:t>Eur J Gastroenterol Hepatol</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22</w:t>
      </w:r>
      <w:r w:rsidRPr="003143C1">
        <w:rPr>
          <w:rFonts w:ascii="Book Antiqua" w:eastAsia="宋体" w:hAnsi="Book Antiqua" w:cs="宋体"/>
          <w:kern w:val="0"/>
          <w:lang w:eastAsia="zh-CN"/>
        </w:rPr>
        <w:t>: 1481-1486 [PMID: 20739895 DOI: 10.1097/MEG.0b013e32833eb8b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8 </w:t>
      </w:r>
      <w:r w:rsidRPr="003143C1">
        <w:rPr>
          <w:rFonts w:ascii="Book Antiqua" w:eastAsia="宋体" w:hAnsi="Book Antiqua" w:cs="宋体"/>
          <w:b/>
          <w:bCs/>
          <w:kern w:val="0"/>
          <w:lang w:eastAsia="zh-CN"/>
        </w:rPr>
        <w:t>De Minicis S</w:t>
      </w:r>
      <w:r w:rsidRPr="003143C1">
        <w:rPr>
          <w:rFonts w:ascii="Book Antiqua" w:eastAsia="宋体" w:hAnsi="Book Antiqua" w:cs="宋体"/>
          <w:kern w:val="0"/>
          <w:lang w:eastAsia="zh-CN"/>
        </w:rPr>
        <w:t>, Rychlicki C, Agostinelli L, Saccomanno S, Candelaresi C, Trozzi L, Mingarelli E, Facinelli B, Magi G, Palmieri C, Marzioni M, Benedetti A, Svegliati-Baroni G. Dysbiosis contributes to fibrogenesis in the course of chronic liver injury in mice.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14; </w:t>
      </w:r>
      <w:r w:rsidRPr="003143C1">
        <w:rPr>
          <w:rFonts w:ascii="Book Antiqua" w:eastAsia="宋体" w:hAnsi="Book Antiqua" w:cs="宋体"/>
          <w:b/>
          <w:bCs/>
          <w:kern w:val="0"/>
          <w:lang w:eastAsia="zh-CN"/>
        </w:rPr>
        <w:t>59</w:t>
      </w:r>
      <w:r w:rsidRPr="003143C1">
        <w:rPr>
          <w:rFonts w:ascii="Book Antiqua" w:eastAsia="宋体" w:hAnsi="Book Antiqua" w:cs="宋体"/>
          <w:kern w:val="0"/>
          <w:lang w:eastAsia="zh-CN"/>
        </w:rPr>
        <w:t>: 1738-1749 [PMID: 23959503 DOI: 10.1002/hep.2669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79 </w:t>
      </w:r>
      <w:r w:rsidRPr="003143C1">
        <w:rPr>
          <w:rFonts w:ascii="Book Antiqua" w:eastAsia="宋体" w:hAnsi="Book Antiqua" w:cs="宋体"/>
          <w:b/>
          <w:bCs/>
          <w:kern w:val="0"/>
          <w:lang w:eastAsia="zh-CN"/>
        </w:rPr>
        <w:t>Xie YR</w:t>
      </w:r>
      <w:r w:rsidRPr="003143C1">
        <w:rPr>
          <w:rFonts w:ascii="Book Antiqua" w:eastAsia="宋体" w:hAnsi="Book Antiqua" w:cs="宋体"/>
          <w:kern w:val="0"/>
          <w:lang w:eastAsia="zh-CN"/>
        </w:rPr>
        <w:t>, Liu SL, Liu X, Luo ZB, Zhu B, Li ZF, Li LJ, He Y, Jiang L, Li H, Ruan B. Intestinal microbiota and innate immunity-related gene alteration in cirrhotic rats with liver transplantation. </w:t>
      </w:r>
      <w:r w:rsidRPr="003143C1">
        <w:rPr>
          <w:rFonts w:ascii="Book Antiqua" w:eastAsia="宋体" w:hAnsi="Book Antiqua" w:cs="宋体"/>
          <w:i/>
          <w:iCs/>
          <w:kern w:val="0"/>
          <w:lang w:eastAsia="zh-CN"/>
        </w:rPr>
        <w:t>Transplant Proc</w:t>
      </w:r>
      <w:r w:rsidRPr="003143C1">
        <w:rPr>
          <w:rFonts w:ascii="Book Antiqua" w:eastAsia="宋体" w:hAnsi="Book Antiqua" w:cs="宋体"/>
          <w:kern w:val="0"/>
          <w:lang w:eastAsia="zh-CN"/>
        </w:rPr>
        <w:t> 2011; </w:t>
      </w:r>
      <w:r w:rsidRPr="003143C1">
        <w:rPr>
          <w:rFonts w:ascii="Book Antiqua" w:eastAsia="宋体" w:hAnsi="Book Antiqua" w:cs="宋体"/>
          <w:b/>
          <w:bCs/>
          <w:kern w:val="0"/>
          <w:lang w:eastAsia="zh-CN"/>
        </w:rPr>
        <w:t>43</w:t>
      </w:r>
      <w:r w:rsidRPr="003143C1">
        <w:rPr>
          <w:rFonts w:ascii="Book Antiqua" w:eastAsia="宋体" w:hAnsi="Book Antiqua" w:cs="宋体"/>
          <w:kern w:val="0"/>
          <w:lang w:eastAsia="zh-CN"/>
        </w:rPr>
        <w:t>: 3973-3979 [PMID: 22172882 DOI: 10.1016/j.transproceed.2011.08.11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0 </w:t>
      </w:r>
      <w:r w:rsidRPr="003143C1">
        <w:rPr>
          <w:rFonts w:ascii="Book Antiqua" w:eastAsia="宋体" w:hAnsi="Book Antiqua" w:cs="宋体"/>
          <w:b/>
          <w:bCs/>
          <w:kern w:val="0"/>
          <w:lang w:eastAsia="zh-CN"/>
        </w:rPr>
        <w:t>Artis D</w:t>
      </w:r>
      <w:r w:rsidRPr="003143C1">
        <w:rPr>
          <w:rFonts w:ascii="Book Antiqua" w:eastAsia="宋体" w:hAnsi="Book Antiqua" w:cs="宋体"/>
          <w:kern w:val="0"/>
          <w:lang w:eastAsia="zh-CN"/>
        </w:rPr>
        <w:t>. Epithelial-cell recognition of commensal bacteria and maintenance of immune homeostasis in the gut. </w:t>
      </w:r>
      <w:r w:rsidRPr="003143C1">
        <w:rPr>
          <w:rFonts w:ascii="Book Antiqua" w:eastAsia="宋体" w:hAnsi="Book Antiqua" w:cs="宋体"/>
          <w:i/>
          <w:iCs/>
          <w:kern w:val="0"/>
          <w:lang w:eastAsia="zh-CN"/>
        </w:rPr>
        <w:t>Nat Rev Immunol</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8</w:t>
      </w:r>
      <w:r w:rsidRPr="003143C1">
        <w:rPr>
          <w:rFonts w:ascii="Book Antiqua" w:eastAsia="宋体" w:hAnsi="Book Antiqua" w:cs="宋体"/>
          <w:kern w:val="0"/>
          <w:lang w:eastAsia="zh-CN"/>
        </w:rPr>
        <w:t>: 411-420 [PMID: 18469830 DOI: 10.1038/nri231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1 </w:t>
      </w:r>
      <w:r w:rsidRPr="003143C1">
        <w:rPr>
          <w:rFonts w:ascii="Book Antiqua" w:eastAsia="宋体" w:hAnsi="Book Antiqua" w:cs="宋体"/>
          <w:b/>
          <w:bCs/>
          <w:kern w:val="0"/>
          <w:lang w:eastAsia="zh-CN"/>
        </w:rPr>
        <w:t>Bäckhed F</w:t>
      </w:r>
      <w:r w:rsidRPr="003143C1">
        <w:rPr>
          <w:rFonts w:ascii="Book Antiqua" w:eastAsia="宋体" w:hAnsi="Book Antiqua" w:cs="宋体"/>
          <w:kern w:val="0"/>
          <w:lang w:eastAsia="zh-CN"/>
        </w:rPr>
        <w:t>, Ley RE, Sonnenburg JL, Peterson DA, Gordon JI. Host-bacterial mutualism in the human intestine. </w:t>
      </w:r>
      <w:r w:rsidRPr="003143C1">
        <w:rPr>
          <w:rFonts w:ascii="Book Antiqua" w:eastAsia="宋体" w:hAnsi="Book Antiqua" w:cs="宋体"/>
          <w:i/>
          <w:iCs/>
          <w:kern w:val="0"/>
          <w:lang w:eastAsia="zh-CN"/>
        </w:rPr>
        <w:t>Science</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307</w:t>
      </w:r>
      <w:r w:rsidRPr="003143C1">
        <w:rPr>
          <w:rFonts w:ascii="Book Antiqua" w:eastAsia="宋体" w:hAnsi="Book Antiqua" w:cs="宋体"/>
          <w:kern w:val="0"/>
          <w:lang w:eastAsia="zh-CN"/>
        </w:rPr>
        <w:t>: 1915-1920 [PMID: 15790844 DOI: 10.1126/science.110481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2 </w:t>
      </w:r>
      <w:r w:rsidRPr="003143C1">
        <w:rPr>
          <w:rFonts w:ascii="Book Antiqua" w:eastAsia="宋体" w:hAnsi="Book Antiqua" w:cs="宋体"/>
          <w:b/>
          <w:bCs/>
          <w:kern w:val="0"/>
          <w:lang w:eastAsia="zh-CN"/>
        </w:rPr>
        <w:t>Seo YS</w:t>
      </w:r>
      <w:r w:rsidRPr="003143C1">
        <w:rPr>
          <w:rFonts w:ascii="Book Antiqua" w:eastAsia="宋体" w:hAnsi="Book Antiqua" w:cs="宋体"/>
          <w:kern w:val="0"/>
          <w:lang w:eastAsia="zh-CN"/>
        </w:rPr>
        <w:t>, Shah VH. The role of gut-liver axis in the pathogenesis of liver cirrhosis and portal hypertension. </w:t>
      </w:r>
      <w:r w:rsidRPr="003143C1">
        <w:rPr>
          <w:rFonts w:ascii="Book Antiqua" w:eastAsia="宋体" w:hAnsi="Book Antiqua" w:cs="宋体"/>
          <w:i/>
          <w:iCs/>
          <w:kern w:val="0"/>
          <w:lang w:eastAsia="zh-CN"/>
        </w:rPr>
        <w:t>Clin Mol Hepatol</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18</w:t>
      </w:r>
      <w:r w:rsidRPr="003143C1">
        <w:rPr>
          <w:rFonts w:ascii="Book Antiqua" w:eastAsia="宋体" w:hAnsi="Book Antiqua" w:cs="宋体"/>
          <w:kern w:val="0"/>
          <w:lang w:eastAsia="zh-CN"/>
        </w:rPr>
        <w:t>: 337-346 [PMID: 23323248 DOI: 10.3350/cmh.2012.18.4.33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3 </w:t>
      </w:r>
      <w:r w:rsidRPr="003143C1">
        <w:rPr>
          <w:rFonts w:ascii="Book Antiqua" w:eastAsia="宋体" w:hAnsi="Book Antiqua" w:cs="宋体"/>
          <w:b/>
          <w:bCs/>
          <w:kern w:val="0"/>
          <w:lang w:eastAsia="zh-CN"/>
        </w:rPr>
        <w:t>Kalaitzakis E</w:t>
      </w:r>
      <w:r w:rsidRPr="003143C1">
        <w:rPr>
          <w:rFonts w:ascii="Book Antiqua" w:eastAsia="宋体" w:hAnsi="Book Antiqua" w:cs="宋体"/>
          <w:kern w:val="0"/>
          <w:lang w:eastAsia="zh-CN"/>
        </w:rPr>
        <w:t>. Gastrointestinal dysfunction in liver cirrhosis. </w:t>
      </w:r>
      <w:r w:rsidRPr="003143C1">
        <w:rPr>
          <w:rFonts w:ascii="Book Antiqua" w:eastAsia="宋体" w:hAnsi="Book Antiqua" w:cs="宋体"/>
          <w:i/>
          <w:iCs/>
          <w:kern w:val="0"/>
          <w:lang w:eastAsia="zh-CN"/>
        </w:rPr>
        <w:t>World J Gastroenterol</w:t>
      </w:r>
      <w:r w:rsidRPr="003143C1">
        <w:rPr>
          <w:rFonts w:ascii="Book Antiqua" w:eastAsia="宋体" w:hAnsi="Book Antiqua" w:cs="宋体"/>
          <w:kern w:val="0"/>
          <w:lang w:eastAsia="zh-CN"/>
        </w:rPr>
        <w:t> 2014; </w:t>
      </w:r>
      <w:r w:rsidRPr="003143C1">
        <w:rPr>
          <w:rFonts w:ascii="Book Antiqua" w:eastAsia="宋体" w:hAnsi="Book Antiqua" w:cs="宋体"/>
          <w:b/>
          <w:bCs/>
          <w:kern w:val="0"/>
          <w:lang w:eastAsia="zh-CN"/>
        </w:rPr>
        <w:t>20</w:t>
      </w:r>
      <w:r w:rsidRPr="003143C1">
        <w:rPr>
          <w:rFonts w:ascii="Book Antiqua" w:eastAsia="宋体" w:hAnsi="Book Antiqua" w:cs="宋体"/>
          <w:kern w:val="0"/>
          <w:lang w:eastAsia="zh-CN"/>
        </w:rPr>
        <w:t>: 14686-14695 [PMID: 25356031 DOI: 10.3748/wjg.v20.i40.1468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4 </w:t>
      </w:r>
      <w:r w:rsidRPr="003143C1">
        <w:rPr>
          <w:rFonts w:ascii="Book Antiqua" w:eastAsia="宋体" w:hAnsi="Book Antiqua" w:cs="宋体"/>
          <w:b/>
          <w:bCs/>
          <w:kern w:val="0"/>
          <w:lang w:eastAsia="zh-CN"/>
        </w:rPr>
        <w:t>Choi Y</w:t>
      </w:r>
      <w:r w:rsidRPr="003143C1">
        <w:rPr>
          <w:rFonts w:ascii="Book Antiqua" w:eastAsia="宋体" w:hAnsi="Book Antiqua" w:cs="宋体"/>
          <w:kern w:val="0"/>
          <w:lang w:eastAsia="zh-CN"/>
        </w:rPr>
        <w:t>, Jeon WK, Hwang SJ, Kim BI, Sohn CI, Park DI, Cho YK, Kim HJ, Park JH. The role of the gut barrier function in the pathophysiology of viral liver cirrhosis. </w:t>
      </w:r>
      <w:r w:rsidRPr="003143C1">
        <w:rPr>
          <w:rFonts w:ascii="Book Antiqua" w:eastAsia="宋体" w:hAnsi="Book Antiqua" w:cs="宋体"/>
          <w:i/>
          <w:iCs/>
          <w:kern w:val="0"/>
          <w:lang w:eastAsia="zh-CN"/>
        </w:rPr>
        <w:t>Hepatogastroenterology</w:t>
      </w:r>
      <w:r w:rsidRPr="003143C1">
        <w:rPr>
          <w:rFonts w:ascii="Book Antiqua" w:eastAsia="宋体" w:hAnsi="Book Antiqua" w:cs="宋体"/>
          <w:kern w:val="0"/>
          <w:lang w:eastAsia="zh-CN"/>
        </w:rPr>
        <w:t> 2011; </w:t>
      </w:r>
      <w:r w:rsidRPr="003143C1">
        <w:rPr>
          <w:rFonts w:ascii="Book Antiqua" w:eastAsia="宋体" w:hAnsi="Book Antiqua" w:cs="宋体"/>
          <w:b/>
          <w:bCs/>
          <w:kern w:val="0"/>
          <w:lang w:eastAsia="zh-CN"/>
        </w:rPr>
        <w:t>58</w:t>
      </w:r>
      <w:r w:rsidRPr="003143C1">
        <w:rPr>
          <w:rFonts w:ascii="Book Antiqua" w:eastAsia="宋体" w:hAnsi="Book Antiqua" w:cs="宋体"/>
          <w:kern w:val="0"/>
          <w:lang w:eastAsia="zh-CN"/>
        </w:rPr>
        <w:t>: 1244-1247 [PMID: 21937387 DOI: 10.5754/hge1033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5 </w:t>
      </w:r>
      <w:r w:rsidRPr="003143C1">
        <w:rPr>
          <w:rFonts w:ascii="Book Antiqua" w:eastAsia="宋体" w:hAnsi="Book Antiqua" w:cs="宋体"/>
          <w:b/>
          <w:bCs/>
          <w:kern w:val="0"/>
          <w:lang w:eastAsia="zh-CN"/>
        </w:rPr>
        <w:t>Scarpellini E</w:t>
      </w:r>
      <w:r w:rsidRPr="003143C1">
        <w:rPr>
          <w:rFonts w:ascii="Book Antiqua" w:eastAsia="宋体" w:hAnsi="Book Antiqua" w:cs="宋体"/>
          <w:kern w:val="0"/>
          <w:lang w:eastAsia="zh-CN"/>
        </w:rPr>
        <w:t>, Valenza V, Gabrielli M, Lauritano EC, Perotti G, Merra G, Dal Lago A, Ojetti V, Ainora ME, Santoro M, Ghirlanda G, Gasbarrini A. Intestinal permeability in cirrhotic patients with and without spontaneous bacterial peritonitis: is the ring closed? </w:t>
      </w:r>
      <w:r w:rsidRPr="003143C1">
        <w:rPr>
          <w:rFonts w:ascii="Book Antiqua" w:eastAsia="宋体" w:hAnsi="Book Antiqua" w:cs="宋体"/>
          <w:i/>
          <w:iCs/>
          <w:kern w:val="0"/>
          <w:lang w:eastAsia="zh-CN"/>
        </w:rPr>
        <w:t>Am J Gastroenterol</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105</w:t>
      </w:r>
      <w:r w:rsidRPr="003143C1">
        <w:rPr>
          <w:rFonts w:ascii="Book Antiqua" w:eastAsia="宋体" w:hAnsi="Book Antiqua" w:cs="宋体"/>
          <w:kern w:val="0"/>
          <w:lang w:eastAsia="zh-CN"/>
        </w:rPr>
        <w:t>: 323-327 [PMID: 19844200 DOI: 10.1038/ajg.2009.55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6 </w:t>
      </w:r>
      <w:r w:rsidRPr="003143C1">
        <w:rPr>
          <w:rFonts w:ascii="Book Antiqua" w:eastAsia="宋体" w:hAnsi="Book Antiqua" w:cs="宋体"/>
          <w:b/>
          <w:bCs/>
          <w:kern w:val="0"/>
          <w:lang w:eastAsia="zh-CN"/>
        </w:rPr>
        <w:t>Campillo B</w:t>
      </w:r>
      <w:r w:rsidRPr="003143C1">
        <w:rPr>
          <w:rFonts w:ascii="Book Antiqua" w:eastAsia="宋体" w:hAnsi="Book Antiqua" w:cs="宋体"/>
          <w:kern w:val="0"/>
          <w:lang w:eastAsia="zh-CN"/>
        </w:rPr>
        <w:t>, Pernet P, Bories PN, Richardet JP, Devanlay M, Aussel C. Intestinal permeability in liver cirrhosis: relationship with severe septic complications. </w:t>
      </w:r>
      <w:r w:rsidRPr="003143C1">
        <w:rPr>
          <w:rFonts w:ascii="Book Antiqua" w:eastAsia="宋体" w:hAnsi="Book Antiqua" w:cs="宋体"/>
          <w:i/>
          <w:iCs/>
          <w:kern w:val="0"/>
          <w:lang w:eastAsia="zh-CN"/>
        </w:rPr>
        <w:t>Eur J Gastroenterol Hepatol</w:t>
      </w:r>
      <w:r w:rsidRPr="003143C1">
        <w:rPr>
          <w:rFonts w:ascii="Book Antiqua" w:eastAsia="宋体" w:hAnsi="Book Antiqua" w:cs="宋体"/>
          <w:kern w:val="0"/>
          <w:lang w:eastAsia="zh-CN"/>
        </w:rPr>
        <w:t> 1999; </w:t>
      </w:r>
      <w:r w:rsidRPr="003143C1">
        <w:rPr>
          <w:rFonts w:ascii="Book Antiqua" w:eastAsia="宋体" w:hAnsi="Book Antiqua" w:cs="宋体"/>
          <w:b/>
          <w:bCs/>
          <w:kern w:val="0"/>
          <w:lang w:eastAsia="zh-CN"/>
        </w:rPr>
        <w:t>11</w:t>
      </w:r>
      <w:r w:rsidRPr="003143C1">
        <w:rPr>
          <w:rFonts w:ascii="Book Antiqua" w:eastAsia="宋体" w:hAnsi="Book Antiqua" w:cs="宋体"/>
          <w:kern w:val="0"/>
          <w:lang w:eastAsia="zh-CN"/>
        </w:rPr>
        <w:t xml:space="preserve">: 755-759 [PMID: 10445796 DOI: </w:t>
      </w:r>
      <w:r w:rsidRPr="003143C1">
        <w:rPr>
          <w:rFonts w:ascii="Book Antiqua" w:hAnsi="Book Antiqua"/>
          <w:shd w:val="clear" w:color="auto" w:fill="FFFFFF"/>
        </w:rPr>
        <w:t>10.1097/00042737-199907000-00013</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7 </w:t>
      </w:r>
      <w:r w:rsidRPr="003143C1">
        <w:rPr>
          <w:rFonts w:ascii="Book Antiqua" w:eastAsia="宋体" w:hAnsi="Book Antiqua" w:cs="宋体"/>
          <w:b/>
          <w:bCs/>
          <w:kern w:val="0"/>
          <w:lang w:eastAsia="zh-CN"/>
        </w:rPr>
        <w:t>Pascual S</w:t>
      </w:r>
      <w:r w:rsidRPr="003143C1">
        <w:rPr>
          <w:rFonts w:ascii="Book Antiqua" w:eastAsia="宋体" w:hAnsi="Book Antiqua" w:cs="宋体"/>
          <w:kern w:val="0"/>
          <w:lang w:eastAsia="zh-CN"/>
        </w:rPr>
        <w:t>, Such J, Esteban A, Zapater P, Casellas JA, Aparicio JR, Girona E, Gutiérrez A, Carnices F, Palazón JM, Sola-Vera J, Pérez-Mateo M. Intestinal permeability is increased in patients with advanced cirrhosis. </w:t>
      </w:r>
      <w:r w:rsidRPr="003143C1">
        <w:rPr>
          <w:rFonts w:ascii="Book Antiqua" w:eastAsia="宋体" w:hAnsi="Book Antiqua" w:cs="宋体"/>
          <w:i/>
          <w:iCs/>
          <w:kern w:val="0"/>
          <w:lang w:eastAsia="zh-CN"/>
        </w:rPr>
        <w:t>Hepatogastroenterology</w:t>
      </w:r>
      <w:r w:rsidRPr="003143C1">
        <w:rPr>
          <w:rFonts w:ascii="Book Antiqua" w:eastAsia="宋体" w:hAnsi="Book Antiqua" w:cs="宋体"/>
          <w:kern w:val="0"/>
          <w:lang w:eastAsia="zh-CN"/>
        </w:rPr>
        <w:t> 2003; </w:t>
      </w:r>
      <w:r w:rsidRPr="003143C1">
        <w:rPr>
          <w:rFonts w:ascii="Book Antiqua" w:eastAsia="宋体" w:hAnsi="Book Antiqua" w:cs="宋体"/>
          <w:b/>
          <w:bCs/>
          <w:kern w:val="0"/>
          <w:lang w:eastAsia="zh-CN"/>
        </w:rPr>
        <w:t>50</w:t>
      </w:r>
      <w:r w:rsidRPr="003143C1">
        <w:rPr>
          <w:rFonts w:ascii="Book Antiqua" w:eastAsia="宋体" w:hAnsi="Book Antiqua" w:cs="宋体"/>
          <w:kern w:val="0"/>
          <w:lang w:eastAsia="zh-CN"/>
        </w:rPr>
        <w:t>: 1482-1486 [PMID: 14571769]</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8 </w:t>
      </w:r>
      <w:r w:rsidRPr="003143C1">
        <w:rPr>
          <w:rFonts w:ascii="Book Antiqua" w:eastAsia="宋体" w:hAnsi="Book Antiqua" w:cs="宋体"/>
          <w:b/>
          <w:bCs/>
          <w:kern w:val="0"/>
          <w:lang w:eastAsia="zh-CN"/>
        </w:rPr>
        <w:t>Kalaitzakis E</w:t>
      </w:r>
      <w:r w:rsidRPr="003143C1">
        <w:rPr>
          <w:rFonts w:ascii="Book Antiqua" w:eastAsia="宋体" w:hAnsi="Book Antiqua" w:cs="宋体"/>
          <w:kern w:val="0"/>
          <w:lang w:eastAsia="zh-CN"/>
        </w:rPr>
        <w:t>, Johansson JE, Bjarnason I, Björnsson E. Intestinal permeability in cirrhotic patients with and without ascites. </w:t>
      </w:r>
      <w:r w:rsidRPr="003143C1">
        <w:rPr>
          <w:rFonts w:ascii="Book Antiqua" w:eastAsia="宋体" w:hAnsi="Book Antiqua" w:cs="宋体"/>
          <w:i/>
          <w:iCs/>
          <w:kern w:val="0"/>
          <w:lang w:eastAsia="zh-CN"/>
        </w:rPr>
        <w:t>Scand J Gastroenterol</w:t>
      </w:r>
      <w:r w:rsidRPr="003143C1">
        <w:rPr>
          <w:rFonts w:ascii="Book Antiqua" w:eastAsia="宋体" w:hAnsi="Book Antiqua" w:cs="宋体"/>
          <w:kern w:val="0"/>
          <w:lang w:eastAsia="zh-CN"/>
        </w:rPr>
        <w:t> 2006; </w:t>
      </w:r>
      <w:r w:rsidRPr="003143C1">
        <w:rPr>
          <w:rFonts w:ascii="Book Antiqua" w:eastAsia="宋体" w:hAnsi="Book Antiqua" w:cs="宋体"/>
          <w:b/>
          <w:bCs/>
          <w:kern w:val="0"/>
          <w:lang w:eastAsia="zh-CN"/>
        </w:rPr>
        <w:t>41</w:t>
      </w:r>
      <w:r w:rsidRPr="003143C1">
        <w:rPr>
          <w:rFonts w:ascii="Book Antiqua" w:eastAsia="宋体" w:hAnsi="Book Antiqua" w:cs="宋体"/>
          <w:kern w:val="0"/>
          <w:lang w:eastAsia="zh-CN"/>
        </w:rPr>
        <w:t>: 326-330 [PMID: 16497621 DOI:</w:t>
      </w:r>
      <w:r w:rsidRPr="003143C1">
        <w:rPr>
          <w:rFonts w:ascii="Book Antiqua" w:hAnsi="Book Antiqua"/>
        </w:rPr>
        <w:t xml:space="preserve"> </w:t>
      </w:r>
      <w:r w:rsidRPr="003143C1">
        <w:rPr>
          <w:rFonts w:ascii="Book Antiqua" w:hAnsi="Book Antiqua"/>
          <w:shd w:val="clear" w:color="auto" w:fill="FFFFFF"/>
        </w:rPr>
        <w:t>10.1080/00365520510024278</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89 </w:t>
      </w:r>
      <w:r w:rsidRPr="003143C1">
        <w:rPr>
          <w:rFonts w:ascii="Book Antiqua" w:eastAsia="宋体" w:hAnsi="Book Antiqua" w:cs="宋体"/>
          <w:b/>
          <w:bCs/>
          <w:kern w:val="0"/>
          <w:lang w:eastAsia="zh-CN"/>
        </w:rPr>
        <w:t>Ersöz G</w:t>
      </w:r>
      <w:r w:rsidRPr="003143C1">
        <w:rPr>
          <w:rFonts w:ascii="Book Antiqua" w:eastAsia="宋体" w:hAnsi="Book Antiqua" w:cs="宋体"/>
          <w:kern w:val="0"/>
          <w:lang w:eastAsia="zh-CN"/>
        </w:rPr>
        <w:t>, Aydin A, Erdem S, Yüksel D, Akarca U, Kumanlioglu K. Intestinal permeability in liver cirrhosis. </w:t>
      </w:r>
      <w:r w:rsidRPr="003143C1">
        <w:rPr>
          <w:rFonts w:ascii="Book Antiqua" w:eastAsia="宋体" w:hAnsi="Book Antiqua" w:cs="宋体"/>
          <w:i/>
          <w:iCs/>
          <w:kern w:val="0"/>
          <w:lang w:eastAsia="zh-CN"/>
        </w:rPr>
        <w:t>Eur J Gastroenterol Hepatol</w:t>
      </w:r>
      <w:r w:rsidRPr="003143C1">
        <w:rPr>
          <w:rFonts w:ascii="Book Antiqua" w:eastAsia="宋体" w:hAnsi="Book Antiqua" w:cs="宋体"/>
          <w:kern w:val="0"/>
          <w:lang w:eastAsia="zh-CN"/>
        </w:rPr>
        <w:t> 1999; </w:t>
      </w:r>
      <w:r w:rsidRPr="003143C1">
        <w:rPr>
          <w:rFonts w:ascii="Book Antiqua" w:eastAsia="宋体" w:hAnsi="Book Antiqua" w:cs="宋体"/>
          <w:b/>
          <w:bCs/>
          <w:kern w:val="0"/>
          <w:lang w:eastAsia="zh-CN"/>
        </w:rPr>
        <w:t>11</w:t>
      </w:r>
      <w:r w:rsidRPr="003143C1">
        <w:rPr>
          <w:rFonts w:ascii="Book Antiqua" w:eastAsia="宋体" w:hAnsi="Book Antiqua" w:cs="宋体"/>
          <w:kern w:val="0"/>
          <w:lang w:eastAsia="zh-CN"/>
        </w:rPr>
        <w:t xml:space="preserve">: 409-412 [PMID: 10321758 DOI: </w:t>
      </w:r>
      <w:r w:rsidRPr="003143C1">
        <w:rPr>
          <w:rFonts w:ascii="Book Antiqua" w:hAnsi="Book Antiqua"/>
          <w:shd w:val="clear" w:color="auto" w:fill="FFFFFF"/>
        </w:rPr>
        <w:t>10.1097/00042737-199904000-00009</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0 </w:t>
      </w:r>
      <w:r w:rsidRPr="003143C1">
        <w:rPr>
          <w:rFonts w:ascii="Book Antiqua" w:eastAsia="宋体" w:hAnsi="Book Antiqua" w:cs="宋体"/>
          <w:b/>
          <w:bCs/>
          <w:kern w:val="0"/>
          <w:lang w:eastAsia="zh-CN"/>
        </w:rPr>
        <w:t>Huglo D</w:t>
      </w:r>
      <w:r w:rsidRPr="003143C1">
        <w:rPr>
          <w:rFonts w:ascii="Book Antiqua" w:eastAsia="宋体" w:hAnsi="Book Antiqua" w:cs="宋体"/>
          <w:kern w:val="0"/>
          <w:lang w:eastAsia="zh-CN"/>
        </w:rPr>
        <w:t>, De Botton S, Canva-Delcambre V, Colombel JF, Wallaert B, Steinling M, Marchandise X. Simultaneous determination of pulmonary and intestinal permeability in patients with alcoholic liver cirrhosis. </w:t>
      </w:r>
      <w:r w:rsidRPr="003143C1">
        <w:rPr>
          <w:rFonts w:ascii="Book Antiqua" w:eastAsia="宋体" w:hAnsi="Book Antiqua" w:cs="宋体"/>
          <w:i/>
          <w:iCs/>
          <w:kern w:val="0"/>
          <w:lang w:eastAsia="zh-CN"/>
        </w:rPr>
        <w:t>Eur J Nucl Med</w:t>
      </w:r>
      <w:r w:rsidRPr="003143C1">
        <w:rPr>
          <w:rFonts w:ascii="Book Antiqua" w:eastAsia="宋体" w:hAnsi="Book Antiqua" w:cs="宋体"/>
          <w:kern w:val="0"/>
          <w:lang w:eastAsia="zh-CN"/>
        </w:rPr>
        <w:t> 2001; </w:t>
      </w:r>
      <w:r w:rsidRPr="003143C1">
        <w:rPr>
          <w:rFonts w:ascii="Book Antiqua" w:eastAsia="宋体" w:hAnsi="Book Antiqua" w:cs="宋体"/>
          <w:b/>
          <w:bCs/>
          <w:kern w:val="0"/>
          <w:lang w:eastAsia="zh-CN"/>
        </w:rPr>
        <w:t>28</w:t>
      </w:r>
      <w:r w:rsidRPr="003143C1">
        <w:rPr>
          <w:rFonts w:ascii="Book Antiqua" w:eastAsia="宋体" w:hAnsi="Book Antiqua" w:cs="宋体"/>
          <w:kern w:val="0"/>
          <w:lang w:eastAsia="zh-CN"/>
        </w:rPr>
        <w:t xml:space="preserve">: 1505-1511 [PMID: 11685493 DOI: </w:t>
      </w:r>
      <w:r w:rsidRPr="003143C1">
        <w:rPr>
          <w:rFonts w:ascii="Book Antiqua" w:hAnsi="Book Antiqua"/>
          <w:shd w:val="clear" w:color="auto" w:fill="FFFFFF"/>
        </w:rPr>
        <w:t>10.1007/s002590100589</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1 </w:t>
      </w:r>
      <w:r w:rsidRPr="003143C1">
        <w:rPr>
          <w:rFonts w:ascii="Book Antiqua" w:eastAsia="宋体" w:hAnsi="Book Antiqua" w:cs="宋体"/>
          <w:b/>
          <w:bCs/>
          <w:kern w:val="0"/>
          <w:lang w:eastAsia="zh-CN"/>
        </w:rPr>
        <w:t>Zuckerman MJ</w:t>
      </w:r>
      <w:r w:rsidRPr="003143C1">
        <w:rPr>
          <w:rFonts w:ascii="Book Antiqua" w:eastAsia="宋体" w:hAnsi="Book Antiqua" w:cs="宋体"/>
          <w:kern w:val="0"/>
          <w:lang w:eastAsia="zh-CN"/>
        </w:rPr>
        <w:t>, Menzies IS, Ho H, Gregory GG, Casner NA, Crane RS, Hernandez JA. Assessment of intestinal permeability and absorption in cirrhotic patients with ascites using combined sugar probes. </w:t>
      </w:r>
      <w:r w:rsidRPr="003143C1">
        <w:rPr>
          <w:rFonts w:ascii="Book Antiqua" w:eastAsia="宋体" w:hAnsi="Book Antiqua" w:cs="宋体"/>
          <w:i/>
          <w:iCs/>
          <w:kern w:val="0"/>
          <w:lang w:eastAsia="zh-CN"/>
        </w:rPr>
        <w:t>Dig Dis Sci</w:t>
      </w:r>
      <w:r w:rsidRPr="003143C1">
        <w:rPr>
          <w:rFonts w:ascii="Book Antiqua" w:eastAsia="宋体" w:hAnsi="Book Antiqua" w:cs="宋体"/>
          <w:kern w:val="0"/>
          <w:lang w:eastAsia="zh-CN"/>
        </w:rPr>
        <w:t> 2004; </w:t>
      </w:r>
      <w:r w:rsidRPr="003143C1">
        <w:rPr>
          <w:rFonts w:ascii="Book Antiqua" w:eastAsia="宋体" w:hAnsi="Book Antiqua" w:cs="宋体"/>
          <w:b/>
          <w:bCs/>
          <w:kern w:val="0"/>
          <w:lang w:eastAsia="zh-CN"/>
        </w:rPr>
        <w:t>49</w:t>
      </w:r>
      <w:r w:rsidRPr="003143C1">
        <w:rPr>
          <w:rFonts w:ascii="Book Antiqua" w:eastAsia="宋体" w:hAnsi="Book Antiqua" w:cs="宋体"/>
          <w:kern w:val="0"/>
          <w:lang w:eastAsia="zh-CN"/>
        </w:rPr>
        <w:t xml:space="preserve">: 621-626 [PMID: 15185867 DOI: </w:t>
      </w:r>
      <w:r w:rsidRPr="003143C1">
        <w:rPr>
          <w:rFonts w:ascii="Book Antiqua" w:hAnsi="Book Antiqua"/>
          <w:shd w:val="clear" w:color="auto" w:fill="FFFFFF"/>
        </w:rPr>
        <w:t>10.1023/B:DDAS.0000026307.56909.21</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2 </w:t>
      </w:r>
      <w:r w:rsidRPr="003143C1">
        <w:rPr>
          <w:rFonts w:ascii="Book Antiqua" w:eastAsia="宋体" w:hAnsi="Book Antiqua" w:cs="宋体"/>
          <w:b/>
          <w:bCs/>
          <w:kern w:val="0"/>
          <w:lang w:eastAsia="zh-CN"/>
        </w:rPr>
        <w:t>Dastych M</w:t>
      </w:r>
      <w:r w:rsidRPr="003143C1">
        <w:rPr>
          <w:rFonts w:ascii="Book Antiqua" w:eastAsia="宋体" w:hAnsi="Book Antiqua" w:cs="宋体"/>
          <w:kern w:val="0"/>
          <w:lang w:eastAsia="zh-CN"/>
        </w:rPr>
        <w:t>, Dastych M, Novotná H, Cíhalová J. Lactulose/mannitol test and specificity, sensitivity, and area under curve of intestinal permeability parameters in patients with liver cirrhosis and Crohn's disease. </w:t>
      </w:r>
      <w:r w:rsidRPr="003143C1">
        <w:rPr>
          <w:rFonts w:ascii="Book Antiqua" w:eastAsia="宋体" w:hAnsi="Book Antiqua" w:cs="宋体"/>
          <w:i/>
          <w:iCs/>
          <w:kern w:val="0"/>
          <w:lang w:eastAsia="zh-CN"/>
        </w:rPr>
        <w:t>Dig Dis Sci</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53</w:t>
      </w:r>
      <w:r w:rsidRPr="003143C1">
        <w:rPr>
          <w:rFonts w:ascii="Book Antiqua" w:eastAsia="宋体" w:hAnsi="Book Antiqua" w:cs="宋体"/>
          <w:kern w:val="0"/>
          <w:lang w:eastAsia="zh-CN"/>
        </w:rPr>
        <w:t>: 2789-2792 [PMID: 1832032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3 </w:t>
      </w:r>
      <w:r w:rsidRPr="003143C1">
        <w:rPr>
          <w:rFonts w:ascii="Book Antiqua" w:eastAsia="宋体" w:hAnsi="Book Antiqua" w:cs="宋体"/>
          <w:b/>
          <w:bCs/>
          <w:kern w:val="0"/>
          <w:lang w:eastAsia="zh-CN"/>
        </w:rPr>
        <w:t>Perera L</w:t>
      </w:r>
      <w:r w:rsidRPr="003143C1">
        <w:rPr>
          <w:rFonts w:ascii="Book Antiqua" w:eastAsia="宋体" w:hAnsi="Book Antiqua" w:cs="宋体"/>
          <w:kern w:val="0"/>
          <w:lang w:eastAsia="zh-CN"/>
        </w:rPr>
        <w:t>, Shao L, Patel A, Evans K, Meresse B, Blumberg R, Geraghty D, Groh V, Spies T, Jabri B, Mayer L. Expression of nonclassical class I molecules by intestinal epithelial cells. </w:t>
      </w:r>
      <w:r w:rsidRPr="003143C1">
        <w:rPr>
          <w:rFonts w:ascii="Book Antiqua" w:eastAsia="宋体" w:hAnsi="Book Antiqua" w:cs="宋体"/>
          <w:i/>
          <w:iCs/>
          <w:kern w:val="0"/>
          <w:lang w:eastAsia="zh-CN"/>
        </w:rPr>
        <w:t>Inflamm Bowel Dis</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13</w:t>
      </w:r>
      <w:r w:rsidRPr="003143C1">
        <w:rPr>
          <w:rFonts w:ascii="Book Antiqua" w:eastAsia="宋体" w:hAnsi="Book Antiqua" w:cs="宋体"/>
          <w:kern w:val="0"/>
          <w:lang w:eastAsia="zh-CN"/>
        </w:rPr>
        <w:t>: 298-307 [PMID: 17238179 DOI: 10.1002/ibd.2002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4 </w:t>
      </w:r>
      <w:r w:rsidRPr="003143C1">
        <w:rPr>
          <w:rFonts w:ascii="Book Antiqua" w:eastAsia="宋体" w:hAnsi="Book Antiqua" w:cs="宋体"/>
          <w:b/>
          <w:bCs/>
          <w:kern w:val="0"/>
          <w:lang w:eastAsia="zh-CN"/>
        </w:rPr>
        <w:t>Hossain MI</w:t>
      </w:r>
      <w:r w:rsidRPr="003143C1">
        <w:rPr>
          <w:rFonts w:ascii="Book Antiqua" w:eastAsia="宋体" w:hAnsi="Book Antiqua" w:cs="宋体"/>
          <w:kern w:val="0"/>
          <w:lang w:eastAsia="zh-CN"/>
        </w:rPr>
        <w:t>, Nahar B, Hamadani JD, Ahmed T, Roy AK, Brown KH. Intestinal mucosal permeability of severely underweight and nonmalnourished Bangladeshi children and effects of nutritional rehabilitation. </w:t>
      </w:r>
      <w:r w:rsidRPr="003143C1">
        <w:rPr>
          <w:rFonts w:ascii="Book Antiqua" w:eastAsia="宋体" w:hAnsi="Book Antiqua" w:cs="宋体"/>
          <w:i/>
          <w:iCs/>
          <w:kern w:val="0"/>
          <w:lang w:eastAsia="zh-CN"/>
        </w:rPr>
        <w:t>J Pediatr Gastroenterol Nutr</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51</w:t>
      </w:r>
      <w:r w:rsidRPr="003143C1">
        <w:rPr>
          <w:rFonts w:ascii="Book Antiqua" w:eastAsia="宋体" w:hAnsi="Book Antiqua" w:cs="宋体"/>
          <w:kern w:val="0"/>
          <w:lang w:eastAsia="zh-CN"/>
        </w:rPr>
        <w:t>: 638-644 [PMID: 20871416 DOI: 10.1097/MPG.0b013e3181eb312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5 </w:t>
      </w:r>
      <w:r w:rsidRPr="003143C1">
        <w:rPr>
          <w:rFonts w:ascii="Book Antiqua" w:eastAsia="宋体" w:hAnsi="Book Antiqua" w:cs="宋体"/>
          <w:b/>
          <w:bCs/>
          <w:kern w:val="0"/>
          <w:lang w:eastAsia="zh-CN"/>
        </w:rPr>
        <w:t>Fleming SC</w:t>
      </w:r>
      <w:r w:rsidRPr="003143C1">
        <w:rPr>
          <w:rFonts w:ascii="Book Antiqua" w:eastAsia="宋体" w:hAnsi="Book Antiqua" w:cs="宋体"/>
          <w:kern w:val="0"/>
          <w:lang w:eastAsia="zh-CN"/>
        </w:rPr>
        <w:t>, Kapembwa MS, Laker MF, Levin GE, Griffin GE. Rapid and simultaneous determination of lactulose and mannitol in urine, by HPLC with pulsed amperometric detection, for use in studies of intestinal permeability. </w:t>
      </w:r>
      <w:r w:rsidRPr="003143C1">
        <w:rPr>
          <w:rFonts w:ascii="Book Antiqua" w:eastAsia="宋体" w:hAnsi="Book Antiqua" w:cs="宋体"/>
          <w:i/>
          <w:iCs/>
          <w:kern w:val="0"/>
          <w:lang w:eastAsia="zh-CN"/>
        </w:rPr>
        <w:t>Clin Chem</w:t>
      </w:r>
      <w:r w:rsidRPr="003143C1">
        <w:rPr>
          <w:rFonts w:ascii="Book Antiqua" w:eastAsia="宋体" w:hAnsi="Book Antiqua" w:cs="宋体"/>
          <w:kern w:val="0"/>
          <w:lang w:eastAsia="zh-CN"/>
        </w:rPr>
        <w:t> 1990; </w:t>
      </w:r>
      <w:r w:rsidRPr="003143C1">
        <w:rPr>
          <w:rFonts w:ascii="Book Antiqua" w:eastAsia="宋体" w:hAnsi="Book Antiqua" w:cs="宋体"/>
          <w:b/>
          <w:bCs/>
          <w:kern w:val="0"/>
          <w:lang w:eastAsia="zh-CN"/>
        </w:rPr>
        <w:t>36</w:t>
      </w:r>
      <w:r w:rsidRPr="003143C1">
        <w:rPr>
          <w:rFonts w:ascii="Book Antiqua" w:eastAsia="宋体" w:hAnsi="Book Antiqua" w:cs="宋体"/>
          <w:kern w:val="0"/>
          <w:lang w:eastAsia="zh-CN"/>
        </w:rPr>
        <w:t>: 797-799 [PMID: 211087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6 </w:t>
      </w:r>
      <w:r w:rsidRPr="003143C1">
        <w:rPr>
          <w:rFonts w:ascii="Book Antiqua" w:eastAsia="宋体" w:hAnsi="Book Antiqua" w:cs="宋体"/>
          <w:b/>
          <w:bCs/>
          <w:kern w:val="0"/>
          <w:lang w:eastAsia="zh-CN"/>
        </w:rPr>
        <w:t>Keshavarzian A</w:t>
      </w:r>
      <w:r w:rsidRPr="003143C1">
        <w:rPr>
          <w:rFonts w:ascii="Book Antiqua" w:eastAsia="宋体" w:hAnsi="Book Antiqua" w:cs="宋体"/>
          <w:kern w:val="0"/>
          <w:lang w:eastAsia="zh-CN"/>
        </w:rPr>
        <w:t>, Holmes EW, Patel M, Iber F, Fields JZ, Pethkar S. Leaky gut in alcoholic cirrhosis: a possible mechanism for alcohol-induced liver damage. </w:t>
      </w:r>
      <w:r w:rsidRPr="003143C1">
        <w:rPr>
          <w:rFonts w:ascii="Book Antiqua" w:eastAsia="宋体" w:hAnsi="Book Antiqua" w:cs="宋体"/>
          <w:i/>
          <w:iCs/>
          <w:kern w:val="0"/>
          <w:lang w:eastAsia="zh-CN"/>
        </w:rPr>
        <w:t>Am J Gastroenterol</w:t>
      </w:r>
      <w:r w:rsidRPr="003143C1">
        <w:rPr>
          <w:rFonts w:ascii="Book Antiqua" w:eastAsia="宋体" w:hAnsi="Book Antiqua" w:cs="宋体"/>
          <w:kern w:val="0"/>
          <w:lang w:eastAsia="zh-CN"/>
        </w:rPr>
        <w:t> 1999; </w:t>
      </w:r>
      <w:r w:rsidRPr="003143C1">
        <w:rPr>
          <w:rFonts w:ascii="Book Antiqua" w:eastAsia="宋体" w:hAnsi="Book Antiqua" w:cs="宋体"/>
          <w:b/>
          <w:bCs/>
          <w:kern w:val="0"/>
          <w:lang w:eastAsia="zh-CN"/>
        </w:rPr>
        <w:t>94</w:t>
      </w:r>
      <w:r w:rsidRPr="003143C1">
        <w:rPr>
          <w:rFonts w:ascii="Book Antiqua" w:eastAsia="宋体" w:hAnsi="Book Antiqua" w:cs="宋体"/>
          <w:kern w:val="0"/>
          <w:lang w:eastAsia="zh-CN"/>
        </w:rPr>
        <w:t>: 200-207 [PMID: 9934756 DOI: 10.1111/j.1572-0241.1999.00797.x]</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7 </w:t>
      </w:r>
      <w:r w:rsidRPr="003143C1">
        <w:rPr>
          <w:rFonts w:ascii="Book Antiqua" w:eastAsia="宋体" w:hAnsi="Book Antiqua" w:cs="宋体"/>
          <w:b/>
          <w:bCs/>
          <w:kern w:val="0"/>
          <w:lang w:eastAsia="zh-CN"/>
        </w:rPr>
        <w:t>Feld JJ</w:t>
      </w:r>
      <w:r w:rsidRPr="003143C1">
        <w:rPr>
          <w:rFonts w:ascii="Book Antiqua" w:eastAsia="宋体" w:hAnsi="Book Antiqua" w:cs="宋体"/>
          <w:kern w:val="0"/>
          <w:lang w:eastAsia="zh-CN"/>
        </w:rPr>
        <w:t>, Meddings J, Heathcote EJ. Abnormal intestinal permeability in primary biliary cirrhosis. </w:t>
      </w:r>
      <w:r w:rsidRPr="003143C1">
        <w:rPr>
          <w:rFonts w:ascii="Book Antiqua" w:eastAsia="宋体" w:hAnsi="Book Antiqua" w:cs="宋体"/>
          <w:i/>
          <w:iCs/>
          <w:kern w:val="0"/>
          <w:lang w:eastAsia="zh-CN"/>
        </w:rPr>
        <w:t>Dig Dis Sci</w:t>
      </w:r>
      <w:r w:rsidRPr="003143C1">
        <w:rPr>
          <w:rFonts w:ascii="Book Antiqua" w:eastAsia="宋体" w:hAnsi="Book Antiqua" w:cs="宋体"/>
          <w:kern w:val="0"/>
          <w:lang w:eastAsia="zh-CN"/>
        </w:rPr>
        <w:t> 2006; </w:t>
      </w:r>
      <w:r w:rsidRPr="003143C1">
        <w:rPr>
          <w:rFonts w:ascii="Book Antiqua" w:eastAsia="宋体" w:hAnsi="Book Antiqua" w:cs="宋体"/>
          <w:b/>
          <w:bCs/>
          <w:kern w:val="0"/>
          <w:lang w:eastAsia="zh-CN"/>
        </w:rPr>
        <w:t>51</w:t>
      </w:r>
      <w:r w:rsidRPr="003143C1">
        <w:rPr>
          <w:rFonts w:ascii="Book Antiqua" w:eastAsia="宋体" w:hAnsi="Book Antiqua" w:cs="宋体"/>
          <w:kern w:val="0"/>
          <w:lang w:eastAsia="zh-CN"/>
        </w:rPr>
        <w:t>: 1607-1613 [PMID: 1693707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8 </w:t>
      </w:r>
      <w:r w:rsidRPr="003143C1">
        <w:rPr>
          <w:rFonts w:ascii="Book Antiqua" w:eastAsia="宋体" w:hAnsi="Book Antiqua" w:cs="宋体"/>
          <w:b/>
          <w:bCs/>
          <w:kern w:val="0"/>
          <w:lang w:eastAsia="zh-CN"/>
        </w:rPr>
        <w:t>Parlesak A</w:t>
      </w:r>
      <w:r w:rsidRPr="003143C1">
        <w:rPr>
          <w:rFonts w:ascii="Book Antiqua" w:eastAsia="宋体" w:hAnsi="Book Antiqua" w:cs="宋体"/>
          <w:kern w:val="0"/>
          <w:lang w:eastAsia="zh-CN"/>
        </w:rPr>
        <w:t>, Schäfer C, Schütz T, Bode JC, Bode C. Increased intestinal permeability to macromolecules and endotoxemia in patients with chronic alcohol abuse in different stages of alcohol-induced liver disease.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2000; </w:t>
      </w:r>
      <w:r w:rsidRPr="003143C1">
        <w:rPr>
          <w:rFonts w:ascii="Book Antiqua" w:eastAsia="宋体" w:hAnsi="Book Antiqua" w:cs="宋体"/>
          <w:b/>
          <w:bCs/>
          <w:kern w:val="0"/>
          <w:lang w:eastAsia="zh-CN"/>
        </w:rPr>
        <w:t>32</w:t>
      </w:r>
      <w:r w:rsidRPr="003143C1">
        <w:rPr>
          <w:rFonts w:ascii="Book Antiqua" w:eastAsia="宋体" w:hAnsi="Book Antiqua" w:cs="宋体"/>
          <w:kern w:val="0"/>
          <w:lang w:eastAsia="zh-CN"/>
        </w:rPr>
        <w:t>: 742-747 [PMID: 1084566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99 </w:t>
      </w:r>
      <w:r w:rsidRPr="003143C1">
        <w:rPr>
          <w:rFonts w:ascii="Book Antiqua" w:eastAsia="宋体" w:hAnsi="Book Antiqua" w:cs="宋体"/>
          <w:b/>
          <w:bCs/>
          <w:kern w:val="0"/>
          <w:lang w:eastAsia="zh-CN"/>
        </w:rPr>
        <w:t>Lee S</w:t>
      </w:r>
      <w:r w:rsidRPr="003143C1">
        <w:rPr>
          <w:rFonts w:ascii="Book Antiqua" w:eastAsia="宋体" w:hAnsi="Book Antiqua" w:cs="宋体"/>
          <w:kern w:val="0"/>
          <w:lang w:eastAsia="zh-CN"/>
        </w:rPr>
        <w:t>, Son SC, Han MJ, Kim WJ, Kim SH, Kim HR, Jeon WK, Park KH, Shin MG. Increased intestinal macromolecular permeability and urine nitrite excretion associated with liver cirrhosis with ascites. </w:t>
      </w:r>
      <w:r w:rsidRPr="003143C1">
        <w:rPr>
          <w:rFonts w:ascii="Book Antiqua" w:eastAsia="宋体" w:hAnsi="Book Antiqua" w:cs="宋体"/>
          <w:i/>
          <w:iCs/>
          <w:kern w:val="0"/>
          <w:lang w:eastAsia="zh-CN"/>
        </w:rPr>
        <w:t>World J Gastroenterol</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14</w:t>
      </w:r>
      <w:r w:rsidRPr="003143C1">
        <w:rPr>
          <w:rFonts w:ascii="Book Antiqua" w:eastAsia="宋体" w:hAnsi="Book Antiqua" w:cs="宋体"/>
          <w:kern w:val="0"/>
          <w:lang w:eastAsia="zh-CN"/>
        </w:rPr>
        <w:t>: 3884-3890 [PMID: 1860971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00 </w:t>
      </w:r>
      <w:r w:rsidRPr="003143C1">
        <w:rPr>
          <w:rFonts w:ascii="Book Antiqua" w:eastAsia="宋体" w:hAnsi="Book Antiqua" w:cs="宋体"/>
          <w:b/>
          <w:bCs/>
          <w:kern w:val="0"/>
          <w:lang w:eastAsia="zh-CN"/>
        </w:rPr>
        <w:t>Kim BI</w:t>
      </w:r>
      <w:r w:rsidRPr="003143C1">
        <w:rPr>
          <w:rFonts w:ascii="Book Antiqua" w:eastAsia="宋体" w:hAnsi="Book Antiqua" w:cs="宋体"/>
          <w:kern w:val="0"/>
          <w:lang w:eastAsia="zh-CN"/>
        </w:rPr>
        <w:t>, Kim HJ, Park JH, Park DI, Cho YK, Sohn CI, Jeon WK, Kim HS, Kim DJ. Increased intestinal permeability as a predictor of bacterial infections in patients with decompensated liver cirrhosis and hemorrhage. </w:t>
      </w:r>
      <w:r w:rsidRPr="003143C1">
        <w:rPr>
          <w:rFonts w:ascii="Book Antiqua" w:eastAsia="宋体" w:hAnsi="Book Antiqua" w:cs="宋体"/>
          <w:i/>
          <w:iCs/>
          <w:kern w:val="0"/>
          <w:lang w:eastAsia="zh-CN"/>
        </w:rPr>
        <w:t>J Gastroenterol Hepatol</w:t>
      </w:r>
      <w:r w:rsidRPr="003143C1">
        <w:rPr>
          <w:rFonts w:ascii="Book Antiqua" w:eastAsia="宋体" w:hAnsi="Book Antiqua" w:cs="宋体"/>
          <w:kern w:val="0"/>
          <w:lang w:eastAsia="zh-CN"/>
        </w:rPr>
        <w:t> 2011; </w:t>
      </w:r>
      <w:r w:rsidRPr="003143C1">
        <w:rPr>
          <w:rFonts w:ascii="Book Antiqua" w:eastAsia="宋体" w:hAnsi="Book Antiqua" w:cs="宋体"/>
          <w:b/>
          <w:bCs/>
          <w:kern w:val="0"/>
          <w:lang w:eastAsia="zh-CN"/>
        </w:rPr>
        <w:t>26</w:t>
      </w:r>
      <w:r w:rsidRPr="003143C1">
        <w:rPr>
          <w:rFonts w:ascii="Book Antiqua" w:eastAsia="宋体" w:hAnsi="Book Antiqua" w:cs="宋体"/>
          <w:kern w:val="0"/>
          <w:lang w:eastAsia="zh-CN"/>
        </w:rPr>
        <w:t>: 550-557 [PMID: 21332551 DOI: 10.1111/j.1440-1746.2010.06490.x]</w:t>
      </w:r>
    </w:p>
    <w:p w:rsidR="00721D26" w:rsidRPr="003143C1" w:rsidRDefault="00721D26" w:rsidP="00512543">
      <w:pPr>
        <w:widowControl/>
        <w:spacing w:line="360" w:lineRule="auto"/>
        <w:rPr>
          <w:rFonts w:ascii="Book Antiqua" w:eastAsia="宋体" w:hAnsi="Book Antiqua"/>
          <w:lang w:eastAsia="zh-CN"/>
        </w:rPr>
      </w:pPr>
      <w:r w:rsidRPr="003143C1">
        <w:rPr>
          <w:rFonts w:ascii="Book Antiqua" w:hAnsi="Book Antiqua"/>
        </w:rPr>
        <w:t>101</w:t>
      </w:r>
      <w:r w:rsidRPr="003143C1">
        <w:rPr>
          <w:rStyle w:val="apple-converted-space"/>
          <w:rFonts w:ascii="Book Antiqua" w:hAnsi="Book Antiqua"/>
        </w:rPr>
        <w:t> </w:t>
      </w:r>
      <w:r w:rsidRPr="003143C1">
        <w:rPr>
          <w:rFonts w:ascii="Book Antiqua" w:hAnsi="Book Antiqua"/>
          <w:b/>
          <w:bCs/>
        </w:rPr>
        <w:t>Assimakopoulos SF</w:t>
      </w:r>
      <w:r w:rsidRPr="003143C1">
        <w:rPr>
          <w:rFonts w:ascii="Book Antiqua" w:hAnsi="Book Antiqua"/>
        </w:rPr>
        <w:t>, Tsamandas AC, Tsiaoussis GI, Karatza E, Triantos C, Vagianos CE, Spiliopoulou I, Kaltezioti V, Charonis A, Nikolopoulou VN, Scopa CD, Thomopoulos KC. Altered intestinal tight junctions</w:t>
      </w:r>
      <w:r w:rsidRPr="003143C1">
        <w:rPr>
          <w:rFonts w:ascii="Book Antiqua" w:eastAsia="宋体" w:hAnsi="Book Antiqua"/>
          <w:lang w:eastAsia="zh-CN"/>
        </w:rPr>
        <w:t>’</w:t>
      </w:r>
      <w:r w:rsidRPr="003143C1">
        <w:rPr>
          <w:rFonts w:ascii="Book Antiqua" w:hAnsi="Book Antiqua"/>
        </w:rPr>
        <w:t xml:space="preserve"> expression in patients with liver cirrhosis: a pathogenetic mechanism of intestinal hyperpermeability.</w:t>
      </w:r>
      <w:r w:rsidRPr="003143C1">
        <w:rPr>
          <w:rStyle w:val="apple-converted-space"/>
          <w:rFonts w:ascii="Book Antiqua" w:hAnsi="Book Antiqua"/>
        </w:rPr>
        <w:t> </w:t>
      </w:r>
      <w:r w:rsidRPr="003143C1">
        <w:rPr>
          <w:rFonts w:ascii="Book Antiqua" w:hAnsi="Book Antiqua"/>
          <w:i/>
          <w:iCs/>
        </w:rPr>
        <w:t>Eur J Clin Invest</w:t>
      </w:r>
      <w:r w:rsidRPr="003143C1">
        <w:rPr>
          <w:rStyle w:val="apple-converted-space"/>
          <w:rFonts w:ascii="Book Antiqua" w:hAnsi="Book Antiqua"/>
        </w:rPr>
        <w:t> </w:t>
      </w:r>
      <w:r w:rsidRPr="003143C1">
        <w:rPr>
          <w:rFonts w:ascii="Book Antiqua" w:hAnsi="Book Antiqua"/>
        </w:rPr>
        <w:t>2012;</w:t>
      </w:r>
      <w:r w:rsidRPr="003143C1">
        <w:rPr>
          <w:rStyle w:val="apple-converted-space"/>
          <w:rFonts w:ascii="Book Antiqua" w:hAnsi="Book Antiqua"/>
        </w:rPr>
        <w:t> </w:t>
      </w:r>
      <w:r w:rsidRPr="003143C1">
        <w:rPr>
          <w:rFonts w:ascii="Book Antiqua" w:hAnsi="Book Antiqua"/>
          <w:b/>
          <w:bCs/>
        </w:rPr>
        <w:t>42</w:t>
      </w:r>
      <w:r w:rsidRPr="003143C1">
        <w:rPr>
          <w:rFonts w:ascii="Book Antiqua" w:hAnsi="Book Antiqua"/>
        </w:rPr>
        <w:t>: 439-446 [PMID: 22023490 DOI: 10.1111/j.1365-2362.2011.02609.x]</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02 </w:t>
      </w:r>
      <w:r w:rsidRPr="003143C1">
        <w:rPr>
          <w:rFonts w:ascii="Book Antiqua" w:eastAsia="宋体" w:hAnsi="Book Antiqua" w:cs="宋体"/>
          <w:b/>
          <w:bCs/>
          <w:kern w:val="0"/>
          <w:lang w:eastAsia="zh-CN"/>
        </w:rPr>
        <w:t>Assimakopoulos SF</w:t>
      </w:r>
      <w:r w:rsidRPr="003143C1">
        <w:rPr>
          <w:rFonts w:ascii="Book Antiqua" w:eastAsia="宋体" w:hAnsi="Book Antiqua" w:cs="宋体"/>
          <w:kern w:val="0"/>
          <w:lang w:eastAsia="zh-CN"/>
        </w:rPr>
        <w:t>, Tsamandas AC, Tsiaoussis GI, Karatza E, Zisimopoulos D, Maroulis I, Kontogeorgou E, Georgiou CD, Scopa CD, Thomopoulos KC. Intestinal mucosal proliferation, apoptosis and oxidative stress in patients with liver cirrhosis. </w:t>
      </w:r>
      <w:r w:rsidRPr="003143C1">
        <w:rPr>
          <w:rFonts w:ascii="Book Antiqua" w:eastAsia="宋体" w:hAnsi="Book Antiqua" w:cs="宋体"/>
          <w:i/>
          <w:iCs/>
          <w:kern w:val="0"/>
          <w:lang w:eastAsia="zh-CN"/>
        </w:rPr>
        <w:t>Ann Hepato</w:t>
      </w:r>
      <w:r w:rsidRPr="003143C1">
        <w:rPr>
          <w:rFonts w:ascii="Book Antiqua" w:eastAsia="宋体" w:hAnsi="Book Antiqua" w:cs="宋体"/>
          <w:kern w:val="0"/>
          <w:lang w:eastAsia="zh-CN"/>
        </w:rPr>
        <w:t>l 2013; </w:t>
      </w:r>
      <w:r w:rsidRPr="003143C1">
        <w:rPr>
          <w:rFonts w:ascii="Book Antiqua" w:eastAsia="宋体" w:hAnsi="Book Antiqua" w:cs="宋体"/>
          <w:b/>
          <w:bCs/>
          <w:kern w:val="0"/>
          <w:lang w:eastAsia="zh-CN"/>
        </w:rPr>
        <w:t>12</w:t>
      </w:r>
      <w:r w:rsidRPr="003143C1">
        <w:rPr>
          <w:rFonts w:ascii="Book Antiqua" w:eastAsia="宋体" w:hAnsi="Book Antiqua" w:cs="宋体"/>
          <w:kern w:val="0"/>
          <w:lang w:eastAsia="zh-CN"/>
        </w:rPr>
        <w:t>: 301-307 [PMID: 2339674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03 </w:t>
      </w:r>
      <w:r w:rsidRPr="003143C1">
        <w:rPr>
          <w:rFonts w:ascii="Book Antiqua" w:eastAsia="宋体" w:hAnsi="Book Antiqua" w:cs="宋体"/>
          <w:b/>
          <w:bCs/>
          <w:kern w:val="0"/>
          <w:lang w:eastAsia="zh-CN"/>
        </w:rPr>
        <w:t>Ridlon JM</w:t>
      </w:r>
      <w:r w:rsidRPr="003143C1">
        <w:rPr>
          <w:rFonts w:ascii="Book Antiqua" w:eastAsia="宋体" w:hAnsi="Book Antiqua" w:cs="宋体"/>
          <w:kern w:val="0"/>
          <w:lang w:eastAsia="zh-CN"/>
        </w:rPr>
        <w:t>, Alves JM, Hylemon PB, Bajaj JS. Cirrhosis, bile acids and gut microbiota: unraveling a complex relationship. </w:t>
      </w:r>
      <w:r w:rsidRPr="003143C1">
        <w:rPr>
          <w:rFonts w:ascii="Book Antiqua" w:eastAsia="宋体" w:hAnsi="Book Antiqua" w:cs="宋体"/>
          <w:i/>
          <w:iCs/>
          <w:kern w:val="0"/>
          <w:lang w:eastAsia="zh-CN"/>
        </w:rPr>
        <w:t>Gut Microbes</w:t>
      </w:r>
      <w:r w:rsidRPr="003143C1">
        <w:rPr>
          <w:rFonts w:ascii="Book Antiqua" w:eastAsia="宋体" w:hAnsi="Book Antiqua" w:cs="宋体"/>
          <w:kern w:val="0"/>
          <w:lang w:eastAsia="zh-CN"/>
        </w:rPr>
        <w:t> 2013; </w:t>
      </w:r>
      <w:r w:rsidRPr="003143C1">
        <w:rPr>
          <w:rFonts w:ascii="Book Antiqua" w:eastAsia="宋体" w:hAnsi="Book Antiqua" w:cs="宋体"/>
          <w:b/>
          <w:bCs/>
          <w:kern w:val="0"/>
          <w:lang w:eastAsia="zh-CN"/>
        </w:rPr>
        <w:t>4</w:t>
      </w:r>
      <w:r w:rsidRPr="003143C1">
        <w:rPr>
          <w:rFonts w:ascii="Book Antiqua" w:eastAsia="宋体" w:hAnsi="Book Antiqua" w:cs="宋体"/>
          <w:kern w:val="0"/>
          <w:lang w:eastAsia="zh-CN"/>
        </w:rPr>
        <w:t>: 382-387 [PMID: 23851335 DOI: 10.4161/gmic.2572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04 </w:t>
      </w:r>
      <w:r w:rsidRPr="003143C1">
        <w:rPr>
          <w:rFonts w:ascii="Book Antiqua" w:eastAsia="宋体" w:hAnsi="Book Antiqua" w:cs="宋体"/>
          <w:b/>
          <w:bCs/>
          <w:kern w:val="0"/>
          <w:lang w:eastAsia="zh-CN"/>
        </w:rPr>
        <w:t>Bertók L</w:t>
      </w:r>
      <w:r w:rsidRPr="003143C1">
        <w:rPr>
          <w:rFonts w:ascii="Book Antiqua" w:eastAsia="宋体" w:hAnsi="Book Antiqua" w:cs="宋体"/>
          <w:kern w:val="0"/>
          <w:lang w:eastAsia="zh-CN"/>
        </w:rPr>
        <w:t>. Bile acids in physico-chemical host defence. </w:t>
      </w:r>
      <w:r w:rsidRPr="003143C1">
        <w:rPr>
          <w:rFonts w:ascii="Book Antiqua" w:eastAsia="宋体" w:hAnsi="Book Antiqua" w:cs="宋体"/>
          <w:i/>
          <w:iCs/>
          <w:kern w:val="0"/>
          <w:lang w:eastAsia="zh-CN"/>
        </w:rPr>
        <w:t>Pathophysiology</w:t>
      </w:r>
      <w:r w:rsidRPr="003143C1">
        <w:rPr>
          <w:rFonts w:ascii="Book Antiqua" w:eastAsia="宋体" w:hAnsi="Book Antiqua" w:cs="宋体"/>
          <w:kern w:val="0"/>
          <w:lang w:eastAsia="zh-CN"/>
        </w:rPr>
        <w:t> 2004; </w:t>
      </w:r>
      <w:r w:rsidRPr="003143C1">
        <w:rPr>
          <w:rFonts w:ascii="Book Antiqua" w:eastAsia="宋体" w:hAnsi="Book Antiqua" w:cs="宋体"/>
          <w:b/>
          <w:bCs/>
          <w:kern w:val="0"/>
          <w:lang w:eastAsia="zh-CN"/>
        </w:rPr>
        <w:t>11</w:t>
      </w:r>
      <w:r w:rsidRPr="003143C1">
        <w:rPr>
          <w:rFonts w:ascii="Book Antiqua" w:eastAsia="宋体" w:hAnsi="Book Antiqua" w:cs="宋体"/>
          <w:kern w:val="0"/>
          <w:lang w:eastAsia="zh-CN"/>
        </w:rPr>
        <w:t>: 139-145 [PMID: 15561510 DOI: 10.1016/j.pathophys.2004.09.00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05 </w:t>
      </w:r>
      <w:r w:rsidRPr="003143C1">
        <w:rPr>
          <w:rFonts w:ascii="Book Antiqua" w:eastAsia="宋体" w:hAnsi="Book Antiqua" w:cs="宋体"/>
          <w:b/>
          <w:bCs/>
          <w:kern w:val="0"/>
          <w:lang w:eastAsia="zh-CN"/>
        </w:rPr>
        <w:t>Clements WD</w:t>
      </w:r>
      <w:r w:rsidRPr="003143C1">
        <w:rPr>
          <w:rFonts w:ascii="Book Antiqua" w:eastAsia="宋体" w:hAnsi="Book Antiqua" w:cs="宋体"/>
          <w:kern w:val="0"/>
          <w:lang w:eastAsia="zh-CN"/>
        </w:rPr>
        <w:t>, Parks R, Erwin P, Halliday MI, Barr J, Rowlands BJ. Role of the gut in the pathophysiology of extrahepatic biliary obstruction. </w:t>
      </w:r>
      <w:r w:rsidRPr="003143C1">
        <w:rPr>
          <w:rFonts w:ascii="Book Antiqua" w:eastAsia="宋体" w:hAnsi="Book Antiqua" w:cs="宋体"/>
          <w:i/>
          <w:iCs/>
          <w:kern w:val="0"/>
          <w:lang w:eastAsia="zh-CN"/>
        </w:rPr>
        <w:t>Gut</w:t>
      </w:r>
      <w:r w:rsidRPr="003143C1">
        <w:rPr>
          <w:rFonts w:ascii="Book Antiqua" w:eastAsia="宋体" w:hAnsi="Book Antiqua" w:cs="宋体"/>
          <w:kern w:val="0"/>
          <w:lang w:eastAsia="zh-CN"/>
        </w:rPr>
        <w:t> 1996; </w:t>
      </w:r>
      <w:r w:rsidRPr="003143C1">
        <w:rPr>
          <w:rFonts w:ascii="Book Antiqua" w:eastAsia="宋体" w:hAnsi="Book Antiqua" w:cs="宋体"/>
          <w:b/>
          <w:bCs/>
          <w:kern w:val="0"/>
          <w:lang w:eastAsia="zh-CN"/>
        </w:rPr>
        <w:t>39</w:t>
      </w:r>
      <w:r w:rsidRPr="003143C1">
        <w:rPr>
          <w:rFonts w:ascii="Book Antiqua" w:eastAsia="宋体" w:hAnsi="Book Antiqua" w:cs="宋体"/>
          <w:kern w:val="0"/>
          <w:lang w:eastAsia="zh-CN"/>
        </w:rPr>
        <w:t>: 587-593 [PMID: 894457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06 </w:t>
      </w:r>
      <w:r w:rsidRPr="003143C1">
        <w:rPr>
          <w:rFonts w:ascii="Book Antiqua" w:eastAsia="宋体" w:hAnsi="Book Antiqua" w:cs="宋体"/>
          <w:b/>
          <w:bCs/>
          <w:kern w:val="0"/>
          <w:lang w:eastAsia="zh-CN"/>
        </w:rPr>
        <w:t>Lorenzo-Zúñiga V</w:t>
      </w:r>
      <w:r w:rsidRPr="003143C1">
        <w:rPr>
          <w:rFonts w:ascii="Book Antiqua" w:eastAsia="宋体" w:hAnsi="Book Antiqua" w:cs="宋体"/>
          <w:kern w:val="0"/>
          <w:lang w:eastAsia="zh-CN"/>
        </w:rPr>
        <w:t>, Bartolí R, Planas R, Hofmann AF, Viñado B, Hagey LR, Hernández JM, Mañé J, Alvarez MA, Ausina V, Gassull MA. Oral bile acids reduce bacterial overgrowth, bacterial translocation, and endotoxemia in cirrhotic rat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3; </w:t>
      </w:r>
      <w:r w:rsidRPr="003143C1">
        <w:rPr>
          <w:rFonts w:ascii="Book Antiqua" w:eastAsia="宋体" w:hAnsi="Book Antiqua" w:cs="宋体"/>
          <w:b/>
          <w:bCs/>
          <w:kern w:val="0"/>
          <w:lang w:eastAsia="zh-CN"/>
        </w:rPr>
        <w:t>37</w:t>
      </w:r>
      <w:r w:rsidRPr="003143C1">
        <w:rPr>
          <w:rFonts w:ascii="Book Antiqua" w:eastAsia="宋体" w:hAnsi="Book Antiqua" w:cs="宋体"/>
          <w:kern w:val="0"/>
          <w:lang w:eastAsia="zh-CN"/>
        </w:rPr>
        <w:t>: 551-557 [PMID: 12601352 DOI: 10.1053/jhep.2003.5011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07 </w:t>
      </w:r>
      <w:r w:rsidRPr="003143C1">
        <w:rPr>
          <w:rFonts w:ascii="Book Antiqua" w:eastAsia="宋体" w:hAnsi="Book Antiqua" w:cs="宋体"/>
          <w:b/>
          <w:bCs/>
          <w:kern w:val="0"/>
          <w:lang w:eastAsia="zh-CN"/>
        </w:rPr>
        <w:t>Guo J</w:t>
      </w:r>
      <w:r w:rsidRPr="003143C1">
        <w:rPr>
          <w:rFonts w:ascii="Book Antiqua" w:eastAsia="宋体" w:hAnsi="Book Antiqua" w:cs="宋体"/>
          <w:kern w:val="0"/>
          <w:lang w:eastAsia="zh-CN"/>
        </w:rPr>
        <w:t>, Friedman SL. Toll-like receptor 4 signaling in liver injury and hepatic fibrogenesis. </w:t>
      </w:r>
      <w:r w:rsidRPr="003143C1">
        <w:rPr>
          <w:rFonts w:ascii="Book Antiqua" w:eastAsia="宋体" w:hAnsi="Book Antiqua" w:cs="宋体"/>
          <w:i/>
          <w:iCs/>
          <w:kern w:val="0"/>
          <w:lang w:eastAsia="zh-CN"/>
        </w:rPr>
        <w:t>Fibrogenesis Tissue Repair</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3</w:t>
      </w:r>
      <w:r w:rsidRPr="003143C1">
        <w:rPr>
          <w:rFonts w:ascii="Book Antiqua" w:eastAsia="宋体" w:hAnsi="Book Antiqua" w:cs="宋体"/>
          <w:kern w:val="0"/>
          <w:lang w:eastAsia="zh-CN"/>
        </w:rPr>
        <w:t>: 21 [PMID: 20964825 DOI: 10.1186/1755-1536-3-2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08 </w:t>
      </w:r>
      <w:r w:rsidRPr="003143C1">
        <w:rPr>
          <w:rFonts w:ascii="Book Antiqua" w:eastAsia="宋体" w:hAnsi="Book Antiqua" w:cs="宋体"/>
          <w:b/>
          <w:bCs/>
          <w:kern w:val="0"/>
          <w:lang w:eastAsia="zh-CN"/>
        </w:rPr>
        <w:t>Seki E</w:t>
      </w:r>
      <w:r w:rsidRPr="003143C1">
        <w:rPr>
          <w:rFonts w:ascii="Book Antiqua" w:eastAsia="宋体" w:hAnsi="Book Antiqua" w:cs="宋体"/>
          <w:kern w:val="0"/>
          <w:lang w:eastAsia="zh-CN"/>
        </w:rPr>
        <w:t>, Schnabl B. Role of innate immunity and the microbiota in liver fibrosis: crosstalk between the liver and gut. </w:t>
      </w:r>
      <w:r w:rsidRPr="003143C1">
        <w:rPr>
          <w:rFonts w:ascii="Book Antiqua" w:eastAsia="宋体" w:hAnsi="Book Antiqua" w:cs="宋体"/>
          <w:i/>
          <w:iCs/>
          <w:kern w:val="0"/>
          <w:lang w:eastAsia="zh-CN"/>
        </w:rPr>
        <w:t>J Physiol</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590</w:t>
      </w:r>
      <w:r w:rsidRPr="003143C1">
        <w:rPr>
          <w:rFonts w:ascii="Book Antiqua" w:eastAsia="宋体" w:hAnsi="Book Antiqua" w:cs="宋体"/>
          <w:kern w:val="0"/>
          <w:lang w:eastAsia="zh-CN"/>
        </w:rPr>
        <w:t>: 447-458 [PMID: 22124143 DOI: 10.1113/jphysiol.2011.219691]</w:t>
      </w:r>
    </w:p>
    <w:p w:rsidR="00721D26" w:rsidRPr="003143C1" w:rsidRDefault="00721D26" w:rsidP="00512543">
      <w:pPr>
        <w:spacing w:line="360" w:lineRule="auto"/>
        <w:rPr>
          <w:rFonts w:ascii="Book Antiqua" w:eastAsia="宋体" w:hAnsi="Book Antiqua"/>
          <w:noProof/>
          <w:lang w:eastAsia="zh-CN"/>
        </w:rPr>
      </w:pPr>
      <w:r w:rsidRPr="003143C1">
        <w:rPr>
          <w:rFonts w:ascii="Book Antiqua" w:eastAsia="宋体" w:hAnsi="Book Antiqua" w:cs="宋体"/>
          <w:kern w:val="0"/>
          <w:lang w:eastAsia="zh-CN"/>
        </w:rPr>
        <w:t xml:space="preserve">109 </w:t>
      </w:r>
      <w:r w:rsidRPr="003143C1">
        <w:rPr>
          <w:rFonts w:ascii="Book Antiqua" w:eastAsia="｣ﾍ｣ﾓ ･ｴ･ｷ･ﾃ･ｯ" w:hAnsi="Book Antiqua"/>
          <w:b/>
          <w:noProof/>
        </w:rPr>
        <w:t>Huang H</w:t>
      </w:r>
      <w:r w:rsidRPr="003143C1">
        <w:rPr>
          <w:rFonts w:ascii="Book Antiqua" w:eastAsia="｣ﾍ｣ﾓ ･ｴ･ｷ･ﾃ･ｯ" w:hAnsi="Book Antiqua"/>
          <w:noProof/>
        </w:rPr>
        <w:t xml:space="preserve">, Shiffman ML, Friedman S, Venkatesh R, Bzowej N, Abar OT, Rowland CM, Catanese JJ, Leong DU, Sninsky JJ, Layden TJ, Wright TL, White T, Cheung RC. A 7 gene signature identifies the risk of developing cirrhosis in patients with chronic hepatitis C. </w:t>
      </w:r>
      <w:r w:rsidRPr="003143C1">
        <w:rPr>
          <w:rFonts w:ascii="Book Antiqua" w:eastAsia="｣ﾍ｣ﾓ ･ｴ･ｷ･ﾃ･ｯ" w:hAnsi="Book Antiqua"/>
          <w:i/>
          <w:noProof/>
        </w:rPr>
        <w:t>Hepatology</w:t>
      </w:r>
      <w:r w:rsidRPr="003143C1">
        <w:rPr>
          <w:rFonts w:ascii="Book Antiqua" w:eastAsia="｣ﾍ｣ﾓ ･ｴ･ｷ･ﾃ･ｯ" w:hAnsi="Book Antiqua"/>
          <w:noProof/>
        </w:rPr>
        <w:t xml:space="preserve"> 2007;</w:t>
      </w:r>
      <w:r w:rsidRPr="003143C1">
        <w:rPr>
          <w:rFonts w:ascii="Book Antiqua" w:eastAsia="宋体" w:hAnsi="Book Antiqua"/>
          <w:noProof/>
          <w:lang w:eastAsia="zh-CN"/>
        </w:rPr>
        <w:t xml:space="preserve"> </w:t>
      </w:r>
      <w:r w:rsidRPr="003143C1">
        <w:rPr>
          <w:rFonts w:ascii="Book Antiqua" w:eastAsia="｣ﾍ｣ﾓ ･ｴ･ｷ･ﾃ･ｯ" w:hAnsi="Book Antiqua"/>
          <w:b/>
          <w:noProof/>
        </w:rPr>
        <w:t>46</w:t>
      </w:r>
      <w:r w:rsidRPr="003143C1">
        <w:rPr>
          <w:rFonts w:ascii="Book Antiqua" w:eastAsia="｣ﾍ｣ﾓ ･ｴ･ｷ･ﾃ･ｯ" w:hAnsi="Book Antiqua"/>
          <w:noProof/>
        </w:rPr>
        <w:t>:</w:t>
      </w:r>
      <w:r w:rsidRPr="003143C1">
        <w:rPr>
          <w:rFonts w:ascii="Book Antiqua" w:eastAsia="宋体" w:hAnsi="Book Antiqua"/>
          <w:noProof/>
          <w:lang w:eastAsia="zh-CN"/>
        </w:rPr>
        <w:t xml:space="preserve"> </w:t>
      </w:r>
      <w:r w:rsidRPr="003143C1">
        <w:rPr>
          <w:rFonts w:ascii="Book Antiqua" w:eastAsia="｣ﾍ｣ﾓ ･ｴ･ｷ･ﾃ･ｯ" w:hAnsi="Book Antiqua"/>
          <w:noProof/>
        </w:rPr>
        <w:t>297-306</w:t>
      </w:r>
      <w:r w:rsidRPr="003143C1">
        <w:rPr>
          <w:rFonts w:ascii="Book Antiqua" w:eastAsia="宋体" w:hAnsi="Book Antiqua"/>
          <w:noProof/>
          <w:lang w:eastAsia="zh-CN"/>
        </w:rPr>
        <w:t xml:space="preserve"> </w:t>
      </w:r>
      <w:r w:rsidRPr="003143C1">
        <w:rPr>
          <w:rFonts w:ascii="Book Antiqua" w:eastAsia="｣ﾍ｣ﾓ ･ｴ･ｷ･ﾃ･ｯ" w:hAnsi="Book Antiqua"/>
          <w:noProof/>
        </w:rPr>
        <w:t>[</w:t>
      </w:r>
      <w:r w:rsidRPr="003143C1">
        <w:rPr>
          <w:rFonts w:ascii="Book Antiqua" w:hAnsi="Book Antiqua" w:cs="Arial"/>
          <w:kern w:val="0"/>
        </w:rPr>
        <w:t xml:space="preserve">PMID: 17461418 </w:t>
      </w:r>
      <w:r w:rsidRPr="003143C1">
        <w:rPr>
          <w:rFonts w:ascii="Book Antiqua" w:eastAsia="｣ﾍ｣ﾓ ･ｴ･ｷ･ﾃ･ｯ" w:hAnsi="Book Antiqua"/>
          <w:noProof/>
        </w:rPr>
        <w:t>DOI:</w:t>
      </w:r>
      <w:r w:rsidRPr="003143C1">
        <w:rPr>
          <w:rFonts w:ascii="Book Antiqua" w:eastAsia="宋体" w:hAnsi="Book Antiqua"/>
          <w:noProof/>
          <w:lang w:eastAsia="zh-CN"/>
        </w:rPr>
        <w:t xml:space="preserve"> </w:t>
      </w:r>
      <w:r w:rsidRPr="003143C1">
        <w:rPr>
          <w:rFonts w:ascii="Book Antiqua" w:eastAsia="｣ﾍ｣ﾓ ･ｴ･ｷ･ﾃ･ｯ" w:hAnsi="Book Antiqua"/>
          <w:noProof/>
        </w:rPr>
        <w:t>10.1002/hep.2169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0 </w:t>
      </w:r>
      <w:r w:rsidRPr="003143C1">
        <w:rPr>
          <w:rFonts w:ascii="Book Antiqua" w:eastAsia="宋体" w:hAnsi="Book Antiqua" w:cs="宋体"/>
          <w:b/>
          <w:bCs/>
          <w:kern w:val="0"/>
          <w:lang w:eastAsia="zh-CN"/>
        </w:rPr>
        <w:t>Paik YH</w:t>
      </w:r>
      <w:r w:rsidRPr="003143C1">
        <w:rPr>
          <w:rFonts w:ascii="Book Antiqua" w:eastAsia="宋体" w:hAnsi="Book Antiqua" w:cs="宋体"/>
          <w:kern w:val="0"/>
          <w:lang w:eastAsia="zh-CN"/>
        </w:rPr>
        <w:t>, Schwabe RF, Bataller R, Russo MP, Jobin C, Brenner DA. Toll-like receptor 4 mediates inflammatory signaling by bacterial lipopolysaccharide in human hepatic stellate cell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3; </w:t>
      </w:r>
      <w:r w:rsidRPr="003143C1">
        <w:rPr>
          <w:rFonts w:ascii="Book Antiqua" w:eastAsia="宋体" w:hAnsi="Book Antiqua" w:cs="宋体"/>
          <w:b/>
          <w:bCs/>
          <w:kern w:val="0"/>
          <w:lang w:eastAsia="zh-CN"/>
        </w:rPr>
        <w:t>37</w:t>
      </w:r>
      <w:r w:rsidRPr="003143C1">
        <w:rPr>
          <w:rFonts w:ascii="Book Antiqua" w:eastAsia="宋体" w:hAnsi="Book Antiqua" w:cs="宋体"/>
          <w:kern w:val="0"/>
          <w:lang w:eastAsia="zh-CN"/>
        </w:rPr>
        <w:t>: 1043-1055 [PMID: 12717385 DOI: 10.1053/jhep.2003.5018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1 </w:t>
      </w:r>
      <w:r w:rsidRPr="003143C1">
        <w:rPr>
          <w:rFonts w:ascii="Book Antiqua" w:eastAsia="宋体" w:hAnsi="Book Antiqua" w:cs="宋体"/>
          <w:b/>
          <w:bCs/>
          <w:kern w:val="0"/>
          <w:lang w:eastAsia="zh-CN"/>
        </w:rPr>
        <w:t>Seki E</w:t>
      </w:r>
      <w:r w:rsidRPr="003143C1">
        <w:rPr>
          <w:rFonts w:ascii="Book Antiqua" w:eastAsia="宋体" w:hAnsi="Book Antiqua" w:cs="宋体"/>
          <w:kern w:val="0"/>
          <w:lang w:eastAsia="zh-CN"/>
        </w:rPr>
        <w:t>, De Minicis S, Osterreicher CH, Kluwe J, Osawa Y, Brenner DA, Schwabe RF. TLR4 enhances TGF-beta signaling and hepatic fibrosis. </w:t>
      </w:r>
      <w:r w:rsidRPr="003143C1">
        <w:rPr>
          <w:rFonts w:ascii="Book Antiqua" w:eastAsia="宋体" w:hAnsi="Book Antiqua" w:cs="宋体"/>
          <w:i/>
          <w:iCs/>
          <w:kern w:val="0"/>
          <w:lang w:eastAsia="zh-CN"/>
        </w:rPr>
        <w:t>Nat Med</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13</w:t>
      </w:r>
      <w:r w:rsidRPr="003143C1">
        <w:rPr>
          <w:rFonts w:ascii="Book Antiqua" w:eastAsia="宋体" w:hAnsi="Book Antiqua" w:cs="宋体"/>
          <w:kern w:val="0"/>
          <w:lang w:eastAsia="zh-CN"/>
        </w:rPr>
        <w:t>: 1324-1332 [PMID: 17952090 DOI: 10.1038/nm166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2 </w:t>
      </w:r>
      <w:r w:rsidRPr="003143C1">
        <w:rPr>
          <w:rFonts w:ascii="Book Antiqua" w:eastAsia="宋体" w:hAnsi="Book Antiqua" w:cs="宋体"/>
          <w:b/>
          <w:bCs/>
          <w:kern w:val="0"/>
          <w:lang w:eastAsia="zh-CN"/>
        </w:rPr>
        <w:t>Seki E</w:t>
      </w:r>
      <w:r w:rsidRPr="003143C1">
        <w:rPr>
          <w:rFonts w:ascii="Book Antiqua" w:eastAsia="宋体" w:hAnsi="Book Antiqua" w:cs="宋体"/>
          <w:kern w:val="0"/>
          <w:lang w:eastAsia="zh-CN"/>
        </w:rPr>
        <w:t>, Brenner DA. Toll-like receptors and adaptor molecules in liver disease: update.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48</w:t>
      </w:r>
      <w:r w:rsidRPr="003143C1">
        <w:rPr>
          <w:rFonts w:ascii="Book Antiqua" w:eastAsia="宋体" w:hAnsi="Book Antiqua" w:cs="宋体"/>
          <w:kern w:val="0"/>
          <w:lang w:eastAsia="zh-CN"/>
        </w:rPr>
        <w:t>: 322-335 [PMID: 18506843 DOI: 10.1002/hep.2230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3 </w:t>
      </w:r>
      <w:r w:rsidRPr="003143C1">
        <w:rPr>
          <w:rFonts w:ascii="Book Antiqua" w:eastAsia="宋体" w:hAnsi="Book Antiqua" w:cs="宋体"/>
          <w:b/>
          <w:bCs/>
          <w:kern w:val="0"/>
          <w:lang w:eastAsia="zh-CN"/>
        </w:rPr>
        <w:t>Messingham KA</w:t>
      </w:r>
      <w:r w:rsidRPr="003143C1">
        <w:rPr>
          <w:rFonts w:ascii="Book Antiqua" w:eastAsia="宋体" w:hAnsi="Book Antiqua" w:cs="宋体"/>
          <w:kern w:val="0"/>
          <w:lang w:eastAsia="zh-CN"/>
        </w:rPr>
        <w:t>, Faunce DE, Kovacs EJ. Alcohol, injury, and cellular immunity. </w:t>
      </w:r>
      <w:r w:rsidRPr="003143C1">
        <w:rPr>
          <w:rFonts w:ascii="Book Antiqua" w:eastAsia="宋体" w:hAnsi="Book Antiqua" w:cs="宋体"/>
          <w:i/>
          <w:iCs/>
          <w:kern w:val="0"/>
          <w:lang w:eastAsia="zh-CN"/>
        </w:rPr>
        <w:t>Alcohol</w:t>
      </w:r>
      <w:r w:rsidRPr="003143C1">
        <w:rPr>
          <w:rFonts w:ascii="Book Antiqua" w:eastAsia="宋体" w:hAnsi="Book Antiqua" w:cs="宋体"/>
          <w:kern w:val="0"/>
          <w:lang w:eastAsia="zh-CN"/>
        </w:rPr>
        <w:t> 2002; </w:t>
      </w:r>
      <w:r w:rsidRPr="003143C1">
        <w:rPr>
          <w:rFonts w:ascii="Book Antiqua" w:eastAsia="宋体" w:hAnsi="Book Antiqua" w:cs="宋体"/>
          <w:b/>
          <w:bCs/>
          <w:kern w:val="0"/>
          <w:lang w:eastAsia="zh-CN"/>
        </w:rPr>
        <w:t>28</w:t>
      </w:r>
      <w:r w:rsidRPr="003143C1">
        <w:rPr>
          <w:rFonts w:ascii="Book Antiqua" w:eastAsia="宋体" w:hAnsi="Book Antiqua" w:cs="宋体"/>
          <w:kern w:val="0"/>
          <w:lang w:eastAsia="zh-CN"/>
        </w:rPr>
        <w:t xml:space="preserve">: 137-149 [PMID: 12551755 DOI: </w:t>
      </w:r>
      <w:r w:rsidRPr="003143C1">
        <w:rPr>
          <w:rFonts w:ascii="Book Antiqua" w:hAnsi="Book Antiqua"/>
          <w:shd w:val="clear" w:color="auto" w:fill="FFFFFF"/>
        </w:rPr>
        <w:t>10.1016/S0741-8329(02)00278-1</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4 </w:t>
      </w:r>
      <w:r w:rsidRPr="003143C1">
        <w:rPr>
          <w:rFonts w:ascii="Book Antiqua" w:eastAsia="宋体" w:hAnsi="Book Antiqua" w:cs="宋体"/>
          <w:b/>
          <w:bCs/>
          <w:kern w:val="0"/>
          <w:lang w:eastAsia="zh-CN"/>
        </w:rPr>
        <w:t>Szabo G</w:t>
      </w:r>
      <w:r w:rsidRPr="003143C1">
        <w:rPr>
          <w:rFonts w:ascii="Book Antiqua" w:eastAsia="宋体" w:hAnsi="Book Antiqua" w:cs="宋体"/>
          <w:kern w:val="0"/>
          <w:lang w:eastAsia="zh-CN"/>
        </w:rPr>
        <w:t>, Mandrekar P, Girouard L, Catalano D. Regulation of human monocyte functions by acute ethanol treatment: decreased tumor necrosis factor-alpha, interleukin-1 beta and elevated interleukin-10, and transforming growth factor-beta production. </w:t>
      </w:r>
      <w:r w:rsidRPr="003143C1">
        <w:rPr>
          <w:rFonts w:ascii="Book Antiqua" w:eastAsia="宋体" w:hAnsi="Book Antiqua" w:cs="宋体"/>
          <w:i/>
          <w:iCs/>
          <w:kern w:val="0"/>
          <w:lang w:eastAsia="zh-CN"/>
        </w:rPr>
        <w:t>Alcohol Clin Exp Res</w:t>
      </w:r>
      <w:r w:rsidRPr="003143C1">
        <w:rPr>
          <w:rFonts w:ascii="Book Antiqua" w:eastAsia="宋体" w:hAnsi="Book Antiqua" w:cs="宋体"/>
          <w:kern w:val="0"/>
          <w:lang w:eastAsia="zh-CN"/>
        </w:rPr>
        <w:t> 1996; </w:t>
      </w:r>
      <w:r w:rsidRPr="003143C1">
        <w:rPr>
          <w:rFonts w:ascii="Book Antiqua" w:eastAsia="宋体" w:hAnsi="Book Antiqua" w:cs="宋体"/>
          <w:b/>
          <w:bCs/>
          <w:kern w:val="0"/>
          <w:lang w:eastAsia="zh-CN"/>
        </w:rPr>
        <w:t>20</w:t>
      </w:r>
      <w:r w:rsidRPr="003143C1">
        <w:rPr>
          <w:rFonts w:ascii="Book Antiqua" w:eastAsia="宋体" w:hAnsi="Book Antiqua" w:cs="宋体"/>
          <w:kern w:val="0"/>
          <w:lang w:eastAsia="zh-CN"/>
        </w:rPr>
        <w:t xml:space="preserve">: 900-907 [PMID: 8865966 DOI: </w:t>
      </w:r>
      <w:r w:rsidRPr="003143C1">
        <w:rPr>
          <w:rFonts w:ascii="Book Antiqua" w:hAnsi="Book Antiqua"/>
          <w:shd w:val="clear" w:color="auto" w:fill="FFFFFF"/>
        </w:rPr>
        <w:t>10.1111/j.1530-0277.1996.tb05269.x</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5 </w:t>
      </w:r>
      <w:r w:rsidRPr="003143C1">
        <w:rPr>
          <w:rFonts w:ascii="Book Antiqua" w:eastAsia="宋体" w:hAnsi="Book Antiqua" w:cs="宋体"/>
          <w:b/>
          <w:bCs/>
          <w:kern w:val="0"/>
          <w:lang w:eastAsia="zh-CN"/>
        </w:rPr>
        <w:t>Vreugdenhil AC</w:t>
      </w:r>
      <w:r w:rsidRPr="003143C1">
        <w:rPr>
          <w:rFonts w:ascii="Book Antiqua" w:eastAsia="宋体" w:hAnsi="Book Antiqua" w:cs="宋体"/>
          <w:kern w:val="0"/>
          <w:lang w:eastAsia="zh-CN"/>
        </w:rPr>
        <w:t>, Snoek AM, van 't Veer C, Greve JW, Buurman WA. LPS-binding protein circulates in association with apoB-containing lipoproteins and enhances endotoxin-LDL/VLDL interaction. </w:t>
      </w:r>
      <w:r w:rsidRPr="003143C1">
        <w:rPr>
          <w:rFonts w:ascii="Book Antiqua" w:eastAsia="宋体" w:hAnsi="Book Antiqua" w:cs="宋体"/>
          <w:i/>
          <w:iCs/>
          <w:kern w:val="0"/>
          <w:lang w:eastAsia="zh-CN"/>
        </w:rPr>
        <w:t>J Clin Invest</w:t>
      </w:r>
      <w:r w:rsidRPr="003143C1">
        <w:rPr>
          <w:rFonts w:ascii="Book Antiqua" w:eastAsia="宋体" w:hAnsi="Book Antiqua" w:cs="宋体"/>
          <w:kern w:val="0"/>
          <w:lang w:eastAsia="zh-CN"/>
        </w:rPr>
        <w:t> 2001; </w:t>
      </w:r>
      <w:r w:rsidRPr="003143C1">
        <w:rPr>
          <w:rFonts w:ascii="Book Antiqua" w:eastAsia="宋体" w:hAnsi="Book Antiqua" w:cs="宋体"/>
          <w:b/>
          <w:bCs/>
          <w:kern w:val="0"/>
          <w:lang w:eastAsia="zh-CN"/>
        </w:rPr>
        <w:t>107</w:t>
      </w:r>
      <w:r w:rsidRPr="003143C1">
        <w:rPr>
          <w:rFonts w:ascii="Book Antiqua" w:eastAsia="宋体" w:hAnsi="Book Antiqua" w:cs="宋体"/>
          <w:kern w:val="0"/>
          <w:lang w:eastAsia="zh-CN"/>
        </w:rPr>
        <w:t>: 225-234 [PMID: 11160139 DOI: 10.1172/JCI1083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6 </w:t>
      </w:r>
      <w:r w:rsidRPr="003143C1">
        <w:rPr>
          <w:rFonts w:ascii="Book Antiqua" w:eastAsia="宋体" w:hAnsi="Book Antiqua" w:cs="宋体"/>
          <w:b/>
          <w:bCs/>
          <w:kern w:val="0"/>
          <w:lang w:eastAsia="zh-CN"/>
        </w:rPr>
        <w:t>Vreugdenhil AC</w:t>
      </w:r>
      <w:r w:rsidRPr="003143C1">
        <w:rPr>
          <w:rFonts w:ascii="Book Antiqua" w:eastAsia="宋体" w:hAnsi="Book Antiqua" w:cs="宋体"/>
          <w:kern w:val="0"/>
          <w:lang w:eastAsia="zh-CN"/>
        </w:rPr>
        <w:t>, Rousseau CH, Hartung T, Greve JW, van 't Veer C, Buurman WA. Lipopolysaccharide (LPS)-binding protein mediates LPS detoxification by chylomicrons. </w:t>
      </w:r>
      <w:r w:rsidRPr="003143C1">
        <w:rPr>
          <w:rFonts w:ascii="Book Antiqua" w:eastAsia="宋体" w:hAnsi="Book Antiqua" w:cs="宋体"/>
          <w:i/>
          <w:iCs/>
          <w:kern w:val="0"/>
          <w:lang w:eastAsia="zh-CN"/>
        </w:rPr>
        <w:t>J Immunol</w:t>
      </w:r>
      <w:r w:rsidRPr="003143C1">
        <w:rPr>
          <w:rFonts w:ascii="Book Antiqua" w:eastAsia="宋体" w:hAnsi="Book Antiqua" w:cs="宋体"/>
          <w:kern w:val="0"/>
          <w:lang w:eastAsia="zh-CN"/>
        </w:rPr>
        <w:t> 2003; </w:t>
      </w:r>
      <w:r w:rsidRPr="003143C1">
        <w:rPr>
          <w:rFonts w:ascii="Book Antiqua" w:eastAsia="宋体" w:hAnsi="Book Antiqua" w:cs="宋体"/>
          <w:b/>
          <w:bCs/>
          <w:kern w:val="0"/>
          <w:lang w:eastAsia="zh-CN"/>
        </w:rPr>
        <w:t>170</w:t>
      </w:r>
      <w:r w:rsidRPr="003143C1">
        <w:rPr>
          <w:rFonts w:ascii="Book Antiqua" w:eastAsia="宋体" w:hAnsi="Book Antiqua" w:cs="宋体"/>
          <w:kern w:val="0"/>
          <w:lang w:eastAsia="zh-CN"/>
        </w:rPr>
        <w:t>: 1399-1405 [PMID: 1253870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7 </w:t>
      </w:r>
      <w:r w:rsidRPr="003143C1">
        <w:rPr>
          <w:rFonts w:ascii="Book Antiqua" w:eastAsia="宋体" w:hAnsi="Book Antiqua" w:cs="宋体"/>
          <w:b/>
          <w:bCs/>
          <w:kern w:val="0"/>
          <w:lang w:eastAsia="zh-CN"/>
        </w:rPr>
        <w:t>Berbée JF</w:t>
      </w:r>
      <w:r w:rsidRPr="003143C1">
        <w:rPr>
          <w:rFonts w:ascii="Book Antiqua" w:eastAsia="宋体" w:hAnsi="Book Antiqua" w:cs="宋体"/>
          <w:kern w:val="0"/>
          <w:lang w:eastAsia="zh-CN"/>
        </w:rPr>
        <w:t>, Havekes LM, Rensen PC. Apolipoproteins modulate the inflammatory response to lipopolysaccharide. </w:t>
      </w:r>
      <w:r w:rsidRPr="003143C1">
        <w:rPr>
          <w:rFonts w:ascii="Book Antiqua" w:eastAsia="宋体" w:hAnsi="Book Antiqua" w:cs="宋体"/>
          <w:i/>
          <w:iCs/>
          <w:kern w:val="0"/>
          <w:lang w:eastAsia="zh-CN"/>
        </w:rPr>
        <w:t>J Endotoxin Res</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11</w:t>
      </w:r>
      <w:r w:rsidRPr="003143C1">
        <w:rPr>
          <w:rFonts w:ascii="Book Antiqua" w:eastAsia="宋体" w:hAnsi="Book Antiqua" w:cs="宋体"/>
          <w:kern w:val="0"/>
          <w:lang w:eastAsia="zh-CN"/>
        </w:rPr>
        <w:t>: 97-103 [PMID: 15949136 DOI: 10.1179/096805105X3521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8 </w:t>
      </w:r>
      <w:r w:rsidRPr="003143C1">
        <w:rPr>
          <w:rFonts w:ascii="Book Antiqua" w:eastAsia="宋体" w:hAnsi="Book Antiqua" w:cs="宋体"/>
          <w:b/>
          <w:bCs/>
          <w:kern w:val="0"/>
          <w:lang w:eastAsia="zh-CN"/>
        </w:rPr>
        <w:t>Szabo G</w:t>
      </w:r>
      <w:r w:rsidRPr="003143C1">
        <w:rPr>
          <w:rFonts w:ascii="Book Antiqua" w:eastAsia="宋体" w:hAnsi="Book Antiqua" w:cs="宋体"/>
          <w:kern w:val="0"/>
          <w:lang w:eastAsia="zh-CN"/>
        </w:rPr>
        <w:t>, Bala S. Alcoholic liver disease and the gut-liver axis. </w:t>
      </w:r>
      <w:r w:rsidRPr="003143C1">
        <w:rPr>
          <w:rFonts w:ascii="Book Antiqua" w:eastAsia="宋体" w:hAnsi="Book Antiqua" w:cs="宋体"/>
          <w:i/>
          <w:iCs/>
          <w:kern w:val="0"/>
          <w:lang w:eastAsia="zh-CN"/>
        </w:rPr>
        <w:t>World J Gastroenterol</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16</w:t>
      </w:r>
      <w:r w:rsidRPr="003143C1">
        <w:rPr>
          <w:rFonts w:ascii="Book Antiqua" w:eastAsia="宋体" w:hAnsi="Book Antiqua" w:cs="宋体"/>
          <w:kern w:val="0"/>
          <w:lang w:eastAsia="zh-CN"/>
        </w:rPr>
        <w:t>: 1321-1329 [PMID: 20238398 DOI: 10.3748/wjg.v16.i11.132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19 </w:t>
      </w:r>
      <w:r w:rsidRPr="003143C1">
        <w:rPr>
          <w:rFonts w:ascii="Book Antiqua" w:eastAsia="宋体" w:hAnsi="Book Antiqua" w:cs="宋体"/>
          <w:b/>
          <w:bCs/>
          <w:kern w:val="0"/>
          <w:lang w:eastAsia="zh-CN"/>
        </w:rPr>
        <w:t>Roth RI</w:t>
      </w:r>
      <w:r w:rsidRPr="003143C1">
        <w:rPr>
          <w:rFonts w:ascii="Book Antiqua" w:eastAsia="宋体" w:hAnsi="Book Antiqua" w:cs="宋体"/>
          <w:kern w:val="0"/>
          <w:lang w:eastAsia="zh-CN"/>
        </w:rPr>
        <w:t>, Levin FC, Levin J. Distribution of bacterial endotoxin in human and rabbit blood and effects of stroma-free hemoglobin. </w:t>
      </w:r>
      <w:r w:rsidRPr="003143C1">
        <w:rPr>
          <w:rFonts w:ascii="Book Antiqua" w:eastAsia="宋体" w:hAnsi="Book Antiqua" w:cs="宋体"/>
          <w:i/>
          <w:iCs/>
          <w:kern w:val="0"/>
          <w:lang w:eastAsia="zh-CN"/>
        </w:rPr>
        <w:t>Infect Immun</w:t>
      </w:r>
      <w:r w:rsidRPr="003143C1">
        <w:rPr>
          <w:rFonts w:ascii="Book Antiqua" w:eastAsia="宋体" w:hAnsi="Book Antiqua" w:cs="宋体"/>
          <w:kern w:val="0"/>
          <w:lang w:eastAsia="zh-CN"/>
        </w:rPr>
        <w:t> 1993; </w:t>
      </w:r>
      <w:r w:rsidRPr="003143C1">
        <w:rPr>
          <w:rFonts w:ascii="Book Antiqua" w:eastAsia="宋体" w:hAnsi="Book Antiqua" w:cs="宋体"/>
          <w:b/>
          <w:bCs/>
          <w:kern w:val="0"/>
          <w:lang w:eastAsia="zh-CN"/>
        </w:rPr>
        <w:t>61</w:t>
      </w:r>
      <w:r w:rsidRPr="003143C1">
        <w:rPr>
          <w:rFonts w:ascii="Book Antiqua" w:eastAsia="宋体" w:hAnsi="Book Antiqua" w:cs="宋体"/>
          <w:kern w:val="0"/>
          <w:lang w:eastAsia="zh-CN"/>
        </w:rPr>
        <w:t>: 3209-3215 [PMID: 833535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20 </w:t>
      </w:r>
      <w:r w:rsidRPr="003143C1">
        <w:rPr>
          <w:rFonts w:ascii="Book Antiqua" w:eastAsia="宋体" w:hAnsi="Book Antiqua" w:cs="宋体"/>
          <w:b/>
          <w:bCs/>
          <w:kern w:val="0"/>
          <w:lang w:eastAsia="zh-CN"/>
        </w:rPr>
        <w:t>Schäfer C</w:t>
      </w:r>
      <w:r w:rsidRPr="003143C1">
        <w:rPr>
          <w:rFonts w:ascii="Book Antiqua" w:eastAsia="宋体" w:hAnsi="Book Antiqua" w:cs="宋体"/>
          <w:kern w:val="0"/>
          <w:lang w:eastAsia="zh-CN"/>
        </w:rPr>
        <w:t>, Parlesak A, Schütt C, Bode JC, Bode C. Concentrations of lipopolysaccharide-binding protein, bactericidal/permeability-increasing protein, soluble CD14 and plasma lipids in relation to endotoxaemia in patients with alcoholic liver disease. </w:t>
      </w:r>
      <w:r w:rsidRPr="003143C1">
        <w:rPr>
          <w:rFonts w:ascii="Book Antiqua" w:eastAsia="宋体" w:hAnsi="Book Antiqua" w:cs="宋体"/>
          <w:i/>
          <w:iCs/>
          <w:kern w:val="0"/>
          <w:lang w:eastAsia="zh-CN"/>
        </w:rPr>
        <w:t>Alcohol Alcoho</w:t>
      </w:r>
      <w:r w:rsidRPr="003143C1">
        <w:rPr>
          <w:rFonts w:ascii="Book Antiqua" w:eastAsia="宋体" w:hAnsi="Book Antiqua" w:cs="宋体"/>
          <w:kern w:val="0"/>
          <w:lang w:eastAsia="zh-CN"/>
        </w:rPr>
        <w:t>l 2002; </w:t>
      </w:r>
      <w:r w:rsidRPr="003143C1">
        <w:rPr>
          <w:rFonts w:ascii="Book Antiqua" w:eastAsia="宋体" w:hAnsi="Book Antiqua" w:cs="宋体"/>
          <w:b/>
          <w:bCs/>
          <w:kern w:val="0"/>
          <w:lang w:eastAsia="zh-CN"/>
        </w:rPr>
        <w:t>37</w:t>
      </w:r>
      <w:r w:rsidRPr="003143C1">
        <w:rPr>
          <w:rFonts w:ascii="Book Antiqua" w:eastAsia="宋体" w:hAnsi="Book Antiqua" w:cs="宋体"/>
          <w:kern w:val="0"/>
          <w:lang w:eastAsia="zh-CN"/>
        </w:rPr>
        <w:t xml:space="preserve">: 81-86 [PMID: 11825862 DOI: </w:t>
      </w:r>
      <w:r w:rsidRPr="003143C1">
        <w:rPr>
          <w:rFonts w:ascii="Book Antiqua" w:hAnsi="Book Antiqua"/>
          <w:shd w:val="clear" w:color="auto" w:fill="FFFFFF"/>
        </w:rPr>
        <w:t>10.1093/alcalc/37.1.81</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21 </w:t>
      </w:r>
      <w:r w:rsidRPr="003143C1">
        <w:rPr>
          <w:rFonts w:ascii="Book Antiqua" w:eastAsia="宋体" w:hAnsi="Book Antiqua" w:cs="宋体"/>
          <w:b/>
          <w:bCs/>
          <w:kern w:val="0"/>
          <w:lang w:eastAsia="zh-CN"/>
        </w:rPr>
        <w:t>Park CT</w:t>
      </w:r>
      <w:r w:rsidRPr="003143C1">
        <w:rPr>
          <w:rFonts w:ascii="Book Antiqua" w:eastAsia="宋体" w:hAnsi="Book Antiqua" w:cs="宋体"/>
          <w:kern w:val="0"/>
          <w:lang w:eastAsia="zh-CN"/>
        </w:rPr>
        <w:t>, Wright SD. Plasma lipopolysaccharide-binding protein is found associated with a particle containing apolipoprotein A-I, phospholipid, and factor H-related proteins. </w:t>
      </w:r>
      <w:r w:rsidRPr="003143C1">
        <w:rPr>
          <w:rFonts w:ascii="Book Antiqua" w:eastAsia="宋体" w:hAnsi="Book Antiqua" w:cs="宋体"/>
          <w:i/>
          <w:iCs/>
          <w:kern w:val="0"/>
          <w:lang w:eastAsia="zh-CN"/>
        </w:rPr>
        <w:t>J Biol Chem</w:t>
      </w:r>
      <w:r w:rsidRPr="003143C1">
        <w:rPr>
          <w:rFonts w:ascii="Book Antiqua" w:eastAsia="宋体" w:hAnsi="Book Antiqua" w:cs="宋体"/>
          <w:kern w:val="0"/>
          <w:lang w:eastAsia="zh-CN"/>
        </w:rPr>
        <w:t> 1996; </w:t>
      </w:r>
      <w:r w:rsidRPr="003143C1">
        <w:rPr>
          <w:rFonts w:ascii="Book Antiqua" w:eastAsia="宋体" w:hAnsi="Book Antiqua" w:cs="宋体"/>
          <w:b/>
          <w:bCs/>
          <w:kern w:val="0"/>
          <w:lang w:eastAsia="zh-CN"/>
        </w:rPr>
        <w:t>271</w:t>
      </w:r>
      <w:r w:rsidRPr="003143C1">
        <w:rPr>
          <w:rFonts w:ascii="Book Antiqua" w:eastAsia="宋体" w:hAnsi="Book Antiqua" w:cs="宋体"/>
          <w:kern w:val="0"/>
          <w:lang w:eastAsia="zh-CN"/>
        </w:rPr>
        <w:t xml:space="preserve">: 18054-18060 [PMID: 8663389 DOI: </w:t>
      </w:r>
      <w:r w:rsidRPr="003143C1">
        <w:rPr>
          <w:rFonts w:ascii="Book Antiqua" w:hAnsi="Book Antiqua"/>
          <w:shd w:val="clear" w:color="auto" w:fill="FFFFFF"/>
        </w:rPr>
        <w:t>10.1074/jbc.271.30.18054</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22 </w:t>
      </w:r>
      <w:r w:rsidRPr="003143C1">
        <w:rPr>
          <w:rFonts w:ascii="Book Antiqua" w:eastAsia="宋体" w:hAnsi="Book Antiqua" w:cs="宋体"/>
          <w:b/>
          <w:bCs/>
          <w:kern w:val="0"/>
          <w:lang w:eastAsia="zh-CN"/>
        </w:rPr>
        <w:t>Massamiri T</w:t>
      </w:r>
      <w:r w:rsidRPr="003143C1">
        <w:rPr>
          <w:rFonts w:ascii="Book Antiqua" w:eastAsia="宋体" w:hAnsi="Book Antiqua" w:cs="宋体"/>
          <w:kern w:val="0"/>
          <w:lang w:eastAsia="zh-CN"/>
        </w:rPr>
        <w:t>, Tobias PS, Curtiss LK. Structural determinants for the interaction of lipopolysaccharide binding protein with purified high density lipoproteins: role of apolipoprotein A-I. </w:t>
      </w:r>
      <w:r w:rsidRPr="003143C1">
        <w:rPr>
          <w:rFonts w:ascii="Book Antiqua" w:eastAsia="宋体" w:hAnsi="Book Antiqua" w:cs="宋体"/>
          <w:i/>
          <w:iCs/>
          <w:kern w:val="0"/>
          <w:lang w:eastAsia="zh-CN"/>
        </w:rPr>
        <w:t>J Lipid Res</w:t>
      </w:r>
      <w:r w:rsidRPr="003143C1">
        <w:rPr>
          <w:rFonts w:ascii="Book Antiqua" w:eastAsia="宋体" w:hAnsi="Book Antiqua" w:cs="宋体"/>
          <w:kern w:val="0"/>
          <w:lang w:eastAsia="zh-CN"/>
        </w:rPr>
        <w:t> 1997; </w:t>
      </w:r>
      <w:r w:rsidRPr="003143C1">
        <w:rPr>
          <w:rFonts w:ascii="Book Antiqua" w:eastAsia="宋体" w:hAnsi="Book Antiqua" w:cs="宋体"/>
          <w:b/>
          <w:bCs/>
          <w:kern w:val="0"/>
          <w:lang w:eastAsia="zh-CN"/>
        </w:rPr>
        <w:t>38</w:t>
      </w:r>
      <w:r w:rsidRPr="003143C1">
        <w:rPr>
          <w:rFonts w:ascii="Book Antiqua" w:eastAsia="宋体" w:hAnsi="Book Antiqua" w:cs="宋体"/>
          <w:kern w:val="0"/>
          <w:lang w:eastAsia="zh-CN"/>
        </w:rPr>
        <w:t>: 516-525 [PMID: 910143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23 </w:t>
      </w:r>
      <w:r w:rsidRPr="003143C1">
        <w:rPr>
          <w:rFonts w:ascii="Book Antiqua" w:eastAsia="宋体" w:hAnsi="Book Antiqua" w:cs="宋体"/>
          <w:b/>
          <w:bCs/>
          <w:kern w:val="0"/>
          <w:lang w:eastAsia="zh-CN"/>
        </w:rPr>
        <w:t>Thabut D</w:t>
      </w:r>
      <w:r w:rsidRPr="003143C1">
        <w:rPr>
          <w:rFonts w:ascii="Book Antiqua" w:eastAsia="宋体" w:hAnsi="Book Antiqua" w:cs="宋体"/>
          <w:kern w:val="0"/>
          <w:lang w:eastAsia="zh-CN"/>
        </w:rPr>
        <w:t>, Tazi KA, Bonnefont-Rousselot D, Aller M, Farges O, Guimont MC, Tellier Z, Guichard C, Ogier-Denis E, Poynard T, Moreau R, Lebrec D. High-density lipoprotein administration attenuates liver proinflammatory response, restores liver endothelial nitric oxide synthase activity, and lowers portal pressure in cirrhotic rat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46</w:t>
      </w:r>
      <w:r w:rsidRPr="003143C1">
        <w:rPr>
          <w:rFonts w:ascii="Book Antiqua" w:eastAsia="宋体" w:hAnsi="Book Antiqua" w:cs="宋体"/>
          <w:kern w:val="0"/>
          <w:lang w:eastAsia="zh-CN"/>
        </w:rPr>
        <w:t>: 1893-1906 [PMID: 17918268 DOI: 10.1002/hep.2187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24 </w:t>
      </w:r>
      <w:r w:rsidRPr="003143C1">
        <w:rPr>
          <w:rFonts w:ascii="Book Antiqua" w:eastAsia="宋体" w:hAnsi="Book Antiqua" w:cs="宋体"/>
          <w:b/>
          <w:bCs/>
          <w:kern w:val="0"/>
          <w:lang w:eastAsia="zh-CN"/>
        </w:rPr>
        <w:t>Ramírez MJ</w:t>
      </w:r>
      <w:r w:rsidRPr="003143C1">
        <w:rPr>
          <w:rFonts w:ascii="Book Antiqua" w:eastAsia="宋体" w:hAnsi="Book Antiqua" w:cs="宋体"/>
          <w:kern w:val="0"/>
          <w:lang w:eastAsia="zh-CN"/>
        </w:rPr>
        <w:t>, Ibáñez A, Navasa M, Casals E, Morales-Ruiz M, Jiménez W, Arroyo V, Rodés J. High-density lipoproteins reduce the effect of endotoxin on cytokine production and systemic hemodynamics in cirrhotic rats with ascites.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2004; </w:t>
      </w:r>
      <w:r w:rsidRPr="003143C1">
        <w:rPr>
          <w:rFonts w:ascii="Book Antiqua" w:eastAsia="宋体" w:hAnsi="Book Antiqua" w:cs="宋体"/>
          <w:b/>
          <w:bCs/>
          <w:kern w:val="0"/>
          <w:lang w:eastAsia="zh-CN"/>
        </w:rPr>
        <w:t>40</w:t>
      </w:r>
      <w:r w:rsidRPr="003143C1">
        <w:rPr>
          <w:rFonts w:ascii="Book Antiqua" w:eastAsia="宋体" w:hAnsi="Book Antiqua" w:cs="宋体"/>
          <w:kern w:val="0"/>
          <w:lang w:eastAsia="zh-CN"/>
        </w:rPr>
        <w:t>: 424-430 [PMID: 15123356 DOI: 10.1016/j.jhep.2003.11.01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25 </w:t>
      </w:r>
      <w:r w:rsidRPr="003143C1">
        <w:rPr>
          <w:rFonts w:ascii="Book Antiqua" w:eastAsia="宋体" w:hAnsi="Book Antiqua" w:cs="宋体"/>
          <w:b/>
          <w:bCs/>
          <w:kern w:val="0"/>
          <w:lang w:eastAsia="zh-CN"/>
        </w:rPr>
        <w:t>Galbois A</w:t>
      </w:r>
      <w:r w:rsidRPr="003143C1">
        <w:rPr>
          <w:rFonts w:ascii="Book Antiqua" w:eastAsia="宋体" w:hAnsi="Book Antiqua" w:cs="宋体"/>
          <w:kern w:val="0"/>
          <w:lang w:eastAsia="zh-CN"/>
        </w:rPr>
        <w:t>, Thabut D, Tazi KA, Rudler M, Mohammadi MS, Bonnefont-Rousselot D, Bennani H, Bezeaud A, Tellier Z, Guichard C, Coant N, Ogier-Denis E, Moreau R, Lebrec D. Ex vivo effects of high-density lipoprotein exposure on the lipopolysaccharide-induced inflammatory response in patients with severe cirrhosi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9; </w:t>
      </w:r>
      <w:r w:rsidRPr="003143C1">
        <w:rPr>
          <w:rFonts w:ascii="Book Antiqua" w:eastAsia="宋体" w:hAnsi="Book Antiqua" w:cs="宋体"/>
          <w:b/>
          <w:bCs/>
          <w:kern w:val="0"/>
          <w:lang w:eastAsia="zh-CN"/>
        </w:rPr>
        <w:t>49</w:t>
      </w:r>
      <w:r w:rsidRPr="003143C1">
        <w:rPr>
          <w:rFonts w:ascii="Book Antiqua" w:eastAsia="宋体" w:hAnsi="Book Antiqua" w:cs="宋体"/>
          <w:kern w:val="0"/>
          <w:lang w:eastAsia="zh-CN"/>
        </w:rPr>
        <w:t>: 175-184 [PMID: 19053046 DOI: 10.1002/hep.2258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26 </w:t>
      </w:r>
      <w:r w:rsidRPr="003143C1">
        <w:rPr>
          <w:rFonts w:ascii="Book Antiqua" w:eastAsia="宋体" w:hAnsi="Book Antiqua" w:cs="宋体"/>
          <w:b/>
          <w:bCs/>
          <w:kern w:val="0"/>
          <w:lang w:eastAsia="zh-CN"/>
        </w:rPr>
        <w:t>Fukui H</w:t>
      </w:r>
      <w:r w:rsidRPr="003143C1">
        <w:rPr>
          <w:rFonts w:ascii="Book Antiqua" w:eastAsia="宋体" w:hAnsi="Book Antiqua" w:cs="宋体"/>
          <w:kern w:val="0"/>
          <w:lang w:eastAsia="zh-CN"/>
        </w:rPr>
        <w:t>, Tsujita S, Matsumoto M, Morimura M, Kitano H, Kinoshita K, Kikuchi E, Okamoto Y, Tsujii T. Endotoxin inactivating action of plasma in patients with liver cirrhosis. </w:t>
      </w:r>
      <w:r w:rsidRPr="003143C1">
        <w:rPr>
          <w:rFonts w:ascii="Book Antiqua" w:eastAsia="宋体" w:hAnsi="Book Antiqua" w:cs="宋体"/>
          <w:i/>
          <w:iCs/>
          <w:kern w:val="0"/>
          <w:lang w:eastAsia="zh-CN"/>
        </w:rPr>
        <w:t>Liver</w:t>
      </w:r>
      <w:r w:rsidRPr="003143C1">
        <w:rPr>
          <w:rFonts w:ascii="Book Antiqua" w:eastAsia="宋体" w:hAnsi="Book Antiqua" w:cs="宋体"/>
          <w:kern w:val="0"/>
          <w:lang w:eastAsia="zh-CN"/>
        </w:rPr>
        <w:t> 1995; </w:t>
      </w:r>
      <w:r w:rsidRPr="003143C1">
        <w:rPr>
          <w:rFonts w:ascii="Book Antiqua" w:eastAsia="宋体" w:hAnsi="Book Antiqua" w:cs="宋体"/>
          <w:b/>
          <w:bCs/>
          <w:kern w:val="0"/>
          <w:lang w:eastAsia="zh-CN"/>
        </w:rPr>
        <w:t>15</w:t>
      </w:r>
      <w:r w:rsidRPr="003143C1">
        <w:rPr>
          <w:rFonts w:ascii="Book Antiqua" w:eastAsia="宋体" w:hAnsi="Book Antiqua" w:cs="宋体"/>
          <w:kern w:val="0"/>
          <w:lang w:eastAsia="zh-CN"/>
        </w:rPr>
        <w:t xml:space="preserve">: 104-109 [PMID: 7791538 DOI: </w:t>
      </w:r>
      <w:r w:rsidRPr="003143C1">
        <w:rPr>
          <w:rFonts w:ascii="Book Antiqua" w:hAnsi="Book Antiqua"/>
          <w:shd w:val="clear" w:color="auto" w:fill="FFFFFF"/>
        </w:rPr>
        <w:t>10.1111/j.1600-0676.1995.tb00115.x</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 xml:space="preserve">127 </w:t>
      </w:r>
      <w:r w:rsidRPr="003143C1">
        <w:rPr>
          <w:rFonts w:ascii="Book Antiqua" w:eastAsia="宋体" w:hAnsi="Book Antiqua" w:cs="宋体"/>
          <w:b/>
          <w:kern w:val="0"/>
          <w:lang w:eastAsia="zh-CN"/>
        </w:rPr>
        <w:t>Zieve L</w:t>
      </w:r>
      <w:r w:rsidRPr="003143C1">
        <w:rPr>
          <w:rFonts w:ascii="Book Antiqua" w:eastAsia="宋体" w:hAnsi="Book Antiqua" w:cs="宋体"/>
          <w:kern w:val="0"/>
          <w:lang w:eastAsia="zh-CN"/>
        </w:rPr>
        <w:t>. Hepatic encephalopathy: Summary of present knowledge with an elaboration on recent developments. In: Popper HS, editor. Progress in Liver Diseases. Volume Vol VI. New York: Grune and Stratton, 1979: 327-34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 xml:space="preserve">128 </w:t>
      </w:r>
      <w:r w:rsidRPr="003143C1">
        <w:rPr>
          <w:rFonts w:ascii="Book Antiqua" w:eastAsia="宋体" w:hAnsi="Book Antiqua" w:cs="宋体"/>
          <w:b/>
          <w:kern w:val="0"/>
          <w:lang w:eastAsia="zh-CN"/>
        </w:rPr>
        <w:t>Sorrentino D</w:t>
      </w:r>
      <w:r w:rsidRPr="003143C1">
        <w:rPr>
          <w:rFonts w:ascii="Book Antiqua" w:eastAsia="宋体" w:hAnsi="Book Antiqua" w:cs="宋体"/>
          <w:kern w:val="0"/>
          <w:lang w:eastAsia="zh-CN"/>
        </w:rPr>
        <w:t>, Potter B, Berk P. From albumin to the cytoplasm: The hepatic uptake of organic anions. In: Popper HS, editor. Progress in Liver Diseases. Volume Vol IX. New York: Grune and Stratton, 1990: 203-23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29 </w:t>
      </w:r>
      <w:r w:rsidRPr="003143C1">
        <w:rPr>
          <w:rFonts w:ascii="Book Antiqua" w:eastAsia="宋体" w:hAnsi="Book Antiqua" w:cs="宋体"/>
          <w:b/>
          <w:bCs/>
          <w:kern w:val="0"/>
          <w:lang w:eastAsia="zh-CN"/>
        </w:rPr>
        <w:t>Kikkert R</w:t>
      </w:r>
      <w:r w:rsidRPr="003143C1">
        <w:rPr>
          <w:rFonts w:ascii="Book Antiqua" w:eastAsia="宋体" w:hAnsi="Book Antiqua" w:cs="宋体"/>
          <w:kern w:val="0"/>
          <w:lang w:eastAsia="zh-CN"/>
        </w:rPr>
        <w:t>, Bulder I, de Groot ER, Aarden LA, Finkelman MA. Potentiation of Toll-like receptor-induced cytokine production by (1--&gt;3)-beta-D-glucans: implications for the monocyte activation test. </w:t>
      </w:r>
      <w:r w:rsidRPr="003143C1">
        <w:rPr>
          <w:rFonts w:ascii="Book Antiqua" w:eastAsia="宋体" w:hAnsi="Book Antiqua" w:cs="宋体"/>
          <w:i/>
          <w:iCs/>
          <w:kern w:val="0"/>
          <w:lang w:eastAsia="zh-CN"/>
        </w:rPr>
        <w:t>J Endotoxin Res</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13</w:t>
      </w:r>
      <w:r w:rsidRPr="003143C1">
        <w:rPr>
          <w:rFonts w:ascii="Book Antiqua" w:eastAsia="宋体" w:hAnsi="Book Antiqua" w:cs="宋体"/>
          <w:kern w:val="0"/>
          <w:lang w:eastAsia="zh-CN"/>
        </w:rPr>
        <w:t>: 140-149 [PMID: 17621556 DOI: 10.1177/096805190708002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0 </w:t>
      </w:r>
      <w:r w:rsidRPr="003143C1">
        <w:rPr>
          <w:rFonts w:ascii="Book Antiqua" w:eastAsia="宋体" w:hAnsi="Book Antiqua" w:cs="宋体"/>
          <w:b/>
          <w:bCs/>
          <w:kern w:val="0"/>
          <w:lang w:eastAsia="zh-CN"/>
        </w:rPr>
        <w:t>Rice PJ</w:t>
      </w:r>
      <w:r w:rsidRPr="003143C1">
        <w:rPr>
          <w:rFonts w:ascii="Book Antiqua" w:eastAsia="宋体" w:hAnsi="Book Antiqua" w:cs="宋体"/>
          <w:kern w:val="0"/>
          <w:lang w:eastAsia="zh-CN"/>
        </w:rPr>
        <w:t>, Adams EL, Ozment-Skelton T, Gonzalez AJ, Goldman MP, Lockhart BE, Barker LA, Breuel KF, Deponti WK, Kalbfleisch JH, Ensley HE, Brown GD, Gordon S, Williams DL. Oral delivery and gastrointestinal absorption of soluble glucans stimulate increased resistance to infectious challenge. </w:t>
      </w:r>
      <w:r w:rsidRPr="003143C1">
        <w:rPr>
          <w:rFonts w:ascii="Book Antiqua" w:eastAsia="宋体" w:hAnsi="Book Antiqua" w:cs="宋体"/>
          <w:i/>
          <w:iCs/>
          <w:kern w:val="0"/>
          <w:lang w:eastAsia="zh-CN"/>
        </w:rPr>
        <w:t>J Pharmacol Exp Ther</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314</w:t>
      </w:r>
      <w:r w:rsidRPr="003143C1">
        <w:rPr>
          <w:rFonts w:ascii="Book Antiqua" w:eastAsia="宋体" w:hAnsi="Book Antiqua" w:cs="宋体"/>
          <w:kern w:val="0"/>
          <w:lang w:eastAsia="zh-CN"/>
        </w:rPr>
        <w:t>: 1079-1086 [PMID: 15976018 DOI: 10.1124/jpet.105.08541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1 </w:t>
      </w:r>
      <w:r w:rsidRPr="003143C1">
        <w:rPr>
          <w:rFonts w:ascii="Book Antiqua" w:eastAsia="宋体" w:hAnsi="Book Antiqua" w:cs="宋体"/>
          <w:b/>
          <w:bCs/>
          <w:kern w:val="0"/>
          <w:lang w:eastAsia="zh-CN"/>
        </w:rPr>
        <w:t>Marshall JC</w:t>
      </w:r>
      <w:r w:rsidRPr="003143C1">
        <w:rPr>
          <w:rFonts w:ascii="Book Antiqua" w:eastAsia="宋体" w:hAnsi="Book Antiqua" w:cs="宋体"/>
          <w:kern w:val="0"/>
          <w:lang w:eastAsia="zh-CN"/>
        </w:rPr>
        <w:t>, Walker PM, Foster DM, Harris D, Ribeiro M, Paice J, Romaschin AD, Derzko AN. Measurement of endotoxin activity in critically ill patients using whole blood neutrophil dependent chemiluminescence. </w:t>
      </w:r>
      <w:r w:rsidRPr="003143C1">
        <w:rPr>
          <w:rFonts w:ascii="Book Antiqua" w:eastAsia="宋体" w:hAnsi="Book Antiqua" w:cs="宋体"/>
          <w:i/>
          <w:iCs/>
          <w:kern w:val="0"/>
          <w:lang w:eastAsia="zh-CN"/>
        </w:rPr>
        <w:t>Crit Care</w:t>
      </w:r>
      <w:r w:rsidRPr="003143C1">
        <w:rPr>
          <w:rFonts w:ascii="Book Antiqua" w:eastAsia="宋体" w:hAnsi="Book Antiqua" w:cs="宋体"/>
          <w:kern w:val="0"/>
          <w:lang w:eastAsia="zh-CN"/>
        </w:rPr>
        <w:t> 2002; </w:t>
      </w:r>
      <w:r w:rsidRPr="003143C1">
        <w:rPr>
          <w:rFonts w:ascii="Book Antiqua" w:eastAsia="宋体" w:hAnsi="Book Antiqua" w:cs="宋体"/>
          <w:b/>
          <w:bCs/>
          <w:kern w:val="0"/>
          <w:lang w:eastAsia="zh-CN"/>
        </w:rPr>
        <w:t>6</w:t>
      </w:r>
      <w:r w:rsidRPr="003143C1">
        <w:rPr>
          <w:rFonts w:ascii="Book Antiqua" w:eastAsia="宋体" w:hAnsi="Book Antiqua" w:cs="宋体"/>
          <w:kern w:val="0"/>
          <w:lang w:eastAsia="zh-CN"/>
        </w:rPr>
        <w:t>: 342-348 [PMID: 1222561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2 </w:t>
      </w:r>
      <w:r w:rsidRPr="003143C1">
        <w:rPr>
          <w:rFonts w:ascii="Book Antiqua" w:eastAsia="宋体" w:hAnsi="Book Antiqua" w:cs="宋体"/>
          <w:b/>
          <w:bCs/>
          <w:kern w:val="0"/>
          <w:lang w:eastAsia="zh-CN"/>
        </w:rPr>
        <w:t>Albillos A</w:t>
      </w:r>
      <w:r w:rsidRPr="003143C1">
        <w:rPr>
          <w:rFonts w:ascii="Book Antiqua" w:eastAsia="宋体" w:hAnsi="Book Antiqua" w:cs="宋体"/>
          <w:kern w:val="0"/>
          <w:lang w:eastAsia="zh-CN"/>
        </w:rPr>
        <w:t>, de la Hera A, González M, Moya JL, Calleja JL, Monserrat J, Ruiz-del-Arbol L, Alvarez-Mon M. Increased lipopolysaccharide binding protein in cirrhotic patients with marked immune and hemodynamic derangement.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3; </w:t>
      </w:r>
      <w:r w:rsidRPr="003143C1">
        <w:rPr>
          <w:rFonts w:ascii="Book Antiqua" w:eastAsia="宋体" w:hAnsi="Book Antiqua" w:cs="宋体"/>
          <w:b/>
          <w:bCs/>
          <w:kern w:val="0"/>
          <w:lang w:eastAsia="zh-CN"/>
        </w:rPr>
        <w:t>37</w:t>
      </w:r>
      <w:r w:rsidRPr="003143C1">
        <w:rPr>
          <w:rFonts w:ascii="Book Antiqua" w:eastAsia="宋体" w:hAnsi="Book Antiqua" w:cs="宋体"/>
          <w:kern w:val="0"/>
          <w:lang w:eastAsia="zh-CN"/>
        </w:rPr>
        <w:t>: 208-217 [PMID: 12500206 DOI: 10.1053/jhep.2003.5003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3 </w:t>
      </w:r>
      <w:r w:rsidRPr="003143C1">
        <w:rPr>
          <w:rFonts w:ascii="Book Antiqua" w:eastAsia="宋体" w:hAnsi="Book Antiqua" w:cs="宋体"/>
          <w:b/>
          <w:bCs/>
          <w:kern w:val="0"/>
          <w:lang w:eastAsia="zh-CN"/>
        </w:rPr>
        <w:t>Albillos A</w:t>
      </w:r>
      <w:r w:rsidRPr="003143C1">
        <w:rPr>
          <w:rFonts w:ascii="Book Antiqua" w:eastAsia="宋体" w:hAnsi="Book Antiqua" w:cs="宋体"/>
          <w:kern w:val="0"/>
          <w:lang w:eastAsia="zh-CN"/>
        </w:rPr>
        <w:t>, de-la-Hera A, Alvarez-Mon M. Serum lipopolysaccharide-binding protein prediction of severe bacterial infection in cirrhotic patients with ascites. </w:t>
      </w:r>
      <w:r w:rsidRPr="003143C1">
        <w:rPr>
          <w:rFonts w:ascii="Book Antiqua" w:eastAsia="宋体" w:hAnsi="Book Antiqua" w:cs="宋体"/>
          <w:i/>
          <w:iCs/>
          <w:kern w:val="0"/>
          <w:lang w:eastAsia="zh-CN"/>
        </w:rPr>
        <w:t>Lancet</w:t>
      </w:r>
      <w:r w:rsidRPr="003143C1">
        <w:rPr>
          <w:rFonts w:ascii="Book Antiqua" w:eastAsia="宋体" w:hAnsi="Book Antiqua" w:cs="宋体"/>
          <w:kern w:val="0"/>
          <w:lang w:eastAsia="zh-CN"/>
        </w:rPr>
        <w:t> 2004; </w:t>
      </w:r>
      <w:r w:rsidRPr="003143C1">
        <w:rPr>
          <w:rFonts w:ascii="Book Antiqua" w:eastAsia="宋体" w:hAnsi="Book Antiqua" w:cs="宋体"/>
          <w:b/>
          <w:bCs/>
          <w:kern w:val="0"/>
          <w:lang w:eastAsia="zh-CN"/>
        </w:rPr>
        <w:t>363</w:t>
      </w:r>
      <w:r w:rsidRPr="003143C1">
        <w:rPr>
          <w:rFonts w:ascii="Book Antiqua" w:eastAsia="宋体" w:hAnsi="Book Antiqua" w:cs="宋体"/>
          <w:kern w:val="0"/>
          <w:lang w:eastAsia="zh-CN"/>
        </w:rPr>
        <w:t>: 1608-1610 [PMID: 15145636 DOI: 10.1016/S0140-6736(04)16206-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4 </w:t>
      </w:r>
      <w:r w:rsidRPr="003143C1">
        <w:rPr>
          <w:rFonts w:ascii="Book Antiqua" w:eastAsia="宋体" w:hAnsi="Book Antiqua" w:cs="宋体"/>
          <w:b/>
          <w:bCs/>
          <w:kern w:val="0"/>
          <w:lang w:eastAsia="zh-CN"/>
        </w:rPr>
        <w:t>Shimizu T</w:t>
      </w:r>
      <w:r w:rsidRPr="003143C1">
        <w:rPr>
          <w:rFonts w:ascii="Book Antiqua" w:eastAsia="宋体" w:hAnsi="Book Antiqua" w:cs="宋体"/>
          <w:kern w:val="0"/>
          <w:lang w:eastAsia="zh-CN"/>
        </w:rPr>
        <w:t>, Tani T, Endo Y, Hanasawa K, Tsuchiya M, Kodama M. Elevation of plasma peptidoglycan and peripheral blood neutrophil activation during hemorrhagic shock: plasma peptidoglycan reflects bacterial translocation and may affect neutrophil activation. </w:t>
      </w:r>
      <w:r w:rsidRPr="003143C1">
        <w:rPr>
          <w:rFonts w:ascii="Book Antiqua" w:eastAsia="宋体" w:hAnsi="Book Antiqua" w:cs="宋体"/>
          <w:i/>
          <w:iCs/>
          <w:kern w:val="0"/>
          <w:lang w:eastAsia="zh-CN"/>
        </w:rPr>
        <w:t>Crit Care Med</w:t>
      </w:r>
      <w:r w:rsidRPr="003143C1">
        <w:rPr>
          <w:rFonts w:ascii="Book Antiqua" w:eastAsia="宋体" w:hAnsi="Book Antiqua" w:cs="宋体"/>
          <w:kern w:val="0"/>
          <w:lang w:eastAsia="zh-CN"/>
        </w:rPr>
        <w:t> 2002; </w:t>
      </w:r>
      <w:r w:rsidRPr="003143C1">
        <w:rPr>
          <w:rFonts w:ascii="Book Antiqua" w:eastAsia="宋体" w:hAnsi="Book Antiqua" w:cs="宋体"/>
          <w:b/>
          <w:bCs/>
          <w:kern w:val="0"/>
          <w:lang w:eastAsia="zh-CN"/>
        </w:rPr>
        <w:t>30</w:t>
      </w:r>
      <w:r w:rsidRPr="003143C1">
        <w:rPr>
          <w:rFonts w:ascii="Book Antiqua" w:eastAsia="宋体" w:hAnsi="Book Antiqua" w:cs="宋体"/>
          <w:kern w:val="0"/>
          <w:lang w:eastAsia="zh-CN"/>
        </w:rPr>
        <w:t>: 77-82 [PMID: 1190229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5 </w:t>
      </w:r>
      <w:r w:rsidRPr="003143C1">
        <w:rPr>
          <w:rFonts w:ascii="Book Antiqua" w:eastAsia="宋体" w:hAnsi="Book Antiqua" w:cs="宋体"/>
          <w:b/>
          <w:bCs/>
          <w:kern w:val="0"/>
          <w:lang w:eastAsia="zh-CN"/>
        </w:rPr>
        <w:t>Such J</w:t>
      </w:r>
      <w:r w:rsidRPr="003143C1">
        <w:rPr>
          <w:rFonts w:ascii="Book Antiqua" w:eastAsia="宋体" w:hAnsi="Book Antiqua" w:cs="宋体"/>
          <w:kern w:val="0"/>
          <w:lang w:eastAsia="zh-CN"/>
        </w:rPr>
        <w:t>, Francés R, Muñoz C, Zapater P, Casellas JA, Cifuentes A, Rodríguez-Valera F, Pascual S, Sola-Vera J, Carnicer F, Uceda F, Palazón JM, Pérez-Mateo M. Detection and identification of bacterial DNA in patients with cirrhosis and culture-negative, nonneutrocytic ascite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2; </w:t>
      </w:r>
      <w:r w:rsidRPr="003143C1">
        <w:rPr>
          <w:rFonts w:ascii="Book Antiqua" w:eastAsia="宋体" w:hAnsi="Book Antiqua" w:cs="宋体"/>
          <w:b/>
          <w:bCs/>
          <w:kern w:val="0"/>
          <w:lang w:eastAsia="zh-CN"/>
        </w:rPr>
        <w:t>36</w:t>
      </w:r>
      <w:r w:rsidRPr="003143C1">
        <w:rPr>
          <w:rFonts w:ascii="Book Antiqua" w:eastAsia="宋体" w:hAnsi="Book Antiqua" w:cs="宋体"/>
          <w:kern w:val="0"/>
          <w:lang w:eastAsia="zh-CN"/>
        </w:rPr>
        <w:t>: 135-141 [PMID: 12085357 DOI: 10.1053/jhep.2002.3371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6 </w:t>
      </w:r>
      <w:r w:rsidRPr="003143C1">
        <w:rPr>
          <w:rFonts w:ascii="Book Antiqua" w:eastAsia="宋体" w:hAnsi="Book Antiqua" w:cs="宋体"/>
          <w:b/>
          <w:bCs/>
          <w:kern w:val="0"/>
          <w:lang w:eastAsia="zh-CN"/>
        </w:rPr>
        <w:t>Guarner C</w:t>
      </w:r>
      <w:r w:rsidRPr="003143C1">
        <w:rPr>
          <w:rFonts w:ascii="Book Antiqua" w:eastAsia="宋体" w:hAnsi="Book Antiqua" w:cs="宋体"/>
          <w:kern w:val="0"/>
          <w:lang w:eastAsia="zh-CN"/>
        </w:rPr>
        <w:t>, González-Navajas JM, Sánchez E, Soriando G, Francés R, Chiva M, Zapater P, Benlloch S, Muñoz C, Pascual S, Balanzó J, Pérez-Mateo M, Such J. The detection of bacterial DNA in blood of rats with CCl4-induced cirrhosis with ascites represents episodes of bacterial translocation.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6; </w:t>
      </w:r>
      <w:r w:rsidRPr="003143C1">
        <w:rPr>
          <w:rFonts w:ascii="Book Antiqua" w:eastAsia="宋体" w:hAnsi="Book Antiqua" w:cs="宋体"/>
          <w:b/>
          <w:bCs/>
          <w:kern w:val="0"/>
          <w:lang w:eastAsia="zh-CN"/>
        </w:rPr>
        <w:t>44</w:t>
      </w:r>
      <w:r w:rsidRPr="003143C1">
        <w:rPr>
          <w:rFonts w:ascii="Book Antiqua" w:eastAsia="宋体" w:hAnsi="Book Antiqua" w:cs="宋体"/>
          <w:kern w:val="0"/>
          <w:lang w:eastAsia="zh-CN"/>
        </w:rPr>
        <w:t>: 633-639 [PMID: 16941689 DOI: 10.1002/hep.2128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7 </w:t>
      </w:r>
      <w:r w:rsidRPr="003143C1">
        <w:rPr>
          <w:rFonts w:ascii="Book Antiqua" w:eastAsia="宋体" w:hAnsi="Book Antiqua" w:cs="宋体"/>
          <w:b/>
          <w:bCs/>
          <w:kern w:val="0"/>
          <w:lang w:eastAsia="zh-CN"/>
        </w:rPr>
        <w:t>Bellot P</w:t>
      </w:r>
      <w:r w:rsidRPr="003143C1">
        <w:rPr>
          <w:rFonts w:ascii="Book Antiqua" w:eastAsia="宋体" w:hAnsi="Book Antiqua" w:cs="宋体"/>
          <w:kern w:val="0"/>
          <w:lang w:eastAsia="zh-CN"/>
        </w:rPr>
        <w:t>, García-Pagán JC, Francés R, Abraldes JG, Navasa M, Pérez-Mateo M, Such J, Bosch J. Bacterial DNA translocation is associated with systemic circulatory abnormalities and intrahepatic endothelial dysfunction in patients with cirrhosi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52</w:t>
      </w:r>
      <w:r w:rsidRPr="003143C1">
        <w:rPr>
          <w:rFonts w:ascii="Book Antiqua" w:eastAsia="宋体" w:hAnsi="Book Antiqua" w:cs="宋体"/>
          <w:kern w:val="0"/>
          <w:lang w:eastAsia="zh-CN"/>
        </w:rPr>
        <w:t>: 2044-2052 [PMID: 20979050 DOI: 10.1002/hep.2391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8 </w:t>
      </w:r>
      <w:r w:rsidRPr="003143C1">
        <w:rPr>
          <w:rFonts w:ascii="Book Antiqua" w:eastAsia="宋体" w:hAnsi="Book Antiqua" w:cs="宋体"/>
          <w:b/>
          <w:bCs/>
          <w:kern w:val="0"/>
          <w:lang w:eastAsia="zh-CN"/>
        </w:rPr>
        <w:t>García-Tsao G</w:t>
      </w:r>
      <w:r w:rsidRPr="003143C1">
        <w:rPr>
          <w:rFonts w:ascii="Book Antiqua" w:eastAsia="宋体" w:hAnsi="Book Antiqua" w:cs="宋体"/>
          <w:kern w:val="0"/>
          <w:lang w:eastAsia="zh-CN"/>
        </w:rPr>
        <w:t>. Bacterial translocation: cause or consequence of decompensation in cirrhosis?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2001; </w:t>
      </w:r>
      <w:r w:rsidRPr="003143C1">
        <w:rPr>
          <w:rFonts w:ascii="Book Antiqua" w:eastAsia="宋体" w:hAnsi="Book Antiqua" w:cs="宋体"/>
          <w:b/>
          <w:bCs/>
          <w:kern w:val="0"/>
          <w:lang w:eastAsia="zh-CN"/>
        </w:rPr>
        <w:t>34</w:t>
      </w:r>
      <w:r w:rsidRPr="003143C1">
        <w:rPr>
          <w:rFonts w:ascii="Book Antiqua" w:eastAsia="宋体" w:hAnsi="Book Antiqua" w:cs="宋体"/>
          <w:kern w:val="0"/>
          <w:lang w:eastAsia="zh-CN"/>
        </w:rPr>
        <w:t>: 150-155 [PMID: 1121189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39 </w:t>
      </w:r>
      <w:r w:rsidRPr="003143C1">
        <w:rPr>
          <w:rFonts w:ascii="Book Antiqua" w:eastAsia="宋体" w:hAnsi="Book Antiqua" w:cs="宋体"/>
          <w:b/>
          <w:bCs/>
          <w:kern w:val="0"/>
          <w:lang w:eastAsia="zh-CN"/>
        </w:rPr>
        <w:t>Adachi Y</w:t>
      </w:r>
      <w:r w:rsidRPr="003143C1">
        <w:rPr>
          <w:rFonts w:ascii="Book Antiqua" w:eastAsia="宋体" w:hAnsi="Book Antiqua" w:cs="宋体"/>
          <w:kern w:val="0"/>
          <w:lang w:eastAsia="zh-CN"/>
        </w:rPr>
        <w:t>, Enomoto M, Adachi M, Suwa M, Nagamine Y, Nanno T, Hashimoto T, Inoue H, Yamamoto T. Enteric coated polymyxin B in the treatment of hyperammonemia and endotoxemia in liver cirrhosis. </w:t>
      </w:r>
      <w:r w:rsidRPr="003143C1">
        <w:rPr>
          <w:rFonts w:ascii="Book Antiqua" w:eastAsia="宋体" w:hAnsi="Book Antiqua" w:cs="宋体"/>
          <w:i/>
          <w:iCs/>
          <w:kern w:val="0"/>
          <w:lang w:eastAsia="zh-CN"/>
        </w:rPr>
        <w:t>Gastroenterol Jpn</w:t>
      </w:r>
      <w:r w:rsidRPr="003143C1">
        <w:rPr>
          <w:rFonts w:ascii="Book Antiqua" w:eastAsia="宋体" w:hAnsi="Book Antiqua" w:cs="宋体"/>
          <w:kern w:val="0"/>
          <w:lang w:eastAsia="zh-CN"/>
        </w:rPr>
        <w:t> 1982; </w:t>
      </w:r>
      <w:r w:rsidRPr="003143C1">
        <w:rPr>
          <w:rFonts w:ascii="Book Antiqua" w:eastAsia="宋体" w:hAnsi="Book Antiqua" w:cs="宋体"/>
          <w:b/>
          <w:bCs/>
          <w:kern w:val="0"/>
          <w:lang w:eastAsia="zh-CN"/>
        </w:rPr>
        <w:t>17</w:t>
      </w:r>
      <w:r w:rsidRPr="003143C1">
        <w:rPr>
          <w:rFonts w:ascii="Book Antiqua" w:eastAsia="宋体" w:hAnsi="Book Antiqua" w:cs="宋体"/>
          <w:kern w:val="0"/>
          <w:lang w:eastAsia="zh-CN"/>
        </w:rPr>
        <w:t>: 550-557 [PMID: 629804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0 </w:t>
      </w:r>
      <w:r w:rsidRPr="003143C1">
        <w:rPr>
          <w:rFonts w:ascii="Book Antiqua" w:eastAsia="宋体" w:hAnsi="Book Antiqua" w:cs="宋体"/>
          <w:b/>
          <w:bCs/>
          <w:kern w:val="0"/>
          <w:lang w:eastAsia="zh-CN"/>
        </w:rPr>
        <w:t>Bode C</w:t>
      </w:r>
      <w:r w:rsidRPr="003143C1">
        <w:rPr>
          <w:rFonts w:ascii="Book Antiqua" w:eastAsia="宋体" w:hAnsi="Book Antiqua" w:cs="宋体"/>
          <w:kern w:val="0"/>
          <w:lang w:eastAsia="zh-CN"/>
        </w:rPr>
        <w:t>, Schäfer C, Fukui H, Bode JC. Effect of treatment with paromomycin on endotoxemia in patients with alcoholic liver disease--a double-blind, placebo-controlled trial. </w:t>
      </w:r>
      <w:r w:rsidRPr="003143C1">
        <w:rPr>
          <w:rFonts w:ascii="Book Antiqua" w:eastAsia="宋体" w:hAnsi="Book Antiqua" w:cs="宋体"/>
          <w:i/>
          <w:iCs/>
          <w:kern w:val="0"/>
          <w:lang w:eastAsia="zh-CN"/>
        </w:rPr>
        <w:t>Alcohol Clin Exp Res</w:t>
      </w:r>
      <w:r w:rsidRPr="003143C1">
        <w:rPr>
          <w:rFonts w:ascii="Book Antiqua" w:eastAsia="宋体" w:hAnsi="Book Antiqua" w:cs="宋体"/>
          <w:kern w:val="0"/>
          <w:lang w:eastAsia="zh-CN"/>
        </w:rPr>
        <w:t> 1997; </w:t>
      </w:r>
      <w:r w:rsidRPr="003143C1">
        <w:rPr>
          <w:rFonts w:ascii="Book Antiqua" w:eastAsia="宋体" w:hAnsi="Book Antiqua" w:cs="宋体"/>
          <w:b/>
          <w:bCs/>
          <w:kern w:val="0"/>
          <w:lang w:eastAsia="zh-CN"/>
        </w:rPr>
        <w:t>21</w:t>
      </w:r>
      <w:r w:rsidRPr="003143C1">
        <w:rPr>
          <w:rFonts w:ascii="Book Antiqua" w:eastAsia="宋体" w:hAnsi="Book Antiqua" w:cs="宋体"/>
          <w:kern w:val="0"/>
          <w:lang w:eastAsia="zh-CN"/>
        </w:rPr>
        <w:t>: 1367-1373 [PMID: 939410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1 </w:t>
      </w:r>
      <w:r w:rsidRPr="003143C1">
        <w:rPr>
          <w:rFonts w:ascii="Book Antiqua" w:eastAsia="宋体" w:hAnsi="Book Antiqua" w:cs="宋体"/>
          <w:b/>
          <w:bCs/>
          <w:kern w:val="0"/>
          <w:lang w:eastAsia="zh-CN"/>
        </w:rPr>
        <w:t>Ginés P</w:t>
      </w:r>
      <w:r w:rsidRPr="003143C1">
        <w:rPr>
          <w:rFonts w:ascii="Book Antiqua" w:eastAsia="宋体" w:hAnsi="Book Antiqua" w:cs="宋体"/>
          <w:kern w:val="0"/>
          <w:lang w:eastAsia="zh-CN"/>
        </w:rPr>
        <w:t>, Rimola A, Planas R, Vargas V, Marco F, Almela M, Forné M, Miranda ML, Llach J, Salmerón JM. Norfloxacin prevents spontaneous bacterial peritonitis recurrence in cirrhosis: results of a double-blind, placebo-controlled trial.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1990; </w:t>
      </w:r>
      <w:r w:rsidRPr="003143C1">
        <w:rPr>
          <w:rFonts w:ascii="Book Antiqua" w:eastAsia="宋体" w:hAnsi="Book Antiqua" w:cs="宋体"/>
          <w:b/>
          <w:bCs/>
          <w:kern w:val="0"/>
          <w:lang w:eastAsia="zh-CN"/>
        </w:rPr>
        <w:t>12</w:t>
      </w:r>
      <w:r w:rsidRPr="003143C1">
        <w:rPr>
          <w:rFonts w:ascii="Book Antiqua" w:eastAsia="宋体" w:hAnsi="Book Antiqua" w:cs="宋体"/>
          <w:kern w:val="0"/>
          <w:lang w:eastAsia="zh-CN"/>
        </w:rPr>
        <w:t>: 716-724 [PMID: 221067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2 </w:t>
      </w:r>
      <w:r w:rsidRPr="003143C1">
        <w:rPr>
          <w:rFonts w:ascii="Book Antiqua" w:eastAsia="宋体" w:hAnsi="Book Antiqua" w:cs="宋体"/>
          <w:b/>
          <w:bCs/>
          <w:kern w:val="0"/>
          <w:lang w:eastAsia="zh-CN"/>
        </w:rPr>
        <w:t>Novella M</w:t>
      </w:r>
      <w:r w:rsidRPr="003143C1">
        <w:rPr>
          <w:rFonts w:ascii="Book Antiqua" w:eastAsia="宋体" w:hAnsi="Book Antiqua" w:cs="宋体"/>
          <w:kern w:val="0"/>
          <w:lang w:eastAsia="zh-CN"/>
        </w:rPr>
        <w:t>, Solà R, Soriano G, Andreu M, Gana J, Ortiz J, Coll S, Sàbat M, Vila MC, Guarner C, Vilardell F. Continuous versus inpatient prophylaxis of the first episode of spontaneous bacterial peritonitis with norfloxacin.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1997; </w:t>
      </w:r>
      <w:r w:rsidRPr="003143C1">
        <w:rPr>
          <w:rFonts w:ascii="Book Antiqua" w:eastAsia="宋体" w:hAnsi="Book Antiqua" w:cs="宋体"/>
          <w:b/>
          <w:bCs/>
          <w:kern w:val="0"/>
          <w:lang w:eastAsia="zh-CN"/>
        </w:rPr>
        <w:t>25</w:t>
      </w:r>
      <w:r w:rsidRPr="003143C1">
        <w:rPr>
          <w:rFonts w:ascii="Book Antiqua" w:eastAsia="宋体" w:hAnsi="Book Antiqua" w:cs="宋体"/>
          <w:kern w:val="0"/>
          <w:lang w:eastAsia="zh-CN"/>
        </w:rPr>
        <w:t>: 532-536 [PMID: 9049193 DOI: 10.1002/hep.51025030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3 </w:t>
      </w:r>
      <w:r w:rsidRPr="003143C1">
        <w:rPr>
          <w:rFonts w:ascii="Book Antiqua" w:eastAsia="宋体" w:hAnsi="Book Antiqua" w:cs="宋体"/>
          <w:b/>
          <w:bCs/>
          <w:kern w:val="0"/>
          <w:lang w:eastAsia="zh-CN"/>
        </w:rPr>
        <w:t>Fernández J</w:t>
      </w:r>
      <w:r w:rsidRPr="003143C1">
        <w:rPr>
          <w:rFonts w:ascii="Book Antiqua" w:eastAsia="宋体" w:hAnsi="Book Antiqua" w:cs="宋体"/>
          <w:kern w:val="0"/>
          <w:lang w:eastAsia="zh-CN"/>
        </w:rPr>
        <w:t>, Navasa M, Gómez J, Colmenero J, Vila J, Arroyo V, Rodés J. Bacterial infections in cirrhosis: epidemiological changes with invasive procedures and norfloxacin prophylaxi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2; </w:t>
      </w:r>
      <w:r w:rsidRPr="003143C1">
        <w:rPr>
          <w:rFonts w:ascii="Book Antiqua" w:eastAsia="宋体" w:hAnsi="Book Antiqua" w:cs="宋体"/>
          <w:b/>
          <w:bCs/>
          <w:kern w:val="0"/>
          <w:lang w:eastAsia="zh-CN"/>
        </w:rPr>
        <w:t>35</w:t>
      </w:r>
      <w:r w:rsidRPr="003143C1">
        <w:rPr>
          <w:rFonts w:ascii="Book Antiqua" w:eastAsia="宋体" w:hAnsi="Book Antiqua" w:cs="宋体"/>
          <w:kern w:val="0"/>
          <w:lang w:eastAsia="zh-CN"/>
        </w:rPr>
        <w:t>: 140-148 [PMID: 11786970 DOI: 10.1053/jhep.2002.3008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4 </w:t>
      </w:r>
      <w:r w:rsidRPr="003143C1">
        <w:rPr>
          <w:rFonts w:ascii="Book Antiqua" w:eastAsia="宋体" w:hAnsi="Book Antiqua" w:cs="宋体"/>
          <w:b/>
          <w:bCs/>
          <w:kern w:val="0"/>
          <w:lang w:eastAsia="zh-CN"/>
        </w:rPr>
        <w:t>Campillo B</w:t>
      </w:r>
      <w:r w:rsidRPr="003143C1">
        <w:rPr>
          <w:rFonts w:ascii="Book Antiqua" w:eastAsia="宋体" w:hAnsi="Book Antiqua" w:cs="宋体"/>
          <w:kern w:val="0"/>
          <w:lang w:eastAsia="zh-CN"/>
        </w:rPr>
        <w:t>, Dupeyron C, Richardet JP. Epidemiology of hospital-acquired infections in cirrhotic patients: effect of carriage of methicillin-resistant Staphylococcus aureus and influence of previous antibiotic therapy and norfloxacin prophylaxis. </w:t>
      </w:r>
      <w:r w:rsidRPr="003143C1">
        <w:rPr>
          <w:rFonts w:ascii="Book Antiqua" w:eastAsia="宋体" w:hAnsi="Book Antiqua" w:cs="宋体"/>
          <w:i/>
          <w:iCs/>
          <w:kern w:val="0"/>
          <w:lang w:eastAsia="zh-CN"/>
        </w:rPr>
        <w:t>Epidemiol Infect</w:t>
      </w:r>
      <w:r w:rsidRPr="003143C1">
        <w:rPr>
          <w:rFonts w:ascii="Book Antiqua" w:eastAsia="宋体" w:hAnsi="Book Antiqua" w:cs="宋体"/>
          <w:kern w:val="0"/>
          <w:lang w:eastAsia="zh-CN"/>
        </w:rPr>
        <w:t> 2001; </w:t>
      </w:r>
      <w:r w:rsidRPr="003143C1">
        <w:rPr>
          <w:rFonts w:ascii="Book Antiqua" w:eastAsia="宋体" w:hAnsi="Book Antiqua" w:cs="宋体"/>
          <w:b/>
          <w:bCs/>
          <w:kern w:val="0"/>
          <w:lang w:eastAsia="zh-CN"/>
        </w:rPr>
        <w:t>127</w:t>
      </w:r>
      <w:r w:rsidRPr="003143C1">
        <w:rPr>
          <w:rFonts w:ascii="Book Antiqua" w:eastAsia="宋体" w:hAnsi="Book Antiqua" w:cs="宋体"/>
          <w:kern w:val="0"/>
          <w:lang w:eastAsia="zh-CN"/>
        </w:rPr>
        <w:t>: 443-450 [PMID: 11811877]</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5 </w:t>
      </w:r>
      <w:r w:rsidRPr="003143C1">
        <w:rPr>
          <w:rFonts w:ascii="Book Antiqua" w:eastAsia="宋体" w:hAnsi="Book Antiqua" w:cs="宋体"/>
          <w:b/>
          <w:bCs/>
          <w:kern w:val="0"/>
          <w:lang w:eastAsia="zh-CN"/>
        </w:rPr>
        <w:t>Fernández J</w:t>
      </w:r>
      <w:r w:rsidRPr="003143C1">
        <w:rPr>
          <w:rFonts w:ascii="Book Antiqua" w:eastAsia="宋体" w:hAnsi="Book Antiqua" w:cs="宋体"/>
          <w:kern w:val="0"/>
          <w:lang w:eastAsia="zh-CN"/>
        </w:rPr>
        <w:t>, Navasa M, Planas R, Montoliu S, Monfort D, Soriano G, Vila C, Pardo A, Quintero E, Vargas V, Such J, Ginès P, Arroyo V. Primary prophylaxis of spontaneous bacterial peritonitis delays hepatorenal syndrome and improves survival in cirrhosis. </w:t>
      </w:r>
      <w:r w:rsidRPr="003143C1">
        <w:rPr>
          <w:rFonts w:ascii="Book Antiqua" w:eastAsia="宋体" w:hAnsi="Book Antiqua" w:cs="宋体"/>
          <w:i/>
          <w:iCs/>
          <w:kern w:val="0"/>
          <w:lang w:eastAsia="zh-CN"/>
        </w:rPr>
        <w:t>Gastroenterology</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133</w:t>
      </w:r>
      <w:r w:rsidRPr="003143C1">
        <w:rPr>
          <w:rFonts w:ascii="Book Antiqua" w:eastAsia="宋体" w:hAnsi="Book Antiqua" w:cs="宋体"/>
          <w:kern w:val="0"/>
          <w:lang w:eastAsia="zh-CN"/>
        </w:rPr>
        <w:t>: 818-824 [PMID: 17854593 DOI: 10.1053/j.gastro.2007.06.06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6 </w:t>
      </w:r>
      <w:r w:rsidRPr="003143C1">
        <w:rPr>
          <w:rFonts w:ascii="Book Antiqua" w:eastAsia="宋体" w:hAnsi="Book Antiqua" w:cs="宋体"/>
          <w:b/>
          <w:bCs/>
          <w:kern w:val="0"/>
          <w:lang w:eastAsia="zh-CN"/>
        </w:rPr>
        <w:t>Bass NM</w:t>
      </w:r>
      <w:r w:rsidRPr="003143C1">
        <w:rPr>
          <w:rFonts w:ascii="Book Antiqua" w:eastAsia="宋体" w:hAnsi="Book Antiqua" w:cs="宋体"/>
          <w:kern w:val="0"/>
          <w:lang w:eastAsia="zh-CN"/>
        </w:rPr>
        <w:t>, Mullen KD, Sanyal A, Poordad F, Neff G, Leevy CB, Sigal S, Sheikh MY, Beavers K, Frederick T, Teperman L, Hillebrand D, Huang S, Merchant K, Shaw A, Bortey E, Forbes WP. Rifaximin treatment in hepatic encephalopathy. </w:t>
      </w:r>
      <w:r w:rsidRPr="003143C1">
        <w:rPr>
          <w:rFonts w:ascii="Book Antiqua" w:eastAsia="宋体" w:hAnsi="Book Antiqua" w:cs="宋体"/>
          <w:i/>
          <w:iCs/>
          <w:kern w:val="0"/>
          <w:lang w:eastAsia="zh-CN"/>
        </w:rPr>
        <w:t>N Engl J Med</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362</w:t>
      </w:r>
      <w:r w:rsidRPr="003143C1">
        <w:rPr>
          <w:rFonts w:ascii="Book Antiqua" w:eastAsia="宋体" w:hAnsi="Book Antiqua" w:cs="宋体"/>
          <w:kern w:val="0"/>
          <w:lang w:eastAsia="zh-CN"/>
        </w:rPr>
        <w:t>: 1071-1081 [PMID: 20335583 DOI: 10.1056/NEJMoa090789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7 </w:t>
      </w:r>
      <w:r w:rsidRPr="003143C1">
        <w:rPr>
          <w:rFonts w:ascii="Book Antiqua" w:eastAsia="宋体" w:hAnsi="Book Antiqua" w:cs="宋体"/>
          <w:b/>
          <w:bCs/>
          <w:kern w:val="0"/>
          <w:lang w:eastAsia="zh-CN"/>
        </w:rPr>
        <w:t>Gerard L</w:t>
      </w:r>
      <w:r w:rsidRPr="003143C1">
        <w:rPr>
          <w:rFonts w:ascii="Book Antiqua" w:eastAsia="宋体" w:hAnsi="Book Antiqua" w:cs="宋体"/>
          <w:kern w:val="0"/>
          <w:lang w:eastAsia="zh-CN"/>
        </w:rPr>
        <w:t>, Garey KW, DuPont HL. Rifaximin: a nonabsorbable rifamycin antibiotic for use in nonsystemic gastrointestinal infections. </w:t>
      </w:r>
      <w:r w:rsidRPr="003143C1">
        <w:rPr>
          <w:rFonts w:ascii="Book Antiqua" w:eastAsia="宋体" w:hAnsi="Book Antiqua" w:cs="宋体"/>
          <w:i/>
          <w:iCs/>
          <w:kern w:val="0"/>
          <w:lang w:eastAsia="zh-CN"/>
        </w:rPr>
        <w:t>Expert Rev Anti Infect Ther</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3</w:t>
      </w:r>
      <w:r w:rsidRPr="003143C1">
        <w:rPr>
          <w:rFonts w:ascii="Book Antiqua" w:eastAsia="宋体" w:hAnsi="Book Antiqua" w:cs="宋体"/>
          <w:kern w:val="0"/>
          <w:lang w:eastAsia="zh-CN"/>
        </w:rPr>
        <w:t>: 201-211 [PMID: 15918778 DOI: 10.1586/14787210.3.2.20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8 </w:t>
      </w:r>
      <w:r w:rsidRPr="003143C1">
        <w:rPr>
          <w:rFonts w:ascii="Book Antiqua" w:eastAsia="宋体" w:hAnsi="Book Antiqua" w:cs="宋体"/>
          <w:b/>
          <w:bCs/>
          <w:kern w:val="0"/>
          <w:lang w:eastAsia="zh-CN"/>
        </w:rPr>
        <w:t>Jiang ZD</w:t>
      </w:r>
      <w:r w:rsidRPr="003143C1">
        <w:rPr>
          <w:rFonts w:ascii="Book Antiqua" w:eastAsia="宋体" w:hAnsi="Book Antiqua" w:cs="宋体"/>
          <w:kern w:val="0"/>
          <w:lang w:eastAsia="zh-CN"/>
        </w:rPr>
        <w:t>, DuPont HL. Rifaximin: in vitro and in vivo antibacterial activity--a review. </w:t>
      </w:r>
      <w:r w:rsidRPr="003143C1">
        <w:rPr>
          <w:rFonts w:ascii="Book Antiqua" w:eastAsia="宋体" w:hAnsi="Book Antiqua" w:cs="宋体"/>
          <w:i/>
          <w:iCs/>
          <w:kern w:val="0"/>
          <w:lang w:eastAsia="zh-CN"/>
        </w:rPr>
        <w:t>Chemotherapy</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51</w:t>
      </w:r>
      <w:r w:rsidRPr="003143C1">
        <w:rPr>
          <w:rFonts w:ascii="Book Antiqua" w:eastAsia="宋体" w:hAnsi="Book Antiqua" w:cs="宋体"/>
          <w:bCs/>
          <w:kern w:val="0"/>
          <w:lang w:eastAsia="zh-CN"/>
        </w:rPr>
        <w:t xml:space="preserve"> Suppl 1</w:t>
      </w:r>
      <w:r w:rsidRPr="003143C1">
        <w:rPr>
          <w:rFonts w:ascii="Book Antiqua" w:eastAsia="宋体" w:hAnsi="Book Antiqua" w:cs="宋体"/>
          <w:kern w:val="0"/>
          <w:lang w:eastAsia="zh-CN"/>
        </w:rPr>
        <w:t>: 67-72 [PMID: 15855749 DOI: 10.1159/00008199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49 </w:t>
      </w:r>
      <w:r w:rsidRPr="003143C1">
        <w:rPr>
          <w:rFonts w:ascii="Book Antiqua" w:eastAsia="宋体" w:hAnsi="Book Antiqua" w:cs="宋体"/>
          <w:b/>
          <w:bCs/>
          <w:kern w:val="0"/>
          <w:lang w:eastAsia="zh-CN"/>
        </w:rPr>
        <w:t>Debbia EA</w:t>
      </w:r>
      <w:r w:rsidRPr="003143C1">
        <w:rPr>
          <w:rFonts w:ascii="Book Antiqua" w:eastAsia="宋体" w:hAnsi="Book Antiqua" w:cs="宋体"/>
          <w:kern w:val="0"/>
          <w:lang w:eastAsia="zh-CN"/>
        </w:rPr>
        <w:t>, Maioli E, Roveta S, Marchese A. Effects of rifaximin on bacterial virulence mechanisms at supra- and sub-inhibitory concentrations. </w:t>
      </w:r>
      <w:r w:rsidRPr="003143C1">
        <w:rPr>
          <w:rFonts w:ascii="Book Antiqua" w:eastAsia="宋体" w:hAnsi="Book Antiqua" w:cs="宋体"/>
          <w:i/>
          <w:iCs/>
          <w:kern w:val="0"/>
          <w:lang w:eastAsia="zh-CN"/>
        </w:rPr>
        <w:t>J Chemother</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20</w:t>
      </w:r>
      <w:r w:rsidRPr="003143C1">
        <w:rPr>
          <w:rFonts w:ascii="Book Antiqua" w:eastAsia="宋体" w:hAnsi="Book Antiqua" w:cs="宋体"/>
          <w:kern w:val="0"/>
          <w:lang w:eastAsia="zh-CN"/>
        </w:rPr>
        <w:t>: 186-194 [PMID: 18467244 DOI: 10.1179/joc.2008.20.2.18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0 </w:t>
      </w:r>
      <w:r w:rsidRPr="003143C1">
        <w:rPr>
          <w:rFonts w:ascii="Book Antiqua" w:eastAsia="宋体" w:hAnsi="Book Antiqua" w:cs="宋体"/>
          <w:b/>
          <w:bCs/>
          <w:kern w:val="0"/>
          <w:lang w:eastAsia="zh-CN"/>
        </w:rPr>
        <w:t>Di Piazza S</w:t>
      </w:r>
      <w:r w:rsidRPr="003143C1">
        <w:rPr>
          <w:rFonts w:ascii="Book Antiqua" w:eastAsia="宋体" w:hAnsi="Book Antiqua" w:cs="宋体"/>
          <w:kern w:val="0"/>
          <w:lang w:eastAsia="zh-CN"/>
        </w:rPr>
        <w:t>, Gabriella Filippazzo M, Valenza LM, Morello S, Pastore L, Conti A, Cottone S, Pagliaro L. Rifaximine versus neomycin in the treatment of portosystemic encephalopathy. </w:t>
      </w:r>
      <w:r w:rsidRPr="003143C1">
        <w:rPr>
          <w:rFonts w:ascii="Book Antiqua" w:eastAsia="宋体" w:hAnsi="Book Antiqua" w:cs="宋体"/>
          <w:i/>
          <w:iCs/>
          <w:kern w:val="0"/>
          <w:lang w:eastAsia="zh-CN"/>
        </w:rPr>
        <w:t>Ital J Gastroenterol</w:t>
      </w:r>
      <w:r w:rsidRPr="003143C1">
        <w:rPr>
          <w:rFonts w:ascii="Book Antiqua" w:eastAsia="宋体" w:hAnsi="Book Antiqua" w:cs="宋体"/>
          <w:kern w:val="0"/>
          <w:lang w:eastAsia="zh-CN"/>
        </w:rPr>
        <w:t> 1991; </w:t>
      </w:r>
      <w:r w:rsidRPr="003143C1">
        <w:rPr>
          <w:rFonts w:ascii="Book Antiqua" w:eastAsia="宋体" w:hAnsi="Book Antiqua" w:cs="宋体"/>
          <w:b/>
          <w:bCs/>
          <w:kern w:val="0"/>
          <w:lang w:eastAsia="zh-CN"/>
        </w:rPr>
        <w:t>23</w:t>
      </w:r>
      <w:r w:rsidRPr="003143C1">
        <w:rPr>
          <w:rFonts w:ascii="Book Antiqua" w:eastAsia="宋体" w:hAnsi="Book Antiqua" w:cs="宋体"/>
          <w:kern w:val="0"/>
          <w:lang w:eastAsia="zh-CN"/>
        </w:rPr>
        <w:t>: 403-407 [PMID: 174253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1 </w:t>
      </w:r>
      <w:r w:rsidRPr="003143C1">
        <w:rPr>
          <w:rFonts w:ascii="Book Antiqua" w:eastAsia="宋体" w:hAnsi="Book Antiqua" w:cs="宋体"/>
          <w:b/>
          <w:bCs/>
          <w:kern w:val="0"/>
          <w:lang w:eastAsia="zh-CN"/>
        </w:rPr>
        <w:t>Testa R</w:t>
      </w:r>
      <w:r w:rsidRPr="003143C1">
        <w:rPr>
          <w:rFonts w:ascii="Book Antiqua" w:eastAsia="宋体" w:hAnsi="Book Antiqua" w:cs="宋体"/>
          <w:kern w:val="0"/>
          <w:lang w:eastAsia="zh-CN"/>
        </w:rPr>
        <w:t>, Eftimiadi C, Sukkar GS, De Leo C, Rovida S, Schito GC, Celle G. A non-absorbable rifamycin for treatment of hepatic encephalopathy. </w:t>
      </w:r>
      <w:r w:rsidRPr="003143C1">
        <w:rPr>
          <w:rFonts w:ascii="Book Antiqua" w:eastAsia="宋体" w:hAnsi="Book Antiqua" w:cs="宋体"/>
          <w:i/>
          <w:iCs/>
          <w:kern w:val="0"/>
          <w:lang w:eastAsia="zh-CN"/>
        </w:rPr>
        <w:t>Drugs Exp Clin Res</w:t>
      </w:r>
      <w:r w:rsidRPr="003143C1">
        <w:rPr>
          <w:rFonts w:ascii="Book Antiqua" w:eastAsia="宋体" w:hAnsi="Book Antiqua" w:cs="宋体"/>
          <w:kern w:val="0"/>
          <w:lang w:eastAsia="zh-CN"/>
        </w:rPr>
        <w:t> 1985; </w:t>
      </w:r>
      <w:r w:rsidRPr="003143C1">
        <w:rPr>
          <w:rFonts w:ascii="Book Antiqua" w:eastAsia="宋体" w:hAnsi="Book Antiqua" w:cs="宋体"/>
          <w:b/>
          <w:bCs/>
          <w:kern w:val="0"/>
          <w:lang w:eastAsia="zh-CN"/>
        </w:rPr>
        <w:t>11</w:t>
      </w:r>
      <w:r w:rsidRPr="003143C1">
        <w:rPr>
          <w:rFonts w:ascii="Book Antiqua" w:eastAsia="宋体" w:hAnsi="Book Antiqua" w:cs="宋体"/>
          <w:kern w:val="0"/>
          <w:lang w:eastAsia="zh-CN"/>
        </w:rPr>
        <w:t>: 387-392 [PMID: 3836135]</w:t>
      </w:r>
    </w:p>
    <w:p w:rsidR="00721D26" w:rsidRPr="003143C1" w:rsidRDefault="00721D26" w:rsidP="00512543">
      <w:pPr>
        <w:spacing w:line="360" w:lineRule="auto"/>
        <w:rPr>
          <w:rFonts w:ascii="Book Antiqua" w:eastAsia="｣ﾍ｣ﾓ ･ｴ･ｷ･ﾃ･ｯ" w:hAnsi="Book Antiqua"/>
          <w:noProof/>
        </w:rPr>
      </w:pPr>
      <w:r w:rsidRPr="003143C1">
        <w:rPr>
          <w:rFonts w:ascii="Book Antiqua" w:eastAsia="宋体" w:hAnsi="Book Antiqua" w:cs="宋体"/>
          <w:kern w:val="0"/>
          <w:lang w:eastAsia="zh-CN"/>
        </w:rPr>
        <w:t xml:space="preserve">152 </w:t>
      </w:r>
      <w:r w:rsidRPr="003143C1">
        <w:rPr>
          <w:rFonts w:ascii="Book Antiqua" w:eastAsia="｣ﾍ｣ﾓ ･ｴ･ｷ･ﾃ･ｯ" w:hAnsi="Book Antiqua"/>
          <w:b/>
          <w:noProof/>
        </w:rPr>
        <w:t>Bucci L</w:t>
      </w:r>
      <w:r w:rsidRPr="003143C1">
        <w:rPr>
          <w:rFonts w:ascii="Book Antiqua" w:eastAsia="｣ﾍ｣ﾓ ･ｴ･ｷ･ﾃ･ｯ" w:hAnsi="Book Antiqua"/>
          <w:noProof/>
        </w:rPr>
        <w:t xml:space="preserve">, Palmieri GC. Double-blind, double-dummy comparison between </w:t>
      </w:r>
    </w:p>
    <w:p w:rsidR="00721D26" w:rsidRPr="003143C1" w:rsidRDefault="00721D26" w:rsidP="00512543">
      <w:pPr>
        <w:spacing w:line="360" w:lineRule="auto"/>
        <w:rPr>
          <w:rFonts w:ascii="Book Antiqua" w:eastAsia="宋体" w:hAnsi="Book Antiqua"/>
          <w:noProof/>
          <w:lang w:eastAsia="zh-CN"/>
        </w:rPr>
      </w:pPr>
      <w:r w:rsidRPr="003143C1">
        <w:rPr>
          <w:rFonts w:ascii="Book Antiqua" w:eastAsia="｣ﾍ｣ﾓ ･ｴ･ｷ･ﾃ･ｯ" w:hAnsi="Book Antiqua"/>
          <w:noProof/>
        </w:rPr>
        <w:t xml:space="preserve">treatment with rifaximin and lactulose in patients with medium to severe degree hepatic encephalopathy. </w:t>
      </w:r>
      <w:r w:rsidRPr="003143C1">
        <w:rPr>
          <w:rFonts w:ascii="Book Antiqua" w:eastAsia="｣ﾍ｣ﾓ ･ｴ･ｷ･ﾃ･ｯ" w:hAnsi="Book Antiqua"/>
          <w:i/>
          <w:noProof/>
        </w:rPr>
        <w:t>Curr Med Res Opin</w:t>
      </w:r>
      <w:r w:rsidRPr="003143C1">
        <w:rPr>
          <w:rFonts w:ascii="Book Antiqua" w:eastAsia="｣ﾍ｣ﾓ ･ｴ･ｷ･ﾃ･ｯ" w:hAnsi="Book Antiqua"/>
          <w:noProof/>
        </w:rPr>
        <w:t xml:space="preserve"> 1993;</w:t>
      </w:r>
      <w:r w:rsidRPr="003143C1">
        <w:rPr>
          <w:rFonts w:ascii="Book Antiqua" w:eastAsia="宋体" w:hAnsi="Book Antiqua"/>
          <w:noProof/>
          <w:lang w:eastAsia="zh-CN"/>
        </w:rPr>
        <w:t xml:space="preserve"> </w:t>
      </w:r>
      <w:r w:rsidRPr="003143C1">
        <w:rPr>
          <w:rFonts w:ascii="Book Antiqua" w:eastAsia="｣ﾍ｣ﾓ ･ｴ･ｷ･ﾃ･ｯ" w:hAnsi="Book Antiqua"/>
          <w:b/>
          <w:noProof/>
        </w:rPr>
        <w:t>13</w:t>
      </w:r>
      <w:r w:rsidRPr="003143C1">
        <w:rPr>
          <w:rFonts w:ascii="Book Antiqua" w:eastAsia="｣ﾍ｣ﾓ ･ｴ･ｷ･ﾃ･ｯ" w:hAnsi="Book Antiqua"/>
          <w:noProof/>
        </w:rPr>
        <w:t>:</w:t>
      </w:r>
      <w:r w:rsidRPr="003143C1">
        <w:rPr>
          <w:rFonts w:ascii="Book Antiqua" w:eastAsia="宋体" w:hAnsi="Book Antiqua"/>
          <w:noProof/>
          <w:lang w:eastAsia="zh-CN"/>
        </w:rPr>
        <w:t xml:space="preserve"> </w:t>
      </w:r>
      <w:r w:rsidRPr="003143C1">
        <w:rPr>
          <w:rFonts w:ascii="Book Antiqua" w:eastAsia="｣ﾍ｣ﾓ ･ｴ･ｷ･ﾃ･ｯ" w:hAnsi="Book Antiqua"/>
          <w:noProof/>
        </w:rPr>
        <w:t>109-1</w:t>
      </w:r>
      <w:r w:rsidRPr="003143C1">
        <w:rPr>
          <w:rFonts w:ascii="Book Antiqua" w:eastAsia="宋体" w:hAnsi="Book Antiqua"/>
          <w:noProof/>
          <w:lang w:eastAsia="zh-CN"/>
        </w:rPr>
        <w:t>1</w:t>
      </w:r>
      <w:r w:rsidRPr="003143C1">
        <w:rPr>
          <w:rFonts w:ascii="Book Antiqua" w:eastAsia="｣ﾍ｣ﾓ ･ｴ･ｷ･ﾃ･ｯ" w:hAnsi="Book Antiqua"/>
          <w:noProof/>
        </w:rPr>
        <w:t>8 [</w:t>
      </w:r>
      <w:r w:rsidRPr="003143C1">
        <w:rPr>
          <w:rFonts w:ascii="Book Antiqua" w:hAnsi="Book Antiqua" w:cs="Arial"/>
          <w:kern w:val="0"/>
        </w:rPr>
        <w:t xml:space="preserve">PMID: 8325041 </w:t>
      </w:r>
      <w:r w:rsidRPr="003143C1">
        <w:rPr>
          <w:rFonts w:ascii="Book Antiqua" w:eastAsia="｣ﾍ｣ﾓ ･ｴ･ｷ･ﾃ･ｯ" w:hAnsi="Book Antiqua"/>
          <w:noProof/>
        </w:rPr>
        <w:t>DOI: 10.1185/03007999309111539]</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3 </w:t>
      </w:r>
      <w:r w:rsidRPr="003143C1">
        <w:rPr>
          <w:rFonts w:ascii="Book Antiqua" w:eastAsia="宋体" w:hAnsi="Book Antiqua" w:cs="宋体"/>
          <w:b/>
          <w:bCs/>
          <w:kern w:val="0"/>
          <w:lang w:eastAsia="zh-CN"/>
        </w:rPr>
        <w:t>Mas A</w:t>
      </w:r>
      <w:r w:rsidRPr="003143C1">
        <w:rPr>
          <w:rFonts w:ascii="Book Antiqua" w:eastAsia="宋体" w:hAnsi="Book Antiqua" w:cs="宋体"/>
          <w:kern w:val="0"/>
          <w:lang w:eastAsia="zh-CN"/>
        </w:rPr>
        <w:t>, Rodés J, Sunyer L, Rodrigo L, Planas R, Vargas V, Castells L, Rodríguez-Martínez D, Fernández-Rodríguez C, Coll I, Pardo A. Comparison of rifaximin and lactitol in the treatment of acute hepatic encephalopathy: results of a randomized, double-blind, double-dummy, controlled clinical trial.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2003; </w:t>
      </w:r>
      <w:r w:rsidRPr="003143C1">
        <w:rPr>
          <w:rFonts w:ascii="Book Antiqua" w:eastAsia="宋体" w:hAnsi="Book Antiqua" w:cs="宋体"/>
          <w:b/>
          <w:bCs/>
          <w:kern w:val="0"/>
          <w:lang w:eastAsia="zh-CN"/>
        </w:rPr>
        <w:t>38</w:t>
      </w:r>
      <w:r w:rsidRPr="003143C1">
        <w:rPr>
          <w:rFonts w:ascii="Book Antiqua" w:eastAsia="宋体" w:hAnsi="Book Antiqua" w:cs="宋体"/>
          <w:kern w:val="0"/>
          <w:lang w:eastAsia="zh-CN"/>
        </w:rPr>
        <w:t xml:space="preserve">: 51-58 [PMID: 12480560 DOI: </w:t>
      </w:r>
      <w:r w:rsidRPr="003143C1">
        <w:rPr>
          <w:rFonts w:ascii="Book Antiqua" w:hAnsi="Book Antiqua"/>
          <w:shd w:val="clear" w:color="auto" w:fill="FFFFFF"/>
        </w:rPr>
        <w:t>10.1016/S0168-8278(02)00350-1</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4 </w:t>
      </w:r>
      <w:r w:rsidRPr="003143C1">
        <w:rPr>
          <w:rFonts w:ascii="Book Antiqua" w:eastAsia="宋体" w:hAnsi="Book Antiqua" w:cs="宋体"/>
          <w:b/>
          <w:bCs/>
          <w:kern w:val="0"/>
          <w:lang w:eastAsia="zh-CN"/>
        </w:rPr>
        <w:t>Vlachogiannakos J</w:t>
      </w:r>
      <w:r w:rsidRPr="003143C1">
        <w:rPr>
          <w:rFonts w:ascii="Book Antiqua" w:eastAsia="宋体" w:hAnsi="Book Antiqua" w:cs="宋体"/>
          <w:kern w:val="0"/>
          <w:lang w:eastAsia="zh-CN"/>
        </w:rPr>
        <w:t>, Saveriadis AS, Viazis N, Theodoropoulos I, Foudoulis K, Manolakopoulos S, Raptis S, Karamanolis DG. Intestinal decontamination improves liver haemodynamics in patients with alcohol-related decompensated cirrhosis. </w:t>
      </w:r>
      <w:r w:rsidRPr="003143C1">
        <w:rPr>
          <w:rFonts w:ascii="Book Antiqua" w:eastAsia="宋体" w:hAnsi="Book Antiqua" w:cs="宋体"/>
          <w:i/>
          <w:iCs/>
          <w:kern w:val="0"/>
          <w:lang w:eastAsia="zh-CN"/>
        </w:rPr>
        <w:t>Aliment Pharmacol Ther</w:t>
      </w:r>
      <w:r w:rsidRPr="003143C1">
        <w:rPr>
          <w:rFonts w:ascii="Book Antiqua" w:eastAsia="宋体" w:hAnsi="Book Antiqua" w:cs="宋体"/>
          <w:kern w:val="0"/>
          <w:lang w:eastAsia="zh-CN"/>
        </w:rPr>
        <w:t> 2009; </w:t>
      </w:r>
      <w:r w:rsidRPr="003143C1">
        <w:rPr>
          <w:rFonts w:ascii="Book Antiqua" w:eastAsia="宋体" w:hAnsi="Book Antiqua" w:cs="宋体"/>
          <w:b/>
          <w:bCs/>
          <w:kern w:val="0"/>
          <w:lang w:eastAsia="zh-CN"/>
        </w:rPr>
        <w:t>29</w:t>
      </w:r>
      <w:r w:rsidRPr="003143C1">
        <w:rPr>
          <w:rFonts w:ascii="Book Antiqua" w:eastAsia="宋体" w:hAnsi="Book Antiqua" w:cs="宋体"/>
          <w:kern w:val="0"/>
          <w:lang w:eastAsia="zh-CN"/>
        </w:rPr>
        <w:t>: 992-999 [PMID: 19210289 DOI: 10.1111/j.1365-2036.2009.03958.x]</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5 </w:t>
      </w:r>
      <w:r w:rsidRPr="003143C1">
        <w:rPr>
          <w:rFonts w:ascii="Book Antiqua" w:eastAsia="宋体" w:hAnsi="Book Antiqua" w:cs="宋体"/>
          <w:b/>
          <w:bCs/>
          <w:kern w:val="0"/>
          <w:lang w:eastAsia="zh-CN"/>
        </w:rPr>
        <w:t>Kalambokis GN</w:t>
      </w:r>
      <w:r w:rsidRPr="003143C1">
        <w:rPr>
          <w:rFonts w:ascii="Book Antiqua" w:eastAsia="宋体" w:hAnsi="Book Antiqua" w:cs="宋体"/>
          <w:kern w:val="0"/>
          <w:lang w:eastAsia="zh-CN"/>
        </w:rPr>
        <w:t>, Mouzaki A, Rodi M, Tsianos EV. Rifaximin for the prevention of spontaneous bacterial peritonitis. </w:t>
      </w:r>
      <w:r w:rsidRPr="003143C1">
        <w:rPr>
          <w:rFonts w:ascii="Book Antiqua" w:eastAsia="宋体" w:hAnsi="Book Antiqua" w:cs="宋体"/>
          <w:i/>
          <w:iCs/>
          <w:kern w:val="0"/>
          <w:lang w:eastAsia="zh-CN"/>
        </w:rPr>
        <w:t>World J Gastroenterol</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18</w:t>
      </w:r>
      <w:r w:rsidRPr="003143C1">
        <w:rPr>
          <w:rFonts w:ascii="Book Antiqua" w:eastAsia="宋体" w:hAnsi="Book Antiqua" w:cs="宋体"/>
          <w:kern w:val="0"/>
          <w:lang w:eastAsia="zh-CN"/>
        </w:rPr>
        <w:t>: 1700-1702 [PMID: 22529702 DOI: 10.3748/wjg.v18.i14.170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6 </w:t>
      </w:r>
      <w:r w:rsidRPr="003143C1">
        <w:rPr>
          <w:rFonts w:ascii="Book Antiqua" w:eastAsia="宋体" w:hAnsi="Book Antiqua" w:cs="宋体"/>
          <w:b/>
          <w:bCs/>
          <w:kern w:val="0"/>
          <w:lang w:eastAsia="zh-CN"/>
        </w:rPr>
        <w:t>Kalambokis GN</w:t>
      </w:r>
      <w:r w:rsidRPr="003143C1">
        <w:rPr>
          <w:rFonts w:ascii="Book Antiqua" w:eastAsia="宋体" w:hAnsi="Book Antiqua" w:cs="宋体"/>
          <w:kern w:val="0"/>
          <w:lang w:eastAsia="zh-CN"/>
        </w:rPr>
        <w:t>, Mouzaki A, Rodi M, Tsianos EV. Rifaximin improves thrombocytopenia in patients with alcoholic cirrhosis in association with reduction of endotoxaemia. </w:t>
      </w:r>
      <w:r w:rsidRPr="003143C1">
        <w:rPr>
          <w:rFonts w:ascii="Book Antiqua" w:eastAsia="宋体" w:hAnsi="Book Antiqua" w:cs="宋体"/>
          <w:i/>
          <w:iCs/>
          <w:kern w:val="0"/>
          <w:lang w:eastAsia="zh-CN"/>
        </w:rPr>
        <w:t>Liver Int</w:t>
      </w:r>
      <w:r w:rsidRPr="003143C1">
        <w:rPr>
          <w:rFonts w:ascii="Book Antiqua" w:eastAsia="宋体" w:hAnsi="Book Antiqua" w:cs="宋体"/>
          <w:kern w:val="0"/>
          <w:lang w:eastAsia="zh-CN"/>
        </w:rPr>
        <w:t> 2012; </w:t>
      </w:r>
      <w:r w:rsidRPr="003143C1">
        <w:rPr>
          <w:rFonts w:ascii="Book Antiqua" w:eastAsia="宋体" w:hAnsi="Book Antiqua" w:cs="宋体"/>
          <w:b/>
          <w:bCs/>
          <w:kern w:val="0"/>
          <w:lang w:eastAsia="zh-CN"/>
        </w:rPr>
        <w:t>32</w:t>
      </w:r>
      <w:r w:rsidRPr="003143C1">
        <w:rPr>
          <w:rFonts w:ascii="Book Antiqua" w:eastAsia="宋体" w:hAnsi="Book Antiqua" w:cs="宋体"/>
          <w:kern w:val="0"/>
          <w:lang w:eastAsia="zh-CN"/>
        </w:rPr>
        <w:t>: 467-475 [PMID: 2209827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7 </w:t>
      </w:r>
      <w:r w:rsidRPr="003143C1">
        <w:rPr>
          <w:rFonts w:ascii="Book Antiqua" w:eastAsia="宋体" w:hAnsi="Book Antiqua" w:cs="宋体"/>
          <w:b/>
          <w:bCs/>
          <w:kern w:val="0"/>
          <w:lang w:eastAsia="zh-CN"/>
        </w:rPr>
        <w:t>D</w:t>
      </w:r>
      <w:r w:rsidRPr="003143C1">
        <w:rPr>
          <w:rFonts w:ascii="Book Antiqua" w:eastAsia="MS Gothic" w:hAnsi="Book Antiqua" w:cs="MS Gothic"/>
          <w:b/>
          <w:bCs/>
          <w:kern w:val="0"/>
          <w:lang w:eastAsia="zh-CN"/>
        </w:rPr>
        <w:t>ă</w:t>
      </w:r>
      <w:r w:rsidRPr="003143C1">
        <w:rPr>
          <w:rFonts w:ascii="Book Antiqua" w:eastAsia="宋体" w:hAnsi="Book Antiqua" w:cs="宋体"/>
          <w:b/>
          <w:bCs/>
          <w:kern w:val="0"/>
          <w:lang w:eastAsia="zh-CN"/>
        </w:rPr>
        <w:t>nulescu RM</w:t>
      </w:r>
      <w:r w:rsidRPr="003143C1">
        <w:rPr>
          <w:rFonts w:ascii="Book Antiqua" w:eastAsia="宋体" w:hAnsi="Book Antiqua" w:cs="宋体"/>
          <w:kern w:val="0"/>
          <w:lang w:eastAsia="zh-CN"/>
        </w:rPr>
        <w:t>, Ciobic</w:t>
      </w:r>
      <w:r w:rsidRPr="003143C1">
        <w:rPr>
          <w:rFonts w:ascii="Book Antiqua" w:eastAsia="MS Gothic" w:hAnsi="Book Antiqua" w:cs="MS Gothic"/>
          <w:kern w:val="0"/>
          <w:lang w:eastAsia="zh-CN"/>
        </w:rPr>
        <w:t>ă</w:t>
      </w:r>
      <w:r w:rsidRPr="003143C1">
        <w:rPr>
          <w:rFonts w:ascii="Book Antiqua" w:eastAsia="宋体" w:hAnsi="Book Antiqua" w:cs="宋体"/>
          <w:kern w:val="0"/>
          <w:lang w:eastAsia="zh-CN"/>
        </w:rPr>
        <w:t xml:space="preserve"> A, Stanciu C, Trifan A. The role of rifaximine in the prevention of the spontaneous bacterial peritonitis. </w:t>
      </w:r>
      <w:r w:rsidRPr="003143C1">
        <w:rPr>
          <w:rFonts w:ascii="Book Antiqua" w:eastAsia="宋体" w:hAnsi="Book Antiqua" w:cs="宋体"/>
          <w:i/>
          <w:iCs/>
          <w:kern w:val="0"/>
          <w:lang w:eastAsia="zh-CN"/>
        </w:rPr>
        <w:t>Rev Med Chir Soc Med Nat Ia</w:t>
      </w:r>
      <w:r w:rsidRPr="003143C1">
        <w:rPr>
          <w:rFonts w:ascii="Book Antiqua" w:eastAsia="宋体" w:hAnsi="Book Antiqua" w:cs="宋体"/>
          <w:kern w:val="0"/>
          <w:lang w:eastAsia="zh-CN"/>
        </w:rPr>
        <w:t>si 2013; </w:t>
      </w:r>
      <w:r w:rsidRPr="003143C1">
        <w:rPr>
          <w:rFonts w:ascii="Book Antiqua" w:eastAsia="宋体" w:hAnsi="Book Antiqua" w:cs="宋体"/>
          <w:b/>
          <w:bCs/>
          <w:kern w:val="0"/>
          <w:lang w:eastAsia="zh-CN"/>
        </w:rPr>
        <w:t>117</w:t>
      </w:r>
      <w:r w:rsidRPr="003143C1">
        <w:rPr>
          <w:rFonts w:ascii="Book Antiqua" w:eastAsia="宋体" w:hAnsi="Book Antiqua" w:cs="宋体"/>
          <w:kern w:val="0"/>
          <w:lang w:eastAsia="zh-CN"/>
        </w:rPr>
        <w:t>: 315-320 [PMID: 2434051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8 </w:t>
      </w:r>
      <w:r w:rsidRPr="003143C1">
        <w:rPr>
          <w:rFonts w:ascii="Book Antiqua" w:eastAsia="宋体" w:hAnsi="Book Antiqua" w:cs="宋体"/>
          <w:b/>
          <w:bCs/>
          <w:kern w:val="0"/>
          <w:lang w:eastAsia="zh-CN"/>
        </w:rPr>
        <w:t>Bajaj JS</w:t>
      </w:r>
      <w:r w:rsidRPr="003143C1">
        <w:rPr>
          <w:rFonts w:ascii="Book Antiqua" w:eastAsia="宋体" w:hAnsi="Book Antiqua" w:cs="宋体"/>
          <w:kern w:val="0"/>
          <w:lang w:eastAsia="zh-CN"/>
        </w:rPr>
        <w:t>, Heuman DM, Sanyal AJ, Hylemon PB, Sterling RK, Stravitz RT, Fuchs M, Ridlon JM, Daita K, Monteith P, Noble NA, White MB, Fisher A, Sikaroodi M, Rangwala H, Gillevet PM. Modulation of the metabiome by rifaximin in patients with cirrhosis and minimal hepatic encephalopathy. </w:t>
      </w:r>
      <w:r w:rsidRPr="003143C1">
        <w:rPr>
          <w:rFonts w:ascii="Book Antiqua" w:eastAsia="宋体" w:hAnsi="Book Antiqua" w:cs="宋体"/>
          <w:i/>
          <w:iCs/>
          <w:kern w:val="0"/>
          <w:lang w:eastAsia="zh-CN"/>
        </w:rPr>
        <w:t>PLoS One</w:t>
      </w:r>
      <w:r w:rsidRPr="003143C1">
        <w:rPr>
          <w:rFonts w:ascii="Book Antiqua" w:eastAsia="宋体" w:hAnsi="Book Antiqua" w:cs="宋体"/>
          <w:kern w:val="0"/>
          <w:lang w:eastAsia="zh-CN"/>
        </w:rPr>
        <w:t> 2013; </w:t>
      </w:r>
      <w:r w:rsidRPr="003143C1">
        <w:rPr>
          <w:rFonts w:ascii="Book Antiqua" w:eastAsia="宋体" w:hAnsi="Book Antiqua" w:cs="宋体"/>
          <w:b/>
          <w:bCs/>
          <w:kern w:val="0"/>
          <w:lang w:eastAsia="zh-CN"/>
        </w:rPr>
        <w:t>8</w:t>
      </w:r>
      <w:r w:rsidRPr="003143C1">
        <w:rPr>
          <w:rFonts w:ascii="Book Antiqua" w:eastAsia="宋体" w:hAnsi="Book Antiqua" w:cs="宋体"/>
          <w:kern w:val="0"/>
          <w:lang w:eastAsia="zh-CN"/>
        </w:rPr>
        <w:t>: e60042 [PMID: 23565181 DOI: 10.1371/journal.pone.006004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59 </w:t>
      </w:r>
      <w:r w:rsidRPr="003143C1">
        <w:rPr>
          <w:rFonts w:ascii="Book Antiqua" w:eastAsia="宋体" w:hAnsi="Book Antiqua" w:cs="宋体"/>
          <w:b/>
          <w:bCs/>
          <w:kern w:val="0"/>
          <w:lang w:eastAsia="zh-CN"/>
        </w:rPr>
        <w:t>Ahluwalia V</w:t>
      </w:r>
      <w:r w:rsidRPr="003143C1">
        <w:rPr>
          <w:rFonts w:ascii="Book Antiqua" w:eastAsia="宋体" w:hAnsi="Book Antiqua" w:cs="宋体"/>
          <w:kern w:val="0"/>
          <w:lang w:eastAsia="zh-CN"/>
        </w:rPr>
        <w:t>, Wade JB, Heuman DM, Hammeke TA, Sanyal AJ, Sterling RK, Stravitz RT, Luketic V, Siddiqui MS, Puri P, Fuchs M, Lennon MJ, Kraft KA, Gilles H, White MB, Noble NA, Bajaj JS. Enhancement of functional connectivity, working memory and inhibitory control on multi-modal brain MR imaging with Rifaximin in Cirrhosis: Implications for the gut-liver-brain axis. </w:t>
      </w:r>
      <w:r w:rsidRPr="003143C1">
        <w:rPr>
          <w:rFonts w:ascii="Book Antiqua" w:eastAsia="宋体" w:hAnsi="Book Antiqua" w:cs="宋体"/>
          <w:i/>
          <w:iCs/>
          <w:kern w:val="0"/>
          <w:lang w:eastAsia="zh-CN"/>
        </w:rPr>
        <w:t>Metab Brain Dis</w:t>
      </w:r>
      <w:r w:rsidRPr="003143C1">
        <w:rPr>
          <w:rFonts w:ascii="Book Antiqua" w:eastAsia="宋体" w:hAnsi="Book Antiqua" w:cs="宋体"/>
          <w:kern w:val="0"/>
          <w:lang w:eastAsia="zh-CN"/>
        </w:rPr>
        <w:t> 2014; </w:t>
      </w:r>
      <w:r w:rsidRPr="003143C1">
        <w:rPr>
          <w:rFonts w:ascii="Book Antiqua" w:eastAsia="宋体" w:hAnsi="Book Antiqua" w:cs="宋体"/>
          <w:b/>
          <w:bCs/>
          <w:kern w:val="0"/>
          <w:lang w:eastAsia="zh-CN"/>
        </w:rPr>
        <w:t>29</w:t>
      </w:r>
      <w:r w:rsidRPr="003143C1">
        <w:rPr>
          <w:rFonts w:ascii="Book Antiqua" w:eastAsia="宋体" w:hAnsi="Book Antiqua" w:cs="宋体"/>
          <w:kern w:val="0"/>
          <w:lang w:eastAsia="zh-CN"/>
        </w:rPr>
        <w:t>: 1017-1025 [PMID: 24590688 DOI: 10.1007/s11011-014-9507-6]</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0 </w:t>
      </w:r>
      <w:r w:rsidRPr="003143C1">
        <w:rPr>
          <w:rFonts w:ascii="Book Antiqua" w:eastAsia="宋体" w:hAnsi="Book Antiqua" w:cs="宋体"/>
          <w:b/>
          <w:bCs/>
          <w:kern w:val="0"/>
          <w:lang w:eastAsia="zh-CN"/>
        </w:rPr>
        <w:t>Gorbach SL</w:t>
      </w:r>
      <w:r w:rsidRPr="003143C1">
        <w:rPr>
          <w:rFonts w:ascii="Book Antiqua" w:eastAsia="宋体" w:hAnsi="Book Antiqua" w:cs="宋体"/>
          <w:kern w:val="0"/>
          <w:lang w:eastAsia="zh-CN"/>
        </w:rPr>
        <w:t>. Probiotics and gastrointestinal health. </w:t>
      </w:r>
      <w:r w:rsidRPr="003143C1">
        <w:rPr>
          <w:rFonts w:ascii="Book Antiqua" w:eastAsia="宋体" w:hAnsi="Book Antiqua" w:cs="宋体"/>
          <w:i/>
          <w:iCs/>
          <w:kern w:val="0"/>
          <w:lang w:eastAsia="zh-CN"/>
        </w:rPr>
        <w:t>Am J Gastroenterol</w:t>
      </w:r>
      <w:r w:rsidRPr="003143C1">
        <w:rPr>
          <w:rFonts w:ascii="Book Antiqua" w:eastAsia="宋体" w:hAnsi="Book Antiqua" w:cs="宋体"/>
          <w:kern w:val="0"/>
          <w:lang w:eastAsia="zh-CN"/>
        </w:rPr>
        <w:t> 2000; </w:t>
      </w:r>
      <w:r w:rsidRPr="003143C1">
        <w:rPr>
          <w:rFonts w:ascii="Book Antiqua" w:eastAsia="宋体" w:hAnsi="Book Antiqua" w:cs="宋体"/>
          <w:b/>
          <w:bCs/>
          <w:kern w:val="0"/>
          <w:lang w:eastAsia="zh-CN"/>
        </w:rPr>
        <w:t>95</w:t>
      </w:r>
      <w:r w:rsidRPr="003143C1">
        <w:rPr>
          <w:rFonts w:ascii="Book Antiqua" w:eastAsia="宋体" w:hAnsi="Book Antiqua" w:cs="宋体"/>
          <w:kern w:val="0"/>
          <w:lang w:eastAsia="zh-CN"/>
        </w:rPr>
        <w:t>: S2-S4 [PMID: 10634218]</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1 </w:t>
      </w:r>
      <w:r w:rsidRPr="003143C1">
        <w:rPr>
          <w:rFonts w:ascii="Book Antiqua" w:eastAsia="宋体" w:hAnsi="Book Antiqua" w:cs="宋体"/>
          <w:b/>
          <w:bCs/>
          <w:kern w:val="0"/>
          <w:lang w:eastAsia="zh-CN"/>
        </w:rPr>
        <w:t>Griffiths EA</w:t>
      </w:r>
      <w:r w:rsidRPr="003143C1">
        <w:rPr>
          <w:rFonts w:ascii="Book Antiqua" w:eastAsia="宋体" w:hAnsi="Book Antiqua" w:cs="宋体"/>
          <w:kern w:val="0"/>
          <w:lang w:eastAsia="zh-CN"/>
        </w:rPr>
        <w:t>, Duffy LC, Schanbacher FL, Qiao H, Dryja D, Leavens A, Rossman J, Rich G, Dirienzo D, Ogra PL. In vivo effects of bifidobacteria and lactoferrin on gut endotoxin concentration and mucosal immunity in Balb/c mice. </w:t>
      </w:r>
      <w:r w:rsidRPr="003143C1">
        <w:rPr>
          <w:rFonts w:ascii="Book Antiqua" w:eastAsia="宋体" w:hAnsi="Book Antiqua" w:cs="宋体"/>
          <w:i/>
          <w:iCs/>
          <w:kern w:val="0"/>
          <w:lang w:eastAsia="zh-CN"/>
        </w:rPr>
        <w:t>Dig Dis Sci</w:t>
      </w:r>
      <w:r w:rsidRPr="003143C1">
        <w:rPr>
          <w:rFonts w:ascii="Book Antiqua" w:eastAsia="宋体" w:hAnsi="Book Antiqua" w:cs="宋体"/>
          <w:kern w:val="0"/>
          <w:lang w:eastAsia="zh-CN"/>
        </w:rPr>
        <w:t> 2004; </w:t>
      </w:r>
      <w:r w:rsidRPr="003143C1">
        <w:rPr>
          <w:rFonts w:ascii="Book Antiqua" w:eastAsia="宋体" w:hAnsi="Book Antiqua" w:cs="宋体"/>
          <w:b/>
          <w:bCs/>
          <w:kern w:val="0"/>
          <w:lang w:eastAsia="zh-CN"/>
        </w:rPr>
        <w:t>49</w:t>
      </w:r>
      <w:r w:rsidRPr="003143C1">
        <w:rPr>
          <w:rFonts w:ascii="Book Antiqua" w:eastAsia="宋体" w:hAnsi="Book Antiqua" w:cs="宋体"/>
          <w:kern w:val="0"/>
          <w:lang w:eastAsia="zh-CN"/>
        </w:rPr>
        <w:t xml:space="preserve">: 579-589 [PMID: 15185861 DOI: </w:t>
      </w:r>
      <w:r w:rsidRPr="003143C1">
        <w:rPr>
          <w:rFonts w:ascii="Book Antiqua" w:hAnsi="Book Antiqua"/>
          <w:shd w:val="clear" w:color="auto" w:fill="FFFFFF"/>
        </w:rPr>
        <w:t>10.1023/B:DDAS.0000026302.92898.ae</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2 </w:t>
      </w:r>
      <w:r w:rsidRPr="003143C1">
        <w:rPr>
          <w:rFonts w:ascii="Book Antiqua" w:eastAsia="宋体" w:hAnsi="Book Antiqua" w:cs="宋体"/>
          <w:b/>
          <w:bCs/>
          <w:kern w:val="0"/>
          <w:lang w:eastAsia="zh-CN"/>
        </w:rPr>
        <w:t>Loguercio C</w:t>
      </w:r>
      <w:r w:rsidRPr="003143C1">
        <w:rPr>
          <w:rFonts w:ascii="Book Antiqua" w:eastAsia="宋体" w:hAnsi="Book Antiqua" w:cs="宋体"/>
          <w:kern w:val="0"/>
          <w:lang w:eastAsia="zh-CN"/>
        </w:rPr>
        <w:t>, Federico A, Tuccillo C, Terracciano F, D'Auria MV, De Simone C, Del Vecchio Blanco C. Beneficial effects of a probiotic VSL#3 on parameters of liver dysfunction in chronic liver diseases. </w:t>
      </w:r>
      <w:r w:rsidRPr="003143C1">
        <w:rPr>
          <w:rFonts w:ascii="Book Antiqua" w:eastAsia="宋体" w:hAnsi="Book Antiqua" w:cs="宋体"/>
          <w:i/>
          <w:iCs/>
          <w:kern w:val="0"/>
          <w:lang w:eastAsia="zh-CN"/>
        </w:rPr>
        <w:t>J Clin Gastroenterol</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39</w:t>
      </w:r>
      <w:r w:rsidRPr="003143C1">
        <w:rPr>
          <w:rFonts w:ascii="Book Antiqua" w:eastAsia="宋体" w:hAnsi="Book Antiqua" w:cs="宋体"/>
          <w:kern w:val="0"/>
          <w:lang w:eastAsia="zh-CN"/>
        </w:rPr>
        <w:t>: 540-543 [PMID: 1594244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3 </w:t>
      </w:r>
      <w:r w:rsidRPr="003143C1">
        <w:rPr>
          <w:rFonts w:ascii="Book Antiqua" w:eastAsia="宋体" w:hAnsi="Book Antiqua" w:cs="宋体"/>
          <w:b/>
          <w:bCs/>
          <w:kern w:val="0"/>
          <w:lang w:eastAsia="zh-CN"/>
        </w:rPr>
        <w:t>Lata J</w:t>
      </w:r>
      <w:r w:rsidRPr="003143C1">
        <w:rPr>
          <w:rFonts w:ascii="Book Antiqua" w:eastAsia="宋体" w:hAnsi="Book Antiqua" w:cs="宋体"/>
          <w:kern w:val="0"/>
          <w:lang w:eastAsia="zh-CN"/>
        </w:rPr>
        <w:t>, Novotný I, Príbramská V, Juránková J, Fric P, Kroupa R, Stib</w:t>
      </w:r>
      <w:r w:rsidRPr="003143C1">
        <w:rPr>
          <w:rFonts w:ascii="Book Antiqua" w:eastAsia="MS Gothic" w:hAnsi="Book Antiqua" w:cs="MS Gothic"/>
          <w:kern w:val="0"/>
          <w:lang w:eastAsia="zh-CN"/>
        </w:rPr>
        <w:t>ů</w:t>
      </w:r>
      <w:r w:rsidRPr="003143C1">
        <w:rPr>
          <w:rFonts w:ascii="Book Antiqua" w:eastAsia="宋体" w:hAnsi="Book Antiqua" w:cs="宋体"/>
          <w:kern w:val="0"/>
          <w:lang w:eastAsia="zh-CN"/>
        </w:rPr>
        <w:t>rek O. The effect of probiotics on gut flora, level of endotoxin and Child-Pugh score in cirrhotic patients: results of a double-blind randomized study. </w:t>
      </w:r>
      <w:r w:rsidRPr="003143C1">
        <w:rPr>
          <w:rFonts w:ascii="Book Antiqua" w:eastAsia="宋体" w:hAnsi="Book Antiqua" w:cs="宋体"/>
          <w:i/>
          <w:iCs/>
          <w:kern w:val="0"/>
          <w:lang w:eastAsia="zh-CN"/>
        </w:rPr>
        <w:t>Eur J Gastroenterol Hepatol</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19</w:t>
      </w:r>
      <w:r w:rsidRPr="003143C1">
        <w:rPr>
          <w:rFonts w:ascii="Book Antiqua" w:eastAsia="宋体" w:hAnsi="Book Antiqua" w:cs="宋体"/>
          <w:kern w:val="0"/>
          <w:lang w:eastAsia="zh-CN"/>
        </w:rPr>
        <w:t>: 1111-1113 [PMID: 17998837 DOI: 10.1097/MEG.0b013e3282efa40e]</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4 </w:t>
      </w:r>
      <w:r w:rsidRPr="003143C1">
        <w:rPr>
          <w:rFonts w:ascii="Book Antiqua" w:eastAsia="宋体" w:hAnsi="Book Antiqua" w:cs="宋体"/>
          <w:b/>
          <w:bCs/>
          <w:kern w:val="0"/>
          <w:lang w:eastAsia="zh-CN"/>
        </w:rPr>
        <w:t>Stadlbauer V</w:t>
      </w:r>
      <w:r w:rsidRPr="003143C1">
        <w:rPr>
          <w:rFonts w:ascii="Book Antiqua" w:eastAsia="宋体" w:hAnsi="Book Antiqua" w:cs="宋体"/>
          <w:kern w:val="0"/>
          <w:lang w:eastAsia="zh-CN"/>
        </w:rPr>
        <w:t>, Mookerjee RP, Hodges S, Wright GA, Davies NA, Jalan R. Effect of probiotic treatment on deranged neutrophil function and cytokine responses in patients with compensated alcoholic cirrhosis.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48</w:t>
      </w:r>
      <w:r w:rsidRPr="003143C1">
        <w:rPr>
          <w:rFonts w:ascii="Book Antiqua" w:eastAsia="宋体" w:hAnsi="Book Antiqua" w:cs="宋体"/>
          <w:kern w:val="0"/>
          <w:lang w:eastAsia="zh-CN"/>
        </w:rPr>
        <w:t>: 945-951 [PMID: 18433921 DOI: 10.1016/j.jhep.2008.02.01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5 </w:t>
      </w:r>
      <w:r w:rsidRPr="003143C1">
        <w:rPr>
          <w:rFonts w:ascii="Book Antiqua" w:eastAsia="宋体" w:hAnsi="Book Antiqua" w:cs="宋体"/>
          <w:b/>
          <w:bCs/>
          <w:kern w:val="0"/>
          <w:lang w:eastAsia="zh-CN"/>
        </w:rPr>
        <w:t>Lata J</w:t>
      </w:r>
      <w:r w:rsidRPr="003143C1">
        <w:rPr>
          <w:rFonts w:ascii="Book Antiqua" w:eastAsia="宋体" w:hAnsi="Book Antiqua" w:cs="宋体"/>
          <w:kern w:val="0"/>
          <w:lang w:eastAsia="zh-CN"/>
        </w:rPr>
        <w:t>, Jurankova J, Kopacova M, Vitek P. Probiotics in hepatology. </w:t>
      </w:r>
      <w:r w:rsidRPr="003143C1">
        <w:rPr>
          <w:rFonts w:ascii="Book Antiqua" w:eastAsia="宋体" w:hAnsi="Book Antiqua" w:cs="宋体"/>
          <w:i/>
          <w:iCs/>
          <w:kern w:val="0"/>
          <w:lang w:eastAsia="zh-CN"/>
        </w:rPr>
        <w:t>World J Gastroenterol</w:t>
      </w:r>
      <w:r w:rsidRPr="003143C1">
        <w:rPr>
          <w:rFonts w:ascii="Book Antiqua" w:eastAsia="宋体" w:hAnsi="Book Antiqua" w:cs="宋体"/>
          <w:kern w:val="0"/>
          <w:lang w:eastAsia="zh-CN"/>
        </w:rPr>
        <w:t> 2011; </w:t>
      </w:r>
      <w:r w:rsidRPr="003143C1">
        <w:rPr>
          <w:rFonts w:ascii="Book Antiqua" w:eastAsia="宋体" w:hAnsi="Book Antiqua" w:cs="宋体"/>
          <w:b/>
          <w:bCs/>
          <w:kern w:val="0"/>
          <w:lang w:eastAsia="zh-CN"/>
        </w:rPr>
        <w:t>17</w:t>
      </w:r>
      <w:r w:rsidRPr="003143C1">
        <w:rPr>
          <w:rFonts w:ascii="Book Antiqua" w:eastAsia="宋体" w:hAnsi="Book Antiqua" w:cs="宋体"/>
          <w:kern w:val="0"/>
          <w:lang w:eastAsia="zh-CN"/>
        </w:rPr>
        <w:t>: 2890-2896 [PMID: 21734800 DOI: 10.3748/wjg.v17.i24.2890]</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6 </w:t>
      </w:r>
      <w:r w:rsidRPr="003143C1">
        <w:rPr>
          <w:rFonts w:ascii="Book Antiqua" w:eastAsia="宋体" w:hAnsi="Book Antiqua" w:cs="宋体"/>
          <w:b/>
          <w:bCs/>
          <w:kern w:val="0"/>
          <w:lang w:eastAsia="zh-CN"/>
        </w:rPr>
        <w:t>McGee RG</w:t>
      </w:r>
      <w:r w:rsidRPr="003143C1">
        <w:rPr>
          <w:rFonts w:ascii="Book Antiqua" w:eastAsia="宋体" w:hAnsi="Book Antiqua" w:cs="宋体"/>
          <w:kern w:val="0"/>
          <w:lang w:eastAsia="zh-CN"/>
        </w:rPr>
        <w:t>, Bakens A, Wiley K, Riordan SM, Webster AC. Probiotics for patients with hepatic encephalopathy. </w:t>
      </w:r>
      <w:r w:rsidRPr="003143C1">
        <w:rPr>
          <w:rFonts w:ascii="Book Antiqua" w:eastAsia="宋体" w:hAnsi="Book Antiqua" w:cs="宋体"/>
          <w:i/>
          <w:iCs/>
          <w:kern w:val="0"/>
          <w:lang w:eastAsia="zh-CN"/>
        </w:rPr>
        <w:t>Cochrane Database Syst Rev</w:t>
      </w:r>
      <w:r w:rsidRPr="003143C1">
        <w:rPr>
          <w:rFonts w:ascii="Book Antiqua" w:eastAsia="宋体" w:hAnsi="Book Antiqua" w:cs="宋体"/>
          <w:kern w:val="0"/>
          <w:lang w:eastAsia="zh-CN"/>
        </w:rPr>
        <w:t> 2011; </w:t>
      </w:r>
      <w:r w:rsidRPr="003143C1">
        <w:rPr>
          <w:rFonts w:ascii="Book Antiqua" w:eastAsia="宋体" w:hAnsi="Book Antiqua" w:cs="宋体"/>
          <w:b/>
          <w:bCs/>
          <w:kern w:val="0"/>
          <w:lang w:eastAsia="zh-CN"/>
        </w:rPr>
        <w:t>(11)</w:t>
      </w:r>
      <w:r w:rsidRPr="003143C1">
        <w:rPr>
          <w:rFonts w:ascii="Book Antiqua" w:eastAsia="宋体" w:hAnsi="Book Antiqua" w:cs="宋体"/>
          <w:bCs/>
          <w:kern w:val="0"/>
          <w:lang w:eastAsia="zh-CN"/>
        </w:rPr>
        <w:t>:</w:t>
      </w:r>
      <w:r w:rsidRPr="003143C1">
        <w:rPr>
          <w:rFonts w:ascii="Book Antiqua" w:eastAsia="宋体" w:hAnsi="Book Antiqua" w:cs="宋体"/>
          <w:b/>
          <w:bCs/>
          <w:kern w:val="0"/>
          <w:lang w:eastAsia="zh-CN"/>
        </w:rPr>
        <w:t xml:space="preserve"> </w:t>
      </w:r>
      <w:r w:rsidRPr="003143C1">
        <w:rPr>
          <w:rFonts w:ascii="Book Antiqua" w:eastAsia="宋体" w:hAnsi="Book Antiqua" w:cs="宋体"/>
          <w:kern w:val="0"/>
          <w:lang w:eastAsia="zh-CN"/>
        </w:rPr>
        <w:t>CD008716 [PMID: 22071855 DOI: 10.1002/14651858.CD008716.pub2]</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7 </w:t>
      </w:r>
      <w:r w:rsidRPr="003143C1">
        <w:rPr>
          <w:rFonts w:ascii="Book Antiqua" w:eastAsia="宋体" w:hAnsi="Book Antiqua" w:cs="宋体"/>
          <w:b/>
          <w:bCs/>
          <w:kern w:val="0"/>
          <w:lang w:eastAsia="zh-CN"/>
        </w:rPr>
        <w:t>Liu Q</w:t>
      </w:r>
      <w:r w:rsidRPr="003143C1">
        <w:rPr>
          <w:rFonts w:ascii="Book Antiqua" w:eastAsia="宋体" w:hAnsi="Book Antiqua" w:cs="宋体"/>
          <w:kern w:val="0"/>
          <w:lang w:eastAsia="zh-CN"/>
        </w:rPr>
        <w:t>, Duan ZP, Ha DK, Bengmark S, Kurtovic J, Riordan SM. Synbiotic modulation of gut flora: effect on minimal hepatic encephalopathy in patients with cirrhosis. </w:t>
      </w:r>
      <w:r w:rsidRPr="003143C1">
        <w:rPr>
          <w:rFonts w:ascii="Book Antiqua" w:eastAsia="宋体" w:hAnsi="Book Antiqua" w:cs="宋体"/>
          <w:i/>
          <w:iCs/>
          <w:kern w:val="0"/>
          <w:lang w:eastAsia="zh-CN"/>
        </w:rPr>
        <w:t>Hepatology</w:t>
      </w:r>
      <w:r w:rsidRPr="003143C1">
        <w:rPr>
          <w:rFonts w:ascii="Book Antiqua" w:eastAsia="宋体" w:hAnsi="Book Antiqua" w:cs="宋体"/>
          <w:kern w:val="0"/>
          <w:lang w:eastAsia="zh-CN"/>
        </w:rPr>
        <w:t> 2004; </w:t>
      </w:r>
      <w:r w:rsidRPr="003143C1">
        <w:rPr>
          <w:rFonts w:ascii="Book Antiqua" w:eastAsia="宋体" w:hAnsi="Book Antiqua" w:cs="宋体"/>
          <w:b/>
          <w:bCs/>
          <w:kern w:val="0"/>
          <w:lang w:eastAsia="zh-CN"/>
        </w:rPr>
        <w:t>39</w:t>
      </w:r>
      <w:r w:rsidRPr="003143C1">
        <w:rPr>
          <w:rFonts w:ascii="Book Antiqua" w:eastAsia="宋体" w:hAnsi="Book Antiqua" w:cs="宋体"/>
          <w:kern w:val="0"/>
          <w:lang w:eastAsia="zh-CN"/>
        </w:rPr>
        <w:t>: 1441-1449 [PMID: 15122774 DOI: 10.1002/hep.20194]</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8 </w:t>
      </w:r>
      <w:r w:rsidRPr="003143C1">
        <w:rPr>
          <w:rFonts w:ascii="Book Antiqua" w:eastAsia="宋体" w:hAnsi="Book Antiqua" w:cs="宋体"/>
          <w:b/>
          <w:bCs/>
          <w:kern w:val="0"/>
          <w:lang w:eastAsia="zh-CN"/>
        </w:rPr>
        <w:t>Rayes N</w:t>
      </w:r>
      <w:r w:rsidRPr="003143C1">
        <w:rPr>
          <w:rFonts w:ascii="Book Antiqua" w:eastAsia="宋体" w:hAnsi="Book Antiqua" w:cs="宋体"/>
          <w:kern w:val="0"/>
          <w:lang w:eastAsia="zh-CN"/>
        </w:rPr>
        <w:t>, Seehofer D, Theruvath T, Schiller RA, Langrehr JM, Jonas S, Bengmark S, Neuhaus P. Supply of pre- and probiotics reduces bacterial infection rates after liver transplantation--a randomized, double-blind trial. </w:t>
      </w:r>
      <w:r w:rsidRPr="003143C1">
        <w:rPr>
          <w:rFonts w:ascii="Book Antiqua" w:eastAsia="宋体" w:hAnsi="Book Antiqua" w:cs="宋体"/>
          <w:i/>
          <w:iCs/>
          <w:kern w:val="0"/>
          <w:lang w:eastAsia="zh-CN"/>
        </w:rPr>
        <w:t>Am J Transplant</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5</w:t>
      </w:r>
      <w:r w:rsidRPr="003143C1">
        <w:rPr>
          <w:rFonts w:ascii="Book Antiqua" w:eastAsia="宋体" w:hAnsi="Book Antiqua" w:cs="宋体"/>
          <w:kern w:val="0"/>
          <w:lang w:eastAsia="zh-CN"/>
        </w:rPr>
        <w:t>: 125-130 [PMID: 15636620 DOI: 10.1111/j.1600-6143.2004.00649.x]</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69 </w:t>
      </w:r>
      <w:r w:rsidRPr="003143C1">
        <w:rPr>
          <w:rFonts w:ascii="Book Antiqua" w:eastAsia="宋体" w:hAnsi="Book Antiqua" w:cs="宋体"/>
          <w:b/>
          <w:bCs/>
          <w:kern w:val="0"/>
          <w:lang w:eastAsia="zh-CN"/>
        </w:rPr>
        <w:t>Wan XY</w:t>
      </w:r>
      <w:r w:rsidRPr="003143C1">
        <w:rPr>
          <w:rFonts w:ascii="Book Antiqua" w:eastAsia="宋体" w:hAnsi="Book Antiqua" w:cs="宋体"/>
          <w:kern w:val="0"/>
          <w:lang w:eastAsia="zh-CN"/>
        </w:rPr>
        <w:t>, Luo M, Li XD, He P, Wu MC. Inhibitory effects of taurine and oat fiber on intestinal endotoxin release in rats. </w:t>
      </w:r>
      <w:r w:rsidRPr="003143C1">
        <w:rPr>
          <w:rFonts w:ascii="Book Antiqua" w:eastAsia="宋体" w:hAnsi="Book Antiqua" w:cs="宋体"/>
          <w:i/>
          <w:iCs/>
          <w:kern w:val="0"/>
          <w:lang w:eastAsia="zh-CN"/>
        </w:rPr>
        <w:t>Chem Biol Interact</w:t>
      </w:r>
      <w:r w:rsidRPr="003143C1">
        <w:rPr>
          <w:rFonts w:ascii="Book Antiqua" w:eastAsia="宋体" w:hAnsi="Book Antiqua" w:cs="宋体"/>
          <w:kern w:val="0"/>
          <w:lang w:eastAsia="zh-CN"/>
        </w:rPr>
        <w:t> 2010; </w:t>
      </w:r>
      <w:r w:rsidRPr="003143C1">
        <w:rPr>
          <w:rFonts w:ascii="Book Antiqua" w:eastAsia="宋体" w:hAnsi="Book Antiqua" w:cs="宋体"/>
          <w:b/>
          <w:bCs/>
          <w:kern w:val="0"/>
          <w:lang w:eastAsia="zh-CN"/>
        </w:rPr>
        <w:t>184</w:t>
      </w:r>
      <w:r w:rsidRPr="003143C1">
        <w:rPr>
          <w:rFonts w:ascii="Book Antiqua" w:eastAsia="宋体" w:hAnsi="Book Antiqua" w:cs="宋体"/>
          <w:kern w:val="0"/>
          <w:lang w:eastAsia="zh-CN"/>
        </w:rPr>
        <w:t>: 502-504 [PMID: 20056113 DOI: 10.1016/j.cbi.2009.12.03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70 </w:t>
      </w:r>
      <w:r w:rsidRPr="003143C1">
        <w:rPr>
          <w:rFonts w:ascii="Book Antiqua" w:eastAsia="宋体" w:hAnsi="Book Antiqua" w:cs="宋体"/>
          <w:b/>
          <w:bCs/>
          <w:kern w:val="0"/>
          <w:lang w:eastAsia="zh-CN"/>
        </w:rPr>
        <w:t>Riggio O</w:t>
      </w:r>
      <w:r w:rsidRPr="003143C1">
        <w:rPr>
          <w:rFonts w:ascii="Book Antiqua" w:eastAsia="宋体" w:hAnsi="Book Antiqua" w:cs="宋体"/>
          <w:kern w:val="0"/>
          <w:lang w:eastAsia="zh-CN"/>
        </w:rPr>
        <w:t>, Varriale M, Testore GP, Di Rosa R, Di Rosa E, Merli M, Romiti A, Candiani C, Capocaccia L. Effect of lactitol and lactulose administration on the fecal flora in cirrhotic patients. </w:t>
      </w:r>
      <w:r w:rsidRPr="003143C1">
        <w:rPr>
          <w:rFonts w:ascii="Book Antiqua" w:eastAsia="宋体" w:hAnsi="Book Antiqua" w:cs="宋体"/>
          <w:i/>
          <w:iCs/>
          <w:kern w:val="0"/>
          <w:lang w:eastAsia="zh-CN"/>
        </w:rPr>
        <w:t>J Clin Gastroenterol</w:t>
      </w:r>
      <w:r w:rsidRPr="003143C1">
        <w:rPr>
          <w:rFonts w:ascii="Book Antiqua" w:eastAsia="宋体" w:hAnsi="Book Antiqua" w:cs="宋体"/>
          <w:kern w:val="0"/>
          <w:lang w:eastAsia="zh-CN"/>
        </w:rPr>
        <w:t> 1990; </w:t>
      </w:r>
      <w:r w:rsidRPr="003143C1">
        <w:rPr>
          <w:rFonts w:ascii="Book Antiqua" w:eastAsia="宋体" w:hAnsi="Book Antiqua" w:cs="宋体"/>
          <w:b/>
          <w:bCs/>
          <w:kern w:val="0"/>
          <w:lang w:eastAsia="zh-CN"/>
        </w:rPr>
        <w:t>12</w:t>
      </w:r>
      <w:r w:rsidRPr="003143C1">
        <w:rPr>
          <w:rFonts w:ascii="Book Antiqua" w:eastAsia="宋体" w:hAnsi="Book Antiqua" w:cs="宋体"/>
          <w:kern w:val="0"/>
          <w:lang w:eastAsia="zh-CN"/>
        </w:rPr>
        <w:t>: 433-436 [PMID: 2398251]</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71 </w:t>
      </w:r>
      <w:r w:rsidRPr="003143C1">
        <w:rPr>
          <w:rFonts w:ascii="Book Antiqua" w:eastAsia="宋体" w:hAnsi="Book Antiqua" w:cs="宋体"/>
          <w:b/>
          <w:bCs/>
          <w:kern w:val="0"/>
          <w:lang w:eastAsia="zh-CN"/>
        </w:rPr>
        <w:t>Chen C</w:t>
      </w:r>
      <w:r w:rsidRPr="003143C1">
        <w:rPr>
          <w:rFonts w:ascii="Book Antiqua" w:eastAsia="宋体" w:hAnsi="Book Antiqua" w:cs="宋体"/>
          <w:kern w:val="0"/>
          <w:lang w:eastAsia="zh-CN"/>
        </w:rPr>
        <w:t>, Li L, Wu Z, Chen H, Fu S. Effects of lactitol on intestinal microflora and plasma endotoxin in patients with chronic viral hepatitis. </w:t>
      </w:r>
      <w:r w:rsidRPr="003143C1">
        <w:rPr>
          <w:rFonts w:ascii="Book Antiqua" w:eastAsia="宋体" w:hAnsi="Book Antiqua" w:cs="宋体"/>
          <w:i/>
          <w:iCs/>
          <w:kern w:val="0"/>
          <w:lang w:eastAsia="zh-CN"/>
        </w:rPr>
        <w:t>J Infect</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54</w:t>
      </w:r>
      <w:r w:rsidRPr="003143C1">
        <w:rPr>
          <w:rFonts w:ascii="Book Antiqua" w:eastAsia="宋体" w:hAnsi="Book Antiqua" w:cs="宋体"/>
          <w:kern w:val="0"/>
          <w:lang w:eastAsia="zh-CN"/>
        </w:rPr>
        <w:t>: 98-102 [PMID: 17049992 DOI: 10.1016/j.jinf.2005.11.013]</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72 </w:t>
      </w:r>
      <w:r w:rsidRPr="003143C1">
        <w:rPr>
          <w:rFonts w:ascii="Book Antiqua" w:eastAsia="宋体" w:hAnsi="Book Antiqua" w:cs="宋体"/>
          <w:b/>
          <w:bCs/>
          <w:kern w:val="0"/>
          <w:lang w:eastAsia="zh-CN"/>
        </w:rPr>
        <w:t>Loguercio C</w:t>
      </w:r>
      <w:r w:rsidRPr="003143C1">
        <w:rPr>
          <w:rFonts w:ascii="Book Antiqua" w:eastAsia="宋体" w:hAnsi="Book Antiqua" w:cs="宋体"/>
          <w:kern w:val="0"/>
          <w:lang w:eastAsia="zh-CN"/>
        </w:rPr>
        <w:t>, Abbiati R, Rinaldi M, Romano A, Del Vecchio Blanco C, Coltorti M. Long-term effects of Enterococcus faecium SF68 versus lactulose in the treatment of patients with cirrhosis and grade 1-2 hepatic encephalopathy. </w:t>
      </w:r>
      <w:r w:rsidRPr="003143C1">
        <w:rPr>
          <w:rFonts w:ascii="Book Antiqua" w:eastAsia="宋体" w:hAnsi="Book Antiqua" w:cs="宋体"/>
          <w:i/>
          <w:iCs/>
          <w:kern w:val="0"/>
          <w:lang w:eastAsia="zh-CN"/>
        </w:rPr>
        <w:t>J Hepatol</w:t>
      </w:r>
      <w:r w:rsidRPr="003143C1">
        <w:rPr>
          <w:rFonts w:ascii="Book Antiqua" w:eastAsia="宋体" w:hAnsi="Book Antiqua" w:cs="宋体"/>
          <w:kern w:val="0"/>
          <w:lang w:eastAsia="zh-CN"/>
        </w:rPr>
        <w:t> 1995; </w:t>
      </w:r>
      <w:r w:rsidRPr="003143C1">
        <w:rPr>
          <w:rFonts w:ascii="Book Antiqua" w:eastAsia="宋体" w:hAnsi="Book Antiqua" w:cs="宋体"/>
          <w:b/>
          <w:bCs/>
          <w:kern w:val="0"/>
          <w:lang w:eastAsia="zh-CN"/>
        </w:rPr>
        <w:t>23</w:t>
      </w:r>
      <w:r w:rsidRPr="003143C1">
        <w:rPr>
          <w:rFonts w:ascii="Book Antiqua" w:eastAsia="宋体" w:hAnsi="Book Antiqua" w:cs="宋体"/>
          <w:kern w:val="0"/>
          <w:lang w:eastAsia="zh-CN"/>
        </w:rPr>
        <w:t xml:space="preserve">: 39-46 [PMID: 8530808 DOI: </w:t>
      </w:r>
      <w:r w:rsidRPr="003143C1">
        <w:rPr>
          <w:rFonts w:ascii="Book Antiqua" w:hAnsi="Book Antiqua"/>
          <w:shd w:val="clear" w:color="auto" w:fill="FFFFFF"/>
        </w:rPr>
        <w:t>10.1016/0168-8278(95)80309-2</w:t>
      </w:r>
      <w:r w:rsidRPr="003143C1">
        <w:rPr>
          <w:rFonts w:ascii="Book Antiqua" w:eastAsia="宋体" w:hAnsi="Book Antiqua" w:cs="宋体"/>
          <w:kern w:val="0"/>
          <w:lang w:eastAsia="zh-CN"/>
        </w:rPr>
        <w:t>]</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73 </w:t>
      </w:r>
      <w:r w:rsidRPr="003143C1">
        <w:rPr>
          <w:rFonts w:ascii="Book Antiqua" w:eastAsia="宋体" w:hAnsi="Book Antiqua" w:cs="宋体"/>
          <w:b/>
          <w:bCs/>
          <w:kern w:val="0"/>
          <w:lang w:eastAsia="zh-CN"/>
        </w:rPr>
        <w:t>Bajaj JS</w:t>
      </w:r>
      <w:r w:rsidRPr="003143C1">
        <w:rPr>
          <w:rFonts w:ascii="Book Antiqua" w:eastAsia="宋体" w:hAnsi="Book Antiqua" w:cs="宋体"/>
          <w:kern w:val="0"/>
          <w:lang w:eastAsia="zh-CN"/>
        </w:rPr>
        <w:t>, Saeian K, Christensen KM, Hafeezullah M, Varma RR, Franco J, Pleuss JA, Krakower G, Hoffmann RG, Binion DG. Probiotic yogurt for the treatment of minimal hepatic encephalopathy. </w:t>
      </w:r>
      <w:r w:rsidRPr="003143C1">
        <w:rPr>
          <w:rFonts w:ascii="Book Antiqua" w:eastAsia="宋体" w:hAnsi="Book Antiqua" w:cs="宋体"/>
          <w:i/>
          <w:iCs/>
          <w:kern w:val="0"/>
          <w:lang w:eastAsia="zh-CN"/>
        </w:rPr>
        <w:t>Am J Gastroenterol</w:t>
      </w:r>
      <w:r w:rsidRPr="003143C1">
        <w:rPr>
          <w:rFonts w:ascii="Book Antiqua" w:eastAsia="宋体" w:hAnsi="Book Antiqua" w:cs="宋体"/>
          <w:kern w:val="0"/>
          <w:lang w:eastAsia="zh-CN"/>
        </w:rPr>
        <w:t> 2008; </w:t>
      </w:r>
      <w:r w:rsidRPr="003143C1">
        <w:rPr>
          <w:rFonts w:ascii="Book Antiqua" w:eastAsia="宋体" w:hAnsi="Book Antiqua" w:cs="宋体"/>
          <w:b/>
          <w:bCs/>
          <w:kern w:val="0"/>
          <w:lang w:eastAsia="zh-CN"/>
        </w:rPr>
        <w:t>103</w:t>
      </w:r>
      <w:r w:rsidRPr="003143C1">
        <w:rPr>
          <w:rFonts w:ascii="Book Antiqua" w:eastAsia="宋体" w:hAnsi="Book Antiqua" w:cs="宋体"/>
          <w:kern w:val="0"/>
          <w:lang w:eastAsia="zh-CN"/>
        </w:rPr>
        <w:t>: 1707-1715 [PMID: 18691193 DOI: 10.1111/j.1572-0241.2008.01861.x]</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74 </w:t>
      </w:r>
      <w:r w:rsidRPr="003143C1">
        <w:rPr>
          <w:rFonts w:ascii="Book Antiqua" w:eastAsia="宋体" w:hAnsi="Book Antiqua" w:cs="宋体"/>
          <w:b/>
          <w:bCs/>
          <w:kern w:val="0"/>
          <w:lang w:eastAsia="zh-CN"/>
        </w:rPr>
        <w:t>Mittal VV</w:t>
      </w:r>
      <w:r w:rsidRPr="003143C1">
        <w:rPr>
          <w:rFonts w:ascii="Book Antiqua" w:eastAsia="宋体" w:hAnsi="Book Antiqua" w:cs="宋体"/>
          <w:kern w:val="0"/>
          <w:lang w:eastAsia="zh-CN"/>
        </w:rPr>
        <w:t>, Sharma BC, Sharma P, Sarin SK. A randomized controlled trial comparing lactulose, probiotics, and L-ornithine L-aspartate in treatment of minimal hepatic encephalopathy. </w:t>
      </w:r>
      <w:r w:rsidRPr="003143C1">
        <w:rPr>
          <w:rFonts w:ascii="Book Antiqua" w:eastAsia="宋体" w:hAnsi="Book Antiqua" w:cs="宋体"/>
          <w:i/>
          <w:iCs/>
          <w:kern w:val="0"/>
          <w:lang w:eastAsia="zh-CN"/>
        </w:rPr>
        <w:t>Eur J Gastroenterol Hepatol</w:t>
      </w:r>
      <w:r w:rsidRPr="003143C1">
        <w:rPr>
          <w:rFonts w:ascii="Book Antiqua" w:eastAsia="宋体" w:hAnsi="Book Antiqua" w:cs="宋体"/>
          <w:kern w:val="0"/>
          <w:lang w:eastAsia="zh-CN"/>
        </w:rPr>
        <w:t> 2011; </w:t>
      </w:r>
      <w:r w:rsidRPr="003143C1">
        <w:rPr>
          <w:rFonts w:ascii="Book Antiqua" w:eastAsia="宋体" w:hAnsi="Book Antiqua" w:cs="宋体"/>
          <w:b/>
          <w:bCs/>
          <w:kern w:val="0"/>
          <w:lang w:eastAsia="zh-CN"/>
        </w:rPr>
        <w:t>23</w:t>
      </w:r>
      <w:r w:rsidRPr="003143C1">
        <w:rPr>
          <w:rFonts w:ascii="Book Antiqua" w:eastAsia="宋体" w:hAnsi="Book Antiqua" w:cs="宋体"/>
          <w:kern w:val="0"/>
          <w:lang w:eastAsia="zh-CN"/>
        </w:rPr>
        <w:t>: 725-732 [PMID: 21646910 DOI: 10.1097/MEG.0b013e32834696f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75 </w:t>
      </w:r>
      <w:r w:rsidRPr="003143C1">
        <w:rPr>
          <w:rFonts w:ascii="Book Antiqua" w:eastAsia="宋体" w:hAnsi="Book Antiqua" w:cs="宋体"/>
          <w:b/>
          <w:bCs/>
          <w:kern w:val="0"/>
          <w:lang w:eastAsia="zh-CN"/>
        </w:rPr>
        <w:t>Malaguarnera M</w:t>
      </w:r>
      <w:r w:rsidRPr="003143C1">
        <w:rPr>
          <w:rFonts w:ascii="Book Antiqua" w:eastAsia="宋体" w:hAnsi="Book Antiqua" w:cs="宋体"/>
          <w:kern w:val="0"/>
          <w:lang w:eastAsia="zh-CN"/>
        </w:rPr>
        <w:t>, Greco F, Barone G, Gargante MP, Malaguarnera M, Toscano MA. Bifidobacterium longum with fructo-oligosaccharide (FOS) treatment in minimal hepatic encephalopathy: a randomized, double-blind, placebo-controlled study. </w:t>
      </w:r>
      <w:r w:rsidRPr="003143C1">
        <w:rPr>
          <w:rFonts w:ascii="Book Antiqua" w:eastAsia="宋体" w:hAnsi="Book Antiqua" w:cs="宋体"/>
          <w:i/>
          <w:iCs/>
          <w:kern w:val="0"/>
          <w:lang w:eastAsia="zh-CN"/>
        </w:rPr>
        <w:t>Dig Dis Sci</w:t>
      </w:r>
      <w:r w:rsidRPr="003143C1">
        <w:rPr>
          <w:rFonts w:ascii="Book Antiqua" w:eastAsia="宋体" w:hAnsi="Book Antiqua" w:cs="宋体"/>
          <w:kern w:val="0"/>
          <w:lang w:eastAsia="zh-CN"/>
        </w:rPr>
        <w:t> 2007; </w:t>
      </w:r>
      <w:r w:rsidRPr="003143C1">
        <w:rPr>
          <w:rFonts w:ascii="Book Antiqua" w:eastAsia="宋体" w:hAnsi="Book Antiqua" w:cs="宋体"/>
          <w:b/>
          <w:bCs/>
          <w:kern w:val="0"/>
          <w:lang w:eastAsia="zh-CN"/>
        </w:rPr>
        <w:t>52</w:t>
      </w:r>
      <w:r w:rsidRPr="003143C1">
        <w:rPr>
          <w:rFonts w:ascii="Book Antiqua" w:eastAsia="宋体" w:hAnsi="Book Antiqua" w:cs="宋体"/>
          <w:kern w:val="0"/>
          <w:lang w:eastAsia="zh-CN"/>
        </w:rPr>
        <w:t>: 3259-3265 [PMID: 17393330 DOI: 10.1007/s10620-006-9687-y]</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76 </w:t>
      </w:r>
      <w:r w:rsidRPr="003143C1">
        <w:rPr>
          <w:rFonts w:ascii="Book Antiqua" w:eastAsia="宋体" w:hAnsi="Book Antiqua" w:cs="宋体"/>
          <w:b/>
          <w:bCs/>
          <w:kern w:val="0"/>
          <w:lang w:eastAsia="zh-CN"/>
        </w:rPr>
        <w:t>Kitchens RL</w:t>
      </w:r>
      <w:r w:rsidRPr="003143C1">
        <w:rPr>
          <w:rFonts w:ascii="Book Antiqua" w:eastAsia="宋体" w:hAnsi="Book Antiqua" w:cs="宋体"/>
          <w:kern w:val="0"/>
          <w:lang w:eastAsia="zh-CN"/>
        </w:rPr>
        <w:t>, Thompson PA. Modulatory effects of sCD14 and LBP on LPS-host cell interactions. </w:t>
      </w:r>
      <w:r w:rsidRPr="003143C1">
        <w:rPr>
          <w:rFonts w:ascii="Book Antiqua" w:eastAsia="宋体" w:hAnsi="Book Antiqua" w:cs="宋体"/>
          <w:i/>
          <w:iCs/>
          <w:kern w:val="0"/>
          <w:lang w:eastAsia="zh-CN"/>
        </w:rPr>
        <w:t>J Endotoxin Res</w:t>
      </w:r>
      <w:r w:rsidRPr="003143C1">
        <w:rPr>
          <w:rFonts w:ascii="Book Antiqua" w:eastAsia="宋体" w:hAnsi="Book Antiqua" w:cs="宋体"/>
          <w:kern w:val="0"/>
          <w:lang w:eastAsia="zh-CN"/>
        </w:rPr>
        <w:t> 2005; </w:t>
      </w:r>
      <w:r w:rsidRPr="003143C1">
        <w:rPr>
          <w:rFonts w:ascii="Book Antiqua" w:eastAsia="宋体" w:hAnsi="Book Antiqua" w:cs="宋体"/>
          <w:b/>
          <w:bCs/>
          <w:kern w:val="0"/>
          <w:lang w:eastAsia="zh-CN"/>
        </w:rPr>
        <w:t>11</w:t>
      </w:r>
      <w:r w:rsidRPr="003143C1">
        <w:rPr>
          <w:rFonts w:ascii="Book Antiqua" w:eastAsia="宋体" w:hAnsi="Book Antiqua" w:cs="宋体"/>
          <w:kern w:val="0"/>
          <w:lang w:eastAsia="zh-CN"/>
        </w:rPr>
        <w:t>: 225-229 [PMID: 16176659 DOI: 10.1179/096805105X46565]</w:t>
      </w:r>
    </w:p>
    <w:p w:rsidR="00721D26" w:rsidRPr="003143C1" w:rsidRDefault="00721D26" w:rsidP="00512543">
      <w:pPr>
        <w:widowControl/>
        <w:spacing w:line="360" w:lineRule="auto"/>
        <w:rPr>
          <w:rFonts w:ascii="Book Antiqua" w:eastAsia="宋体" w:hAnsi="Book Antiqua" w:cs="宋体"/>
          <w:kern w:val="0"/>
          <w:lang w:eastAsia="zh-CN"/>
        </w:rPr>
      </w:pPr>
      <w:r w:rsidRPr="003143C1">
        <w:rPr>
          <w:rFonts w:ascii="Book Antiqua" w:eastAsia="宋体" w:hAnsi="Book Antiqua" w:cs="宋体"/>
          <w:kern w:val="0"/>
          <w:lang w:eastAsia="zh-CN"/>
        </w:rPr>
        <w:t>177 </w:t>
      </w:r>
      <w:r w:rsidRPr="003143C1">
        <w:rPr>
          <w:rFonts w:ascii="Book Antiqua" w:eastAsia="宋体" w:hAnsi="Book Antiqua" w:cs="宋体"/>
          <w:b/>
          <w:bCs/>
          <w:kern w:val="0"/>
          <w:lang w:eastAsia="zh-CN"/>
        </w:rPr>
        <w:t>Gioannini TL</w:t>
      </w:r>
      <w:r w:rsidRPr="003143C1">
        <w:rPr>
          <w:rFonts w:ascii="Book Antiqua" w:eastAsia="宋体" w:hAnsi="Book Antiqua" w:cs="宋体"/>
          <w:kern w:val="0"/>
          <w:lang w:eastAsia="zh-CN"/>
        </w:rPr>
        <w:t>, Zhang D, Teghanemt A, Weiss JP. An essential role for albumin in the interaction of endotoxin with lipopolysaccharide-binding protein and sCD14 and resultant cell activation. </w:t>
      </w:r>
      <w:r w:rsidRPr="003143C1">
        <w:rPr>
          <w:rFonts w:ascii="Book Antiqua" w:eastAsia="宋体" w:hAnsi="Book Antiqua" w:cs="宋体"/>
          <w:i/>
          <w:iCs/>
          <w:kern w:val="0"/>
          <w:lang w:eastAsia="zh-CN"/>
        </w:rPr>
        <w:t>J Biol Chem</w:t>
      </w:r>
      <w:r w:rsidRPr="003143C1">
        <w:rPr>
          <w:rFonts w:ascii="Book Antiqua" w:eastAsia="宋体" w:hAnsi="Book Antiqua" w:cs="宋体"/>
          <w:kern w:val="0"/>
          <w:lang w:eastAsia="zh-CN"/>
        </w:rPr>
        <w:t> 2002; </w:t>
      </w:r>
      <w:r w:rsidRPr="003143C1">
        <w:rPr>
          <w:rFonts w:ascii="Book Antiqua" w:eastAsia="宋体" w:hAnsi="Book Antiqua" w:cs="宋体"/>
          <w:b/>
          <w:bCs/>
          <w:kern w:val="0"/>
          <w:lang w:eastAsia="zh-CN"/>
        </w:rPr>
        <w:t>277</w:t>
      </w:r>
      <w:r w:rsidRPr="003143C1">
        <w:rPr>
          <w:rFonts w:ascii="Book Antiqua" w:eastAsia="宋体" w:hAnsi="Book Antiqua" w:cs="宋体"/>
          <w:kern w:val="0"/>
          <w:lang w:eastAsia="zh-CN"/>
        </w:rPr>
        <w:t>: 47818-47825 [PMID: 12372833 DOI: 10.1074/jbc.M206404200]</w:t>
      </w:r>
    </w:p>
    <w:p w:rsidR="00721D26" w:rsidRPr="003143C1" w:rsidRDefault="00721D26" w:rsidP="00512543">
      <w:pPr>
        <w:spacing w:line="360" w:lineRule="auto"/>
        <w:rPr>
          <w:rFonts w:ascii="Book Antiqua" w:eastAsia="宋体" w:hAnsi="Book Antiqua"/>
          <w:noProof/>
          <w:lang w:eastAsia="zh-CN"/>
        </w:rPr>
      </w:pPr>
    </w:p>
    <w:p w:rsidR="00721D26" w:rsidRPr="003143C1" w:rsidRDefault="00721D26" w:rsidP="007A68D7">
      <w:pPr>
        <w:wordWrap w:val="0"/>
        <w:ind w:left="520" w:hangingChars="200" w:hanging="520"/>
        <w:jc w:val="right"/>
        <w:rPr>
          <w:rFonts w:ascii="Book Antiqua" w:hAnsi="Book Antiqua"/>
        </w:rPr>
      </w:pPr>
      <w:r w:rsidRPr="003143C1">
        <w:rPr>
          <w:rFonts w:ascii="Book Antiqua" w:hAnsi="Book Antiqua"/>
          <w:b/>
        </w:rPr>
        <w:t xml:space="preserve"> </w:t>
      </w:r>
      <w:r w:rsidRPr="003143C1">
        <w:rPr>
          <w:rFonts w:ascii="Book Antiqua" w:eastAsia="宋体" w:hAnsi="Book Antiqua"/>
          <w:b/>
          <w:lang w:eastAsia="zh-CN"/>
        </w:rPr>
        <w:t xml:space="preserve"> </w:t>
      </w:r>
      <w:r w:rsidRPr="003143C1">
        <w:rPr>
          <w:rFonts w:ascii="Book Antiqua" w:hAnsi="Book Antiqua"/>
          <w:b/>
        </w:rPr>
        <w:t>P- Reviewer:</w:t>
      </w:r>
      <w:r w:rsidRPr="003143C1">
        <w:rPr>
          <w:rFonts w:ascii="Book Antiqua" w:eastAsia="宋体" w:hAnsi="Book Antiqua"/>
          <w:b/>
          <w:lang w:eastAsia="zh-CN"/>
        </w:rPr>
        <w:t xml:space="preserve"> </w:t>
      </w:r>
      <w:r w:rsidRPr="003143C1">
        <w:rPr>
          <w:rFonts w:ascii="Book Antiqua" w:eastAsia="｣ﾍ｣ﾓ ･ｴ･ｷ･ﾃ･ｯ" w:hAnsi="Book Antiqua"/>
          <w:noProof/>
        </w:rPr>
        <w:t xml:space="preserve">Aravalli RN </w:t>
      </w:r>
      <w:r w:rsidRPr="003143C1">
        <w:rPr>
          <w:rFonts w:ascii="Book Antiqua" w:hAnsi="Book Antiqua"/>
        </w:rPr>
        <w:t xml:space="preserve"> </w:t>
      </w:r>
      <w:r w:rsidRPr="003143C1">
        <w:rPr>
          <w:rFonts w:ascii="Book Antiqua" w:eastAsia="宋体" w:hAnsi="Book Antiqua"/>
          <w:lang w:eastAsia="zh-CN"/>
        </w:rPr>
        <w:t xml:space="preserve"> </w:t>
      </w:r>
      <w:r w:rsidRPr="003143C1">
        <w:rPr>
          <w:rFonts w:ascii="Book Antiqua" w:hAnsi="Book Antiqua"/>
          <w:b/>
        </w:rPr>
        <w:t>S- Editor:</w:t>
      </w:r>
      <w:r w:rsidRPr="003143C1">
        <w:rPr>
          <w:rFonts w:ascii="Book Antiqua" w:hAnsi="Book Antiqua"/>
        </w:rPr>
        <w:t xml:space="preserve"> Gong XM</w:t>
      </w:r>
    </w:p>
    <w:p w:rsidR="00721D26" w:rsidRPr="003143C1" w:rsidRDefault="00721D26" w:rsidP="007A68D7">
      <w:pPr>
        <w:ind w:left="520" w:right="120" w:hangingChars="200" w:hanging="520"/>
        <w:jc w:val="right"/>
        <w:rPr>
          <w:rFonts w:ascii="Book Antiqua" w:hAnsi="Book Antiqua"/>
          <w:b/>
        </w:rPr>
      </w:pPr>
      <w:r w:rsidRPr="003143C1">
        <w:rPr>
          <w:rFonts w:ascii="Book Antiqua" w:hAnsi="Book Antiqua"/>
          <w:b/>
        </w:rPr>
        <w:t>L- Editor:</w:t>
      </w:r>
      <w:r w:rsidRPr="003143C1">
        <w:rPr>
          <w:rFonts w:ascii="Book Antiqua" w:hAnsi="Book Antiqua"/>
        </w:rPr>
        <w:t xml:space="preserve"> </w:t>
      </w:r>
      <w:r w:rsidRPr="003143C1">
        <w:rPr>
          <w:rFonts w:ascii="Book Antiqua" w:hAnsi="Book Antiqua"/>
          <w:b/>
        </w:rPr>
        <w:t>E- Editor:</w:t>
      </w:r>
    </w:p>
    <w:p w:rsidR="00721D26" w:rsidRPr="003143C1" w:rsidRDefault="00721D26" w:rsidP="0014703C">
      <w:pPr>
        <w:spacing w:line="360" w:lineRule="auto"/>
        <w:rPr>
          <w:rFonts w:ascii="Book Antiqua" w:eastAsia="宋体" w:hAnsi="Book Antiqua"/>
          <w:b/>
          <w:lang w:eastAsia="zh-CN"/>
        </w:rPr>
      </w:pPr>
    </w:p>
    <w:p w:rsidR="00721D26" w:rsidRPr="003143C1" w:rsidRDefault="00721D26" w:rsidP="0014703C">
      <w:pPr>
        <w:spacing w:line="360" w:lineRule="auto"/>
        <w:rPr>
          <w:rFonts w:ascii="Book Antiqua" w:eastAsia="宋体" w:hAnsi="Book Antiqua"/>
          <w:b/>
          <w:lang w:eastAsia="zh-CN"/>
        </w:rPr>
      </w:pPr>
    </w:p>
    <w:p w:rsidR="00721D26" w:rsidRPr="003143C1" w:rsidRDefault="007A68D7" w:rsidP="002050E5">
      <w:pPr>
        <w:pStyle w:val="PlainText"/>
        <w:spacing w:line="360" w:lineRule="auto"/>
        <w:rPr>
          <w:rFonts w:ascii="Book Antiqua" w:eastAsia="宋体" w:hAnsi="Book Antiqua"/>
          <w:kern w:val="0"/>
          <w:lang w:eastAsia="zh-CN"/>
        </w:rPr>
      </w:pPr>
      <w:r>
        <w:rPr>
          <w:rFonts w:ascii="Book Antiqua" w:eastAsia="宋体" w:hAnsi="Book Antiqua"/>
          <w:noProof/>
          <w:kern w:val="0"/>
          <w:lang w:eastAsia="en-US"/>
        </w:rPr>
        <w:drawing>
          <wp:inline distT="0" distB="0" distL="0" distR="0">
            <wp:extent cx="5687060" cy="42602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7060" cy="4260215"/>
                    </a:xfrm>
                    <a:prstGeom prst="rect">
                      <a:avLst/>
                    </a:prstGeom>
                    <a:noFill/>
                    <a:ln>
                      <a:noFill/>
                    </a:ln>
                  </pic:spPr>
                </pic:pic>
              </a:graphicData>
            </a:graphic>
          </wp:inline>
        </w:drawing>
      </w:r>
    </w:p>
    <w:p w:rsidR="00721D26" w:rsidRPr="003143C1" w:rsidRDefault="00721D26" w:rsidP="00315591">
      <w:pPr>
        <w:spacing w:line="360" w:lineRule="auto"/>
        <w:rPr>
          <w:rFonts w:ascii="Book Antiqua" w:eastAsia="宋体" w:hAnsi="Book Antiqua"/>
          <w:b/>
          <w:lang w:eastAsia="zh-CN"/>
        </w:rPr>
      </w:pPr>
    </w:p>
    <w:p w:rsidR="00721D26" w:rsidRPr="003143C1" w:rsidRDefault="00721D26" w:rsidP="00315591">
      <w:pPr>
        <w:spacing w:line="360" w:lineRule="auto"/>
        <w:rPr>
          <w:rFonts w:ascii="Book Antiqua" w:eastAsia="宋体" w:hAnsi="Book Antiqua" w:cs="Lucida Console"/>
          <w:lang w:val="el-GR" w:eastAsia="zh-CN"/>
        </w:rPr>
      </w:pPr>
      <w:r w:rsidRPr="003143C1">
        <w:rPr>
          <w:rFonts w:ascii="Book Antiqua" w:hAnsi="Book Antiqua"/>
          <w:b/>
        </w:rPr>
        <w:t xml:space="preserve">Figure </w:t>
      </w:r>
      <w:r w:rsidRPr="003143C1">
        <w:rPr>
          <w:rFonts w:ascii="Book Antiqua" w:eastAsia="宋体" w:hAnsi="Book Antiqua"/>
          <w:b/>
          <w:lang w:eastAsia="zh-CN"/>
        </w:rPr>
        <w:t>1</w:t>
      </w:r>
      <w:r w:rsidRPr="003143C1">
        <w:rPr>
          <w:rFonts w:ascii="Book Antiqua" w:hAnsi="Book Antiqua"/>
          <w:b/>
        </w:rPr>
        <w:t xml:space="preserve"> Mechanism of </w:t>
      </w:r>
      <w:r w:rsidRPr="003143C1">
        <w:rPr>
          <w:rFonts w:ascii="Book Antiqua" w:hAnsi="Book Antiqua"/>
          <w:b/>
          <w:kern w:val="0"/>
        </w:rPr>
        <w:t>lipopolysaccharide</w:t>
      </w:r>
      <w:r w:rsidRPr="003143C1">
        <w:rPr>
          <w:rFonts w:ascii="Book Antiqua" w:hAnsi="Book Antiqua"/>
          <w:b/>
        </w:rPr>
        <w:t xml:space="preserve"> clearance in the blood and LPS-TLR4-MyD88 signal transduction</w:t>
      </w:r>
      <w:r w:rsidRPr="003143C1">
        <w:rPr>
          <w:rFonts w:ascii="Book Antiqua" w:hAnsi="Book Antiqua"/>
        </w:rPr>
        <w:t>. LBP enhances cell responses to LPS by accelerating the binding of LPS to CD14. LBP can also inhibit cell responses to LPS; It transfers LPS to plasma lipoproteins and it combines with LPS aggregates to form large LPS–LBP complexes that are internalized</w:t>
      </w:r>
      <w:r w:rsidRPr="003143C1">
        <w:rPr>
          <w:rFonts w:ascii="Book Antiqua" w:eastAsia="宋体" w:hAnsi="Book Antiqua"/>
          <w:vertAlign w:val="superscript"/>
          <w:lang w:eastAsia="zh-CN"/>
        </w:rPr>
        <w:t>[</w:t>
      </w:r>
      <w:hyperlink w:anchor="_ENREF_176" w:tooltip="Kitchens, 2005 #712" w:history="1">
        <w:r w:rsidRPr="003143C1">
          <w:rPr>
            <w:rFonts w:ascii="Book Antiqua" w:hAnsi="Book Antiqua"/>
            <w:vertAlign w:val="superscript"/>
          </w:rPr>
          <w:fldChar w:fldCharType="begin"/>
        </w:r>
        <w:r w:rsidRPr="003143C1">
          <w:rPr>
            <w:rFonts w:ascii="Book Antiqua" w:hAnsi="Book Antiqua"/>
            <w:vertAlign w:val="superscript"/>
          </w:rPr>
          <w:instrText xml:space="preserve"> ADDIN EN.CITE &lt;EndNote&gt;&lt;Cite&gt;&lt;Author&gt;Kitchens&lt;/Author&gt;&lt;Year&gt;2005&lt;/Year&gt;&lt;RecNum&gt;712&lt;/RecNum&gt;&lt;DisplayText&gt;&lt;style face="superscript"&gt;176&lt;/style&gt;&lt;/DisplayText&gt;&lt;record&gt;&lt;rec-number&gt;712&lt;/rec-number&gt;&lt;foreign-keys&gt;&lt;key app="EN" db-id="zdwx5awr0vxrwje5vadpweszzvf0zz9d922z"&gt;712&lt;/key&gt;&lt;/foreign-keys&gt;&lt;ref-type name="Journal Article"&gt;17&lt;/ref-type&gt;&lt;contributors&gt;&lt;authors&gt;&lt;author&gt;Kitchens, R. L.&lt;/author&gt;&lt;author&gt;Thompson, P. A.&lt;/author&gt;&lt;/authors&gt;&lt;/contributors&gt;&lt;auth-address&gt;Division of Infectious Diseases, Department of Internal Medicine, University of Texas Southwestern Medical Center, Dallas, Texas 75390-9113, USA. richard.kitchens@UTSouthwestern.edu&lt;/auth-address&gt;&lt;titles&gt;&lt;title&gt;Modulatory effects of sCD14 and LBP on LPS-host cell interactions&lt;/title&gt;&lt;secondary-title&gt;J Endotoxin Res&lt;/secondary-title&gt;&lt;alt-title&gt;Journal of endotoxin research&lt;/alt-title&gt;&lt;/titles&gt;&lt;periodical&gt;&lt;full-title&gt;J Endotoxin Res&lt;/full-title&gt;&lt;abbr-1&gt;Journal of endotoxin research&lt;/abbr-1&gt;&lt;/periodical&gt;&lt;alt-periodical&gt;&lt;full-title&gt;J Endotoxin Res&lt;/full-title&gt;&lt;abbr-1&gt;Journal of endotoxin research&lt;/abbr-1&gt;&lt;/alt-periodical&gt;&lt;pages&gt;225-9&lt;/pages&gt;&lt;volume&gt;11&lt;/volume&gt;&lt;number&gt;4&lt;/number&gt;&lt;keywords&gt;&lt;keyword&gt;Acute-Phase Proteins/*metabolism&lt;/keyword&gt;&lt;keyword&gt;Animals&lt;/keyword&gt;&lt;keyword&gt;Antigens, CD14/*metabolism&lt;/keyword&gt;&lt;keyword&gt;Carrier Proteins/*metabolism&lt;/keyword&gt;&lt;keyword&gt;*Cell Communication&lt;/keyword&gt;&lt;keyword&gt;Gram-Negative Bacteria/immunology&lt;/keyword&gt;&lt;keyword&gt;Gram-Negative Bacterial Infections/immunology&lt;/keyword&gt;&lt;keyword&gt;Humans&lt;/keyword&gt;&lt;keyword&gt;Immunity, Innate&lt;/keyword&gt;&lt;keyword&gt;Lipopolysaccharides/*metabolism/*pharmacology&lt;/keyword&gt;&lt;keyword&gt;Membrane Glycoproteins/*metabolism&lt;/keyword&gt;&lt;keyword&gt;Models, Immunological&lt;/keyword&gt;&lt;keyword&gt;Solubility&lt;/keyword&gt;&lt;/keywords&gt;&lt;dates&gt;&lt;year&gt;2005&lt;/year&gt;&lt;/dates&gt;&lt;isbn&gt;0968-0519 (Print)&amp;#xD;0968-0519 (Linking)&lt;/isbn&gt;&lt;accession-num&gt;16176659&lt;/accession-num&gt;&lt;urls&gt;&lt;related-urls&gt;&lt;url&gt;http://www.ncbi.nlm.nih.gov/pubmed/16176659&lt;/url&gt;&lt;/related-urls&gt;&lt;/urls&gt;&lt;electronic-resource-num&gt;10.1179/096805105X46565&lt;/electronic-resource-num&gt;&lt;/record&gt;&lt;/Cite&gt;&lt;/EndNote&gt;</w:instrText>
        </w:r>
        <w:r w:rsidRPr="003143C1">
          <w:rPr>
            <w:rFonts w:ascii="Book Antiqua" w:hAnsi="Book Antiqua"/>
            <w:vertAlign w:val="superscript"/>
          </w:rPr>
          <w:fldChar w:fldCharType="separate"/>
        </w:r>
        <w:r w:rsidRPr="003143C1">
          <w:rPr>
            <w:rFonts w:ascii="Book Antiqua" w:hAnsi="Book Antiqua"/>
            <w:noProof/>
            <w:vertAlign w:val="superscript"/>
          </w:rPr>
          <w:t>176</w:t>
        </w:r>
        <w:r w:rsidRPr="003143C1">
          <w:rPr>
            <w:rFonts w:ascii="Book Antiqua" w:hAnsi="Book Antiqua"/>
            <w:vertAlign w:val="superscript"/>
          </w:rPr>
          <w:fldChar w:fldCharType="end"/>
        </w:r>
      </w:hyperlink>
      <w:r w:rsidRPr="003143C1">
        <w:rPr>
          <w:rFonts w:eastAsia="宋体"/>
          <w:vertAlign w:val="superscript"/>
          <w:lang w:eastAsia="zh-CN"/>
        </w:rPr>
        <w:t>]</w:t>
      </w:r>
      <w:r w:rsidRPr="003143C1">
        <w:rPr>
          <w:rFonts w:ascii="Book Antiqua" w:hAnsi="Book Antiqua"/>
        </w:rPr>
        <w:t>. sCD14 can remove, or divert, LPS from mCD14 and transfer it to plasma lipoproteins, where LPS is inactivated</w:t>
      </w:r>
      <w:r w:rsidRPr="003143C1">
        <w:rPr>
          <w:rFonts w:ascii="Book Antiqua" w:eastAsia="宋体" w:hAnsi="Book Antiqua"/>
          <w:kern w:val="0"/>
          <w:vertAlign w:val="superscript"/>
          <w:lang w:eastAsia="zh-CN"/>
        </w:rPr>
        <w:t>[</w:t>
      </w:r>
      <w:hyperlink w:anchor="_ENREF_176" w:tooltip="Kitchens, 2005 #712" w:history="1">
        <w:r w:rsidRPr="003143C1">
          <w:rPr>
            <w:rFonts w:ascii="Book Antiqua" w:hAnsi="Book Antiqua"/>
          </w:rPr>
          <w:fldChar w:fldCharType="begin"/>
        </w:r>
        <w:r w:rsidRPr="003143C1">
          <w:rPr>
            <w:rFonts w:ascii="Book Antiqua" w:hAnsi="Book Antiqua"/>
          </w:rPr>
          <w:instrText xml:space="preserve"> ADDIN EN.CITE &lt;EndNote&gt;&lt;Cite&gt;&lt;Author&gt;Kitchens&lt;/Author&gt;&lt;Year&gt;2005&lt;/Year&gt;&lt;RecNum&gt;712&lt;/RecNum&gt;&lt;DisplayText&gt;&lt;style face="superscript"&gt;176&lt;/style&gt;&lt;/DisplayText&gt;&lt;record&gt;&lt;rec-number&gt;712&lt;/rec-number&gt;&lt;foreign-keys&gt;&lt;key app="EN" db-id="zdwx5awr0vxrwje5vadpweszzvf0zz9d922z"&gt;712&lt;/key&gt;&lt;/foreign-keys&gt;&lt;ref-type name="Journal Article"&gt;17&lt;/ref-type&gt;&lt;contributors&gt;&lt;authors&gt;&lt;author&gt;Kitchens, R. L.&lt;/author&gt;&lt;author&gt;Thompson, P. A.&lt;/author&gt;&lt;/authors&gt;&lt;/contributors&gt;&lt;auth-address&gt;Division of Infectious Diseases, Department of Internal Medicine, University of Texas Southwestern Medical Center, Dallas, Texas 75390-9113, USA. richard.kitchens@UTSouthwestern.edu&lt;/auth-address&gt;&lt;titles&gt;&lt;title&gt;Modulatory effects of sCD14 and LBP on LPS-host cell interactions&lt;/title&gt;&lt;secondary-title&gt;J Endotoxin Res&lt;/secondary-title&gt;&lt;alt-title&gt;Journal of endotoxin research&lt;/alt-title&gt;&lt;/titles&gt;&lt;periodical&gt;&lt;full-title&gt;J Endotoxin Res&lt;/full-title&gt;&lt;abbr-1&gt;Journal of endotoxin research&lt;/abbr-1&gt;&lt;/periodical&gt;&lt;alt-periodical&gt;&lt;full-title&gt;J Endotoxin Res&lt;/full-title&gt;&lt;abbr-1&gt;Journal of endotoxin research&lt;/abbr-1&gt;&lt;/alt-periodical&gt;&lt;pages&gt;225-9&lt;/pages&gt;&lt;volume&gt;11&lt;/volume&gt;&lt;number&gt;4&lt;/number&gt;&lt;keywords&gt;&lt;keyword&gt;Acute-Phase Proteins/*metabolism&lt;/keyword&gt;&lt;keyword&gt;Animals&lt;/keyword&gt;&lt;keyword&gt;Antigens, CD14/*metabolism&lt;/keyword&gt;&lt;keyword&gt;Carrier Proteins/*metabolism&lt;/keyword&gt;&lt;keyword&gt;*Cell Communication&lt;/keyword&gt;&lt;keyword&gt;Gram-Negative Bacteria/immunology&lt;/keyword&gt;&lt;keyword&gt;Gram-Negative Bacterial Infections/immunology&lt;/keyword&gt;&lt;keyword&gt;Humans&lt;/keyword&gt;&lt;keyword&gt;Immunity, Innate&lt;/keyword&gt;&lt;keyword&gt;Lipopolysaccharides/*metabolism/*pharmacology&lt;/keyword&gt;&lt;keyword&gt;Membrane Glycoproteins/*metabolism&lt;/keyword&gt;&lt;keyword&gt;Models, Immunological&lt;/keyword&gt;&lt;keyword&gt;Solubility&lt;/keyword&gt;&lt;/keywords&gt;&lt;dates&gt;&lt;year&gt;2005&lt;/year&gt;&lt;/dates&gt;&lt;isbn&gt;0968-0519 (Print)&amp;#xD;0968-0519 (Linking)&lt;/isbn&gt;&lt;accession-num&gt;16176659&lt;/accession-num&gt;&lt;urls&gt;&lt;related-urls&gt;&lt;url&gt;http://www.ncbi.nlm.nih.gov/pubmed/16176659&lt;/url&gt;&lt;/related-urls&gt;&lt;/urls&gt;&lt;electronic-resource-num&gt;10.1179/096805105X46565&lt;/electronic-resource-num&gt;&lt;/record&gt;&lt;/Cite&gt;&lt;/EndNote&gt;</w:instrText>
        </w:r>
        <w:r w:rsidRPr="003143C1">
          <w:rPr>
            <w:rFonts w:ascii="Book Antiqua" w:hAnsi="Book Antiqua"/>
          </w:rPr>
          <w:fldChar w:fldCharType="separate"/>
        </w:r>
        <w:r w:rsidRPr="003143C1">
          <w:rPr>
            <w:rFonts w:ascii="Book Antiqua" w:hAnsi="Book Antiqua"/>
            <w:noProof/>
            <w:vertAlign w:val="superscript"/>
          </w:rPr>
          <w:t>176</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Albumin is essential during the interaction of LBP with LPS aggregate to produce a LBP:</w:t>
      </w:r>
      <w:r w:rsidR="007A68D7">
        <w:rPr>
          <w:rFonts w:ascii="宋体" w:eastAsia="宋体" w:hAnsi="宋体" w:cs="宋体" w:hint="eastAsia"/>
        </w:rPr>
        <w:t xml:space="preserve"> </w:t>
      </w:r>
      <w:r w:rsidRPr="003143C1">
        <w:rPr>
          <w:rFonts w:ascii="Book Antiqua" w:hAnsi="Book Antiqua"/>
        </w:rPr>
        <w:t>LPS aggregate and the efficient transfer of LPS from the aggregate to a molecule of sCD14</w:t>
      </w:r>
      <w:r w:rsidRPr="003143C1">
        <w:rPr>
          <w:rFonts w:ascii="Book Antiqua" w:eastAsia="宋体" w:hAnsi="Book Antiqua"/>
          <w:kern w:val="0"/>
          <w:vertAlign w:val="superscript"/>
          <w:lang w:eastAsia="zh-CN"/>
        </w:rPr>
        <w:t>[</w:t>
      </w:r>
      <w:hyperlink w:anchor="_ENREF_176" w:tooltip="Kitchens, 2005 #712" w:history="1">
        <w:r w:rsidRPr="003143C1">
          <w:rPr>
            <w:rFonts w:ascii="Book Antiqua" w:hAnsi="Book Antiqua"/>
          </w:rPr>
          <w:fldChar w:fldCharType="begin"/>
        </w:r>
        <w:r w:rsidRPr="003143C1">
          <w:rPr>
            <w:rFonts w:ascii="Book Antiqua" w:hAnsi="Book Antiqua"/>
          </w:rPr>
          <w:instrText xml:space="preserve"> ADDIN EN.CITE &lt;EndNote&gt;&lt;Cite&gt;&lt;Author&gt;Kitchens&lt;/Author&gt;&lt;Year&gt;2005&lt;/Year&gt;&lt;RecNum&gt;712&lt;/RecNum&gt;&lt;DisplayText&gt;&lt;style face="superscript"&gt;176&lt;/style&gt;&lt;/DisplayText&gt;&lt;record&gt;&lt;rec-number&gt;712&lt;/rec-number&gt;&lt;foreign-keys&gt;&lt;key app="EN" db-id="zdwx5awr0vxrwje5vadpweszzvf0zz9d922z"&gt;712&lt;/key&gt;&lt;/foreign-keys&gt;&lt;ref-type name="Journal Article"&gt;17&lt;/ref-type&gt;&lt;contributors&gt;&lt;authors&gt;&lt;author&gt;Kitchens, R. L.&lt;/author&gt;&lt;author&gt;Thompson, P. A.&lt;/author&gt;&lt;/authors&gt;&lt;/contributors&gt;&lt;auth-address&gt;Division of Infectious Diseases, Department of Internal Medicine, University of Texas Southwestern Medical Center, Dallas, Texas 75390-9113, USA. richard.kitchens@UTSouthwestern.edu&lt;/auth-address&gt;&lt;titles&gt;&lt;title&gt;Modulatory effects of sCD14 and LBP on LPS-host cell interactions&lt;/title&gt;&lt;secondary-title&gt;J Endotoxin Res&lt;/secondary-title&gt;&lt;alt-title&gt;Journal of endotoxin research&lt;/alt-title&gt;&lt;/titles&gt;&lt;periodical&gt;&lt;full-title&gt;J Endotoxin Res&lt;/full-title&gt;&lt;abbr-1&gt;Journal of endotoxin research&lt;/abbr-1&gt;&lt;/periodical&gt;&lt;alt-periodical&gt;&lt;full-title&gt;J Endotoxin Res&lt;/full-title&gt;&lt;abbr-1&gt;Journal of endotoxin research&lt;/abbr-1&gt;&lt;/alt-periodical&gt;&lt;pages&gt;225-9&lt;/pages&gt;&lt;volume&gt;11&lt;/volume&gt;&lt;number&gt;4&lt;/number&gt;&lt;keywords&gt;&lt;keyword&gt;Acute-Phase Proteins/*metabolism&lt;/keyword&gt;&lt;keyword&gt;Animals&lt;/keyword&gt;&lt;keyword&gt;Antigens, CD14/*metabolism&lt;/keyword&gt;&lt;keyword&gt;Carrier Proteins/*metabolism&lt;/keyword&gt;&lt;keyword&gt;*Cell Communication&lt;/keyword&gt;&lt;keyword&gt;Gram-Negative Bacteria/immunology&lt;/keyword&gt;&lt;keyword&gt;Gram-Negative Bacterial Infections/immunology&lt;/keyword&gt;&lt;keyword&gt;Humans&lt;/keyword&gt;&lt;keyword&gt;Immunity, Innate&lt;/keyword&gt;&lt;keyword&gt;Lipopolysaccharides/*metabolism/*pharmacology&lt;/keyword&gt;&lt;keyword&gt;Membrane Glycoproteins/*metabolism&lt;/keyword&gt;&lt;keyword&gt;Models, Immunological&lt;/keyword&gt;&lt;keyword&gt;Solubility&lt;/keyword&gt;&lt;/keywords&gt;&lt;dates&gt;&lt;year&gt;2005&lt;/year&gt;&lt;/dates&gt;&lt;isbn&gt;0968-0519 (Print)&amp;#xD;0968-0519 (Linking)&lt;/isbn&gt;&lt;accession-num&gt;16176659&lt;/accession-num&gt;&lt;urls&gt;&lt;related-urls&gt;&lt;url&gt;http://www.ncbi.nlm.nih.gov/pubmed/16176659&lt;/url&gt;&lt;/related-urls&gt;&lt;/urls&gt;&lt;electronic-resource-num&gt;10.1179/096805105X46565&lt;/electronic-resource-num&gt;&lt;/record&gt;&lt;/Cite&gt;&lt;/EndNote&gt;</w:instrText>
        </w:r>
        <w:r w:rsidRPr="003143C1">
          <w:rPr>
            <w:rFonts w:ascii="Book Antiqua" w:hAnsi="Book Antiqua"/>
          </w:rPr>
          <w:fldChar w:fldCharType="separate"/>
        </w:r>
        <w:r w:rsidRPr="003143C1">
          <w:rPr>
            <w:rFonts w:ascii="Book Antiqua" w:hAnsi="Book Antiqua"/>
            <w:noProof/>
            <w:vertAlign w:val="superscript"/>
          </w:rPr>
          <w:t>177</w:t>
        </w:r>
        <w:r w:rsidRPr="003143C1">
          <w:rPr>
            <w:rFonts w:ascii="Book Antiqua" w:hAnsi="Book Antiqua"/>
          </w:rPr>
          <w:fldChar w:fldCharType="end"/>
        </w:r>
      </w:hyperlink>
      <w:r w:rsidRPr="003143C1">
        <w:rPr>
          <w:rFonts w:ascii="Book Antiqua" w:eastAsia="宋体" w:hAnsi="Book Antiqua"/>
          <w:kern w:val="0"/>
          <w:vertAlign w:val="superscript"/>
          <w:lang w:eastAsia="zh-CN"/>
        </w:rPr>
        <w:t>]</w:t>
      </w:r>
      <w:r w:rsidRPr="003143C1">
        <w:rPr>
          <w:rFonts w:ascii="Book Antiqua" w:hAnsi="Book Antiqua"/>
        </w:rPr>
        <w:t>. Albumin stabilizes LPS:</w:t>
      </w:r>
      <w:r w:rsidR="007A68D7">
        <w:rPr>
          <w:rFonts w:ascii="Book Antiqua" w:hAnsi="Book Antiqua"/>
        </w:rPr>
        <w:t xml:space="preserve"> </w:t>
      </w:r>
      <w:bookmarkStart w:id="58" w:name="_GoBack"/>
      <w:bookmarkEnd w:id="58"/>
      <w:r w:rsidRPr="003143C1">
        <w:rPr>
          <w:rFonts w:ascii="Book Antiqua" w:hAnsi="Book Antiqua"/>
        </w:rPr>
        <w:t>CD14 complexes for cell activation. Mechanism of inhibitory effect of albumin on LPS is still unknown. It may directly inactivate minute amount of LPS and may also enhance LPS transport to lipoproteins.</w:t>
      </w:r>
      <w:r w:rsidRPr="003143C1">
        <w:rPr>
          <w:rFonts w:ascii="Book Antiqua" w:eastAsia="宋体" w:hAnsi="Book Antiqua"/>
          <w:lang w:eastAsia="zh-CN"/>
        </w:rPr>
        <w:t xml:space="preserve"> LPS: </w:t>
      </w:r>
      <w:r w:rsidRPr="003143C1">
        <w:rPr>
          <w:rFonts w:ascii="Book Antiqua" w:hAnsi="Book Antiqua"/>
          <w:kern w:val="0"/>
        </w:rPr>
        <w:t>Lipopolysaccharide</w:t>
      </w:r>
      <w:r w:rsidRPr="003143C1">
        <w:rPr>
          <w:rFonts w:ascii="Book Antiqua" w:eastAsia="宋体" w:hAnsi="Book Antiqua"/>
          <w:kern w:val="0"/>
          <w:lang w:eastAsia="zh-CN"/>
        </w:rPr>
        <w:t xml:space="preserve">; LBP: </w:t>
      </w:r>
      <w:r w:rsidRPr="003143C1">
        <w:rPr>
          <w:rFonts w:ascii="Book Antiqua" w:hAnsi="Book Antiqua"/>
          <w:kern w:val="0"/>
        </w:rPr>
        <w:t>Lipopolysaccharide binding protein</w:t>
      </w:r>
      <w:r w:rsidRPr="003143C1">
        <w:rPr>
          <w:rFonts w:ascii="Book Antiqua" w:eastAsia="宋体" w:hAnsi="Book Antiqua"/>
          <w:kern w:val="0"/>
          <w:lang w:eastAsia="zh-CN"/>
        </w:rPr>
        <w:t xml:space="preserve">; </w:t>
      </w:r>
      <w:r w:rsidRPr="003143C1">
        <w:rPr>
          <w:rFonts w:ascii="Book Antiqua" w:eastAsia="｣ﾍ｣ﾓ ･ｴ･ｷ･ﾃ･ｯ" w:hAnsi="Book Antiqua"/>
        </w:rPr>
        <w:t>TNF</w:t>
      </w:r>
      <w:r w:rsidRPr="003143C1">
        <w:rPr>
          <w:rFonts w:ascii="Book Antiqua" w:eastAsia="｣ﾍ｣ﾓ ･ｴ･ｷ･ﾃ･ｯ" w:hAnsi="Book Antiqua"/>
          <w:lang w:val="el-GR"/>
        </w:rPr>
        <w:t>-</w:t>
      </w:r>
      <w:r w:rsidRPr="003143C1">
        <w:rPr>
          <w:rFonts w:ascii="Book Antiqua" w:eastAsia="｣ﾍ｣ﾓ ･ｴ･ｷ･ﾃ･ｯ" w:hAnsi="Book Antiqua" w:cs="Lucida Console"/>
          <w:lang w:val="el-GR"/>
        </w:rPr>
        <w:t>α</w:t>
      </w:r>
      <w:r w:rsidRPr="003143C1">
        <w:rPr>
          <w:rFonts w:ascii="Book Antiqua" w:eastAsia="宋体" w:hAnsi="Book Antiqua" w:cs="Lucida Console"/>
          <w:lang w:val="el-GR" w:eastAsia="zh-CN"/>
        </w:rPr>
        <w:t xml:space="preserve">: </w:t>
      </w:r>
      <w:r w:rsidRPr="003143C1">
        <w:rPr>
          <w:rFonts w:ascii="Book Antiqua" w:eastAsia="｣ﾍ｣ﾓ ･ｴ･ｷ･ﾃ･ｯ" w:hAnsi="Book Antiqua"/>
        </w:rPr>
        <w:t xml:space="preserve">Tumor necrosis factor </w:t>
      </w:r>
      <w:r w:rsidRPr="003143C1">
        <w:rPr>
          <w:rFonts w:ascii="Book Antiqua" w:eastAsia="｣ﾍ｣ﾓ ･ｴ･ｷ･ﾃ･ｯ" w:hAnsi="Book Antiqua" w:cs="Lucida Console"/>
          <w:lang w:val="el-GR"/>
        </w:rPr>
        <w:t>α</w:t>
      </w:r>
      <w:r w:rsidRPr="003143C1">
        <w:rPr>
          <w:rFonts w:ascii="Book Antiqua" w:eastAsia="宋体" w:hAnsi="Book Antiqua" w:cs="Lucida Console"/>
          <w:lang w:val="el-GR" w:eastAsia="zh-CN"/>
        </w:rPr>
        <w:t xml:space="preserve">; TLR: </w:t>
      </w:r>
      <w:r w:rsidRPr="003143C1">
        <w:rPr>
          <w:rFonts w:ascii="Book Antiqua" w:hAnsi="Book Antiqua"/>
          <w:kern w:val="0"/>
        </w:rPr>
        <w:t>Toll-like receptors</w:t>
      </w:r>
      <w:r w:rsidRPr="003143C1">
        <w:rPr>
          <w:rFonts w:ascii="Book Antiqua" w:eastAsia="宋体" w:hAnsi="Book Antiqua"/>
          <w:kern w:val="0"/>
          <w:lang w:eastAsia="zh-CN"/>
        </w:rPr>
        <w:t xml:space="preserve">.  </w:t>
      </w:r>
    </w:p>
    <w:p w:rsidR="00721D26" w:rsidRPr="003143C1" w:rsidRDefault="007A68D7" w:rsidP="00315591">
      <w:pPr>
        <w:spacing w:line="360" w:lineRule="auto"/>
        <w:rPr>
          <w:rFonts w:ascii="Book Antiqua" w:eastAsia="宋体" w:hAnsi="Book Antiqua"/>
          <w:lang w:eastAsia="zh-CN"/>
        </w:rPr>
      </w:pPr>
      <w:r>
        <w:rPr>
          <w:rFonts w:ascii="Book Antiqua" w:eastAsia="宋体" w:hAnsi="Book Antiqua"/>
          <w:noProof/>
          <w:lang w:eastAsia="en-US"/>
        </w:rPr>
        <w:drawing>
          <wp:inline distT="0" distB="0" distL="0" distR="0">
            <wp:extent cx="5727700" cy="4361180"/>
            <wp:effectExtent l="0" t="0" r="1270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4361180"/>
                    </a:xfrm>
                    <a:prstGeom prst="rect">
                      <a:avLst/>
                    </a:prstGeom>
                    <a:noFill/>
                    <a:ln>
                      <a:noFill/>
                    </a:ln>
                  </pic:spPr>
                </pic:pic>
              </a:graphicData>
            </a:graphic>
          </wp:inline>
        </w:drawing>
      </w:r>
    </w:p>
    <w:p w:rsidR="00721D26" w:rsidRPr="003143C1" w:rsidRDefault="00721D26" w:rsidP="000E289A">
      <w:pPr>
        <w:spacing w:line="360" w:lineRule="auto"/>
        <w:rPr>
          <w:rFonts w:ascii="Book Antiqua" w:eastAsia="宋体" w:hAnsi="Book Antiqua"/>
          <w:lang w:eastAsia="zh-CN"/>
        </w:rPr>
      </w:pPr>
      <w:r w:rsidRPr="003143C1">
        <w:rPr>
          <w:rFonts w:ascii="Book Antiqua" w:hAnsi="Book Antiqua"/>
          <w:b/>
        </w:rPr>
        <w:t xml:space="preserve">Figure </w:t>
      </w:r>
      <w:r w:rsidRPr="003143C1">
        <w:rPr>
          <w:rFonts w:ascii="Book Antiqua" w:eastAsia="宋体" w:hAnsi="Book Antiqua"/>
          <w:b/>
          <w:lang w:eastAsia="zh-CN"/>
        </w:rPr>
        <w:t>2</w:t>
      </w:r>
      <w:r w:rsidRPr="003143C1">
        <w:rPr>
          <w:rFonts w:ascii="Book Antiqua" w:hAnsi="Book Antiqua"/>
          <w:b/>
        </w:rPr>
        <w:t xml:space="preserve"> Mechanism of endotoxemia and its consequences in advanced liver cirrhosis (hypothesis)</w:t>
      </w:r>
      <w:r w:rsidRPr="003143C1">
        <w:rPr>
          <w:rFonts w:ascii="Book Antiqua" w:hAnsi="Book Antiqua"/>
        </w:rPr>
        <w:t>. Depressed elimination of endotoxin by Kupffer cells is considered to induce spillover endotoxemia and processing of endoxin by extrahepatic macrophages which secrete larger amount of TNF than Kupffer cells. The excessive cytokine response to endotoxin by splenic and alveolar macrophages may be important in the pathogenesis of ARDS and multiple organ failure. Endotoxemia enhances vascular NO production, which is the primary stimulus for the development of vasodilatation. Enhanced vasoconstrictive factors in response to vasodilatation and endotoxemia are responsible for ascites and hepatirenal syndrome. Hepatic encephalopathy is also closely related to inflammatory reaction attributable to leaky gut amd endotoxemia. RAA: Renin-angiotensin-aldosterone system</w:t>
      </w:r>
      <w:r w:rsidRPr="003143C1">
        <w:rPr>
          <w:rFonts w:ascii="Book Antiqua" w:eastAsia="宋体" w:hAnsi="Book Antiqua"/>
          <w:lang w:eastAsia="zh-CN"/>
        </w:rPr>
        <w:t>;</w:t>
      </w:r>
      <w:r w:rsidRPr="003143C1">
        <w:rPr>
          <w:rFonts w:ascii="Book Antiqua" w:hAnsi="Book Antiqua"/>
        </w:rPr>
        <w:t xml:space="preserve"> SN: Sympathetic nerves</w:t>
      </w:r>
      <w:r w:rsidRPr="003143C1">
        <w:rPr>
          <w:rFonts w:ascii="Book Antiqua" w:eastAsia="宋体" w:hAnsi="Book Antiqua"/>
          <w:lang w:eastAsia="zh-CN"/>
        </w:rPr>
        <w:t>;</w:t>
      </w:r>
      <w:r w:rsidRPr="003143C1">
        <w:rPr>
          <w:rFonts w:ascii="Book Antiqua" w:hAnsi="Book Antiqua"/>
        </w:rPr>
        <w:t xml:space="preserve"> ADH: Antiduretic hormone (vasopressin)</w:t>
      </w:r>
      <w:r w:rsidRPr="003143C1">
        <w:rPr>
          <w:rFonts w:ascii="Book Antiqua" w:eastAsia="宋体" w:hAnsi="Book Antiqua"/>
          <w:lang w:eastAsia="zh-CN"/>
        </w:rPr>
        <w:t xml:space="preserve">; SBP: </w:t>
      </w:r>
      <w:r w:rsidRPr="003143C1">
        <w:rPr>
          <w:rFonts w:ascii="Book Antiqua" w:hAnsi="Book Antiqua"/>
          <w:kern w:val="0"/>
        </w:rPr>
        <w:t>Spontaneous bacterial peritonitis</w:t>
      </w:r>
      <w:r w:rsidRPr="003143C1">
        <w:rPr>
          <w:rFonts w:ascii="Book Antiqua" w:eastAsia="宋体" w:hAnsi="Book Antiqua"/>
          <w:kern w:val="0"/>
          <w:lang w:eastAsia="zh-CN"/>
        </w:rPr>
        <w:t xml:space="preserve">; NO: </w:t>
      </w:r>
      <w:r w:rsidRPr="003143C1">
        <w:rPr>
          <w:rFonts w:ascii="Book Antiqua" w:hAnsi="Book Antiqua" w:cs="Times-Roman"/>
          <w:szCs w:val="18"/>
        </w:rPr>
        <w:t>Nitric oxide</w:t>
      </w:r>
      <w:r w:rsidRPr="003143C1">
        <w:rPr>
          <w:rFonts w:ascii="Book Antiqua" w:eastAsia="宋体" w:hAnsi="Book Antiqua" w:cs="Times-Roman"/>
          <w:szCs w:val="18"/>
          <w:lang w:eastAsia="zh-CN"/>
        </w:rPr>
        <w:t xml:space="preserve">; </w:t>
      </w:r>
      <w:r w:rsidRPr="003143C1">
        <w:rPr>
          <w:rFonts w:ascii="Book Antiqua" w:eastAsia="宋体" w:hAnsi="Book Antiqua"/>
          <w:kern w:val="0"/>
          <w:lang w:eastAsia="zh-CN"/>
        </w:rPr>
        <w:t xml:space="preserve">LBP: </w:t>
      </w:r>
      <w:r w:rsidRPr="003143C1">
        <w:rPr>
          <w:rFonts w:ascii="Book Antiqua" w:hAnsi="Book Antiqua"/>
          <w:kern w:val="0"/>
        </w:rPr>
        <w:t>Lipopolysaccharide binding protein</w:t>
      </w:r>
      <w:r w:rsidRPr="003143C1">
        <w:rPr>
          <w:rFonts w:ascii="Book Antiqua" w:eastAsia="宋体" w:hAnsi="Book Antiqua"/>
          <w:kern w:val="0"/>
          <w:lang w:eastAsia="zh-CN"/>
        </w:rPr>
        <w:t xml:space="preserve">; HDL: </w:t>
      </w:r>
      <w:r w:rsidRPr="003143C1">
        <w:rPr>
          <w:rFonts w:ascii="Book Antiqua" w:hAnsi="Book Antiqua"/>
          <w:kern w:val="0"/>
        </w:rPr>
        <w:t>high-density lipoprotein</w:t>
      </w:r>
      <w:r w:rsidRPr="003143C1">
        <w:rPr>
          <w:rFonts w:ascii="Book Antiqua" w:eastAsia="宋体" w:hAnsi="Book Antiqua"/>
          <w:kern w:val="0"/>
          <w:lang w:eastAsia="zh-CN"/>
        </w:rPr>
        <w:t>.</w:t>
      </w:r>
    </w:p>
    <w:p w:rsidR="00721D26" w:rsidRPr="003143C1" w:rsidRDefault="00721D26" w:rsidP="000E289A">
      <w:pPr>
        <w:spacing w:line="360" w:lineRule="auto"/>
        <w:rPr>
          <w:rFonts w:ascii="Book Antiqua" w:eastAsia="宋体" w:hAnsi="Book Antiqua"/>
          <w:b/>
          <w:lang w:eastAsia="zh-CN"/>
        </w:rPr>
        <w:sectPr w:rsidR="00721D26" w:rsidRPr="003143C1" w:rsidSect="00F650EE">
          <w:footerReference w:type="even" r:id="rId15"/>
          <w:footerReference w:type="default" r:id="rId16"/>
          <w:pgSz w:w="11900" w:h="16840" w:code="9"/>
          <w:pgMar w:top="1701" w:right="1418" w:bottom="1701" w:left="1418" w:header="851" w:footer="992" w:gutter="0"/>
          <w:cols w:space="425"/>
          <w:docGrid w:linePitch="400"/>
        </w:sectPr>
      </w:pPr>
    </w:p>
    <w:p w:rsidR="00721D26" w:rsidRPr="003143C1" w:rsidRDefault="00721D26" w:rsidP="000E289A">
      <w:pPr>
        <w:spacing w:line="360" w:lineRule="auto"/>
        <w:rPr>
          <w:rFonts w:ascii="Book Antiqua" w:eastAsia="宋体" w:hAnsi="Book Antiqua"/>
          <w:b/>
          <w:lang w:eastAsia="zh-CN"/>
        </w:rPr>
      </w:pPr>
      <w:r w:rsidRPr="003143C1">
        <w:rPr>
          <w:rFonts w:ascii="Book Antiqua" w:eastAsia="宋体" w:hAnsi="Book Antiqua"/>
          <w:b/>
          <w:lang w:eastAsia="zh-CN"/>
        </w:rPr>
        <w:t xml:space="preserve">Table 1 </w:t>
      </w:r>
      <w:r w:rsidRPr="003143C1">
        <w:rPr>
          <w:rFonts w:ascii="Book Antiqua" w:hAnsi="Book Antiqua"/>
          <w:b/>
          <w:kern w:val="0"/>
        </w:rPr>
        <w:t>Detection methods of endotoxemia</w:t>
      </w:r>
    </w:p>
    <w:tbl>
      <w:tblPr>
        <w:tblW w:w="13384" w:type="dxa"/>
        <w:tblInd w:w="96" w:type="dxa"/>
        <w:tblLook w:val="0000" w:firstRow="0" w:lastRow="0" w:firstColumn="0" w:lastColumn="0" w:noHBand="0" w:noVBand="0"/>
      </w:tblPr>
      <w:tblGrid>
        <w:gridCol w:w="2904"/>
        <w:gridCol w:w="4240"/>
        <w:gridCol w:w="2640"/>
        <w:gridCol w:w="3600"/>
      </w:tblGrid>
      <w:tr w:rsidR="003143C1" w:rsidRPr="003143C1" w:rsidTr="00690C49">
        <w:trPr>
          <w:trHeight w:val="285"/>
        </w:trPr>
        <w:tc>
          <w:tcPr>
            <w:tcW w:w="2904" w:type="dxa"/>
            <w:tcBorders>
              <w:top w:val="single" w:sz="4" w:space="0" w:color="auto"/>
              <w:left w:val="single" w:sz="4" w:space="0" w:color="auto"/>
              <w:bottom w:val="single" w:sz="4" w:space="0" w:color="auto"/>
              <w:right w:val="single" w:sz="4" w:space="0" w:color="auto"/>
            </w:tcBorders>
            <w:noWrap/>
            <w:vAlign w:val="bottom"/>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宋体" w:cs="宋体" w:hint="eastAsia"/>
                <w:kern w:val="0"/>
                <w:sz w:val="21"/>
                <w:szCs w:val="21"/>
                <w:lang w:eastAsia="zh-CN"/>
              </w:rPr>
              <w:t xml:space="preserve">　</w:t>
            </w:r>
          </w:p>
        </w:tc>
        <w:tc>
          <w:tcPr>
            <w:tcW w:w="4240" w:type="dxa"/>
            <w:tcBorders>
              <w:top w:val="single" w:sz="4" w:space="0" w:color="auto"/>
              <w:left w:val="nil"/>
              <w:bottom w:val="single" w:sz="4" w:space="0" w:color="auto"/>
              <w:right w:val="single" w:sz="4" w:space="0" w:color="auto"/>
            </w:tcBorders>
            <w:noWrap/>
            <w:vAlign w:val="bottom"/>
          </w:tcPr>
          <w:p w:rsidR="00721D26" w:rsidRPr="003143C1" w:rsidRDefault="00721D26" w:rsidP="00690C49">
            <w:pPr>
              <w:widowControl/>
              <w:jc w:val="left"/>
              <w:rPr>
                <w:rFonts w:ascii="Book Antiqua" w:eastAsia="宋体" w:hAnsi="Book Antiqua" w:cs="宋体"/>
                <w:b/>
                <w:kern w:val="0"/>
                <w:sz w:val="21"/>
                <w:szCs w:val="21"/>
                <w:lang w:eastAsia="zh-CN"/>
              </w:rPr>
            </w:pPr>
            <w:r w:rsidRPr="003143C1">
              <w:rPr>
                <w:rFonts w:ascii="Book Antiqua" w:eastAsia="宋体" w:hAnsi="Book Antiqua" w:cs="宋体"/>
                <w:b/>
                <w:kern w:val="0"/>
                <w:sz w:val="21"/>
                <w:szCs w:val="21"/>
                <w:lang w:eastAsia="zh-CN"/>
              </w:rPr>
              <w:t>Name of the test (manufacturer)</w:t>
            </w:r>
          </w:p>
        </w:tc>
        <w:tc>
          <w:tcPr>
            <w:tcW w:w="2640" w:type="dxa"/>
            <w:tcBorders>
              <w:top w:val="single" w:sz="4" w:space="0" w:color="auto"/>
              <w:left w:val="nil"/>
              <w:bottom w:val="single" w:sz="4" w:space="0" w:color="auto"/>
              <w:right w:val="single" w:sz="4" w:space="0" w:color="auto"/>
            </w:tcBorders>
            <w:noWrap/>
            <w:vAlign w:val="bottom"/>
          </w:tcPr>
          <w:p w:rsidR="00721D26" w:rsidRPr="003143C1" w:rsidRDefault="00721D26" w:rsidP="00690C49">
            <w:pPr>
              <w:widowControl/>
              <w:jc w:val="left"/>
              <w:rPr>
                <w:rFonts w:ascii="Book Antiqua" w:eastAsia="宋体" w:hAnsi="Book Antiqua" w:cs="宋体"/>
                <w:b/>
                <w:kern w:val="0"/>
                <w:sz w:val="21"/>
                <w:szCs w:val="21"/>
                <w:lang w:eastAsia="zh-CN"/>
              </w:rPr>
            </w:pPr>
            <w:r w:rsidRPr="003143C1">
              <w:rPr>
                <w:rFonts w:ascii="Book Antiqua" w:eastAsia="宋体" w:hAnsi="Book Antiqua" w:cs="宋体"/>
                <w:b/>
                <w:kern w:val="0"/>
                <w:sz w:val="21"/>
                <w:szCs w:val="21"/>
                <w:lang w:eastAsia="zh-CN"/>
              </w:rPr>
              <w:t>Pro</w:t>
            </w:r>
          </w:p>
        </w:tc>
        <w:tc>
          <w:tcPr>
            <w:tcW w:w="3600" w:type="dxa"/>
            <w:tcBorders>
              <w:top w:val="single" w:sz="4" w:space="0" w:color="auto"/>
              <w:left w:val="nil"/>
              <w:bottom w:val="single" w:sz="4" w:space="0" w:color="auto"/>
              <w:right w:val="single" w:sz="4" w:space="0" w:color="auto"/>
            </w:tcBorders>
            <w:noWrap/>
            <w:vAlign w:val="bottom"/>
          </w:tcPr>
          <w:p w:rsidR="00721D26" w:rsidRPr="003143C1" w:rsidRDefault="00721D26" w:rsidP="00690C49">
            <w:pPr>
              <w:widowControl/>
              <w:jc w:val="left"/>
              <w:rPr>
                <w:rFonts w:ascii="Book Antiqua" w:eastAsia="宋体" w:hAnsi="Book Antiqua" w:cs="宋体"/>
                <w:b/>
                <w:kern w:val="0"/>
                <w:sz w:val="21"/>
                <w:szCs w:val="21"/>
                <w:lang w:eastAsia="zh-CN"/>
              </w:rPr>
            </w:pPr>
            <w:r w:rsidRPr="003143C1">
              <w:rPr>
                <w:rFonts w:ascii="Book Antiqua" w:eastAsia="宋体" w:hAnsi="Book Antiqua" w:cs="宋体"/>
                <w:b/>
                <w:kern w:val="0"/>
                <w:sz w:val="21"/>
                <w:szCs w:val="21"/>
                <w:lang w:eastAsia="zh-CN"/>
              </w:rPr>
              <w:t>Con</w:t>
            </w:r>
          </w:p>
        </w:tc>
      </w:tr>
      <w:tr w:rsidR="003143C1" w:rsidRPr="003143C1" w:rsidTr="00690C49">
        <w:trPr>
          <w:trHeight w:val="855"/>
        </w:trPr>
        <w:tc>
          <w:tcPr>
            <w:tcW w:w="2904" w:type="dxa"/>
            <w:tcBorders>
              <w:top w:val="nil"/>
              <w:left w:val="single" w:sz="4" w:space="0" w:color="auto"/>
              <w:bottom w:val="single" w:sz="4" w:space="0" w:color="auto"/>
              <w:right w:val="single" w:sz="4" w:space="0" w:color="auto"/>
            </w:tcBorders>
            <w:noWrap/>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LAL</w:t>
            </w:r>
            <w:r w:rsidRPr="003143C1">
              <w:rPr>
                <w:rFonts w:ascii="Book Antiqua" w:eastAsia="宋体" w:hAnsi="宋体" w:cs="宋体" w:hint="eastAsia"/>
                <w:kern w:val="0"/>
                <w:sz w:val="21"/>
                <w:szCs w:val="21"/>
                <w:lang w:eastAsia="zh-CN"/>
              </w:rPr>
              <w:t xml:space="preserve">　</w:t>
            </w:r>
            <w:r w:rsidRPr="003143C1">
              <w:rPr>
                <w:rFonts w:ascii="Book Antiqua" w:eastAsia="宋体" w:hAnsi="Book Antiqua" w:cs="宋体"/>
                <w:kern w:val="0"/>
                <w:sz w:val="21"/>
                <w:szCs w:val="21"/>
                <w:lang w:eastAsia="zh-CN"/>
              </w:rPr>
              <w:t>test</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ToxinSensorTM Gel clot Endotoxin Assay Kit (GenScript) PYROGENTTM-5000 LAL Reagent (Lonza)</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Good marker of BT  </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Not specific, react βd-Glucan, plasma preparation difficult                                         </w:t>
            </w:r>
          </w:p>
        </w:tc>
      </w:tr>
      <w:tr w:rsidR="003143C1" w:rsidRPr="003143C1" w:rsidTr="00690C49">
        <w:trPr>
          <w:trHeight w:val="1710"/>
        </w:trPr>
        <w:tc>
          <w:tcPr>
            <w:tcW w:w="2904" w:type="dxa"/>
            <w:tcBorders>
              <w:top w:val="nil"/>
              <w:left w:val="single" w:sz="4" w:space="0" w:color="auto"/>
              <w:bottom w:val="nil"/>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Chromogenic substrate assay</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Toxicolr test  (Seikagaku Corporation)</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Good marker of BT available for both end-point assay and kinetic assay</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Not specific, react βd-Glucan             PCA method: poor endotoxin recovery     plasama pretreatment reagent currently unavailable  </w:t>
            </w:r>
          </w:p>
        </w:tc>
      </w:tr>
      <w:tr w:rsidR="003143C1" w:rsidRPr="003143C1" w:rsidTr="00690C49">
        <w:trPr>
          <w:trHeight w:val="1140"/>
        </w:trPr>
        <w:tc>
          <w:tcPr>
            <w:tcW w:w="2904" w:type="dxa"/>
            <w:tcBorders>
              <w:top w:val="nil"/>
              <w:left w:val="single" w:sz="4" w:space="0" w:color="auto"/>
              <w:bottom w:val="nil"/>
              <w:right w:val="single" w:sz="4" w:space="0" w:color="auto"/>
            </w:tcBorders>
            <w:noWrap/>
            <w:vAlign w:val="bottom"/>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宋体" w:cs="宋体" w:hint="eastAsia"/>
                <w:kern w:val="0"/>
                <w:sz w:val="21"/>
                <w:szCs w:val="21"/>
                <w:lang w:eastAsia="zh-CN"/>
              </w:rPr>
              <w:t xml:space="preserve">　</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QCL1000 </w:t>
            </w:r>
            <w:r w:rsidRPr="003143C1">
              <w:rPr>
                <w:rFonts w:ascii="Book Antiqua" w:eastAsia="宋体" w:hAnsi="宋体" w:cs="宋体" w:hint="eastAsia"/>
                <w:kern w:val="0"/>
                <w:sz w:val="21"/>
                <w:szCs w:val="21"/>
                <w:lang w:eastAsia="zh-CN"/>
              </w:rPr>
              <w:t xml:space="preserve">　</w:t>
            </w:r>
            <w:r w:rsidRPr="003143C1">
              <w:rPr>
                <w:rFonts w:ascii="Book Antiqua" w:eastAsia="宋体" w:hAnsi="Book Antiqua" w:cs="宋体"/>
                <w:kern w:val="0"/>
                <w:sz w:val="21"/>
                <w:szCs w:val="21"/>
                <w:lang w:eastAsia="zh-CN"/>
              </w:rPr>
              <w:t>(BioWhittaker/Cambrex</w:t>
            </w:r>
            <w:r w:rsidRPr="003143C1">
              <w:rPr>
                <w:rFonts w:ascii="Book Antiqua" w:eastAsia="宋体" w:hAnsi="宋体" w:cs="宋体" w:hint="eastAsia"/>
                <w:kern w:val="0"/>
                <w:sz w:val="21"/>
                <w:szCs w:val="21"/>
                <w:lang w:eastAsia="zh-CN"/>
              </w:rPr>
              <w:t>、</w:t>
            </w:r>
            <w:r w:rsidRPr="003143C1">
              <w:rPr>
                <w:rFonts w:ascii="Book Antiqua" w:eastAsia="宋体" w:hAnsi="Book Antiqua" w:cs="宋体"/>
                <w:kern w:val="0"/>
                <w:sz w:val="21"/>
                <w:szCs w:val="21"/>
                <w:lang w:eastAsia="zh-CN"/>
              </w:rPr>
              <w:t>Lonza</w:t>
            </w:r>
            <w:r w:rsidRPr="003143C1">
              <w:rPr>
                <w:rFonts w:ascii="Book Antiqua" w:eastAsia="宋体" w:hAnsi="宋体" w:cs="宋体" w:hint="eastAsia"/>
                <w:kern w:val="0"/>
                <w:sz w:val="21"/>
                <w:szCs w:val="21"/>
                <w:lang w:eastAsia="zh-CN"/>
              </w:rPr>
              <w:t>）</w:t>
            </w:r>
            <w:r w:rsidRPr="003143C1">
              <w:rPr>
                <w:rFonts w:ascii="Book Antiqua" w:eastAsia="宋体" w:hAnsi="Book Antiqua" w:cs="宋体"/>
                <w:kern w:val="0"/>
                <w:sz w:val="21"/>
                <w:szCs w:val="21"/>
                <w:lang w:eastAsia="zh-CN"/>
              </w:rPr>
              <w:t xml:space="preserve"> end-point assay        Kinetic-QCL™ Kinetic Chromogenic LAL Assays (Lonza) </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Good marker of BT available for both end-point assay and kinetic assay</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Not specific, react βd-Glucan</w:t>
            </w:r>
          </w:p>
        </w:tc>
      </w:tr>
      <w:tr w:rsidR="003143C1" w:rsidRPr="003143C1" w:rsidTr="00690C49">
        <w:trPr>
          <w:trHeight w:val="1140"/>
        </w:trPr>
        <w:tc>
          <w:tcPr>
            <w:tcW w:w="2904" w:type="dxa"/>
            <w:tcBorders>
              <w:top w:val="nil"/>
              <w:left w:val="single" w:sz="4" w:space="0" w:color="auto"/>
              <w:bottom w:val="nil"/>
              <w:right w:val="single" w:sz="4" w:space="0" w:color="auto"/>
            </w:tcBorders>
            <w:noWrap/>
            <w:vAlign w:val="bottom"/>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宋体" w:cs="宋体" w:hint="eastAsia"/>
                <w:kern w:val="0"/>
                <w:sz w:val="21"/>
                <w:szCs w:val="21"/>
                <w:lang w:eastAsia="zh-CN"/>
              </w:rPr>
              <w:t xml:space="preserve">　</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LAL Coatest,  S-2423  (Kabi Vitrum Diagnostica, Chromogenix) </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Good marker of BT</w:t>
            </w:r>
            <w:r w:rsidRPr="003143C1">
              <w:rPr>
                <w:rFonts w:ascii="Book Antiqua" w:eastAsia="宋体" w:hAnsi="宋体" w:cs="宋体" w:hint="eastAsia"/>
                <w:kern w:val="0"/>
                <w:sz w:val="21"/>
                <w:szCs w:val="21"/>
                <w:lang w:eastAsia="zh-CN"/>
              </w:rPr>
              <w:t xml:space="preserve">　　　</w:t>
            </w:r>
            <w:r w:rsidRPr="003143C1">
              <w:rPr>
                <w:rFonts w:ascii="Book Antiqua" w:eastAsia="宋体" w:hAnsi="Book Antiqua" w:cs="宋体"/>
                <w:kern w:val="0"/>
                <w:sz w:val="21"/>
                <w:szCs w:val="21"/>
                <w:lang w:eastAsia="zh-CN"/>
              </w:rPr>
              <w:t>available for both end-point assay and kinetic assay</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Not specific, react βd-Glucan,    not available now</w:t>
            </w:r>
          </w:p>
        </w:tc>
      </w:tr>
      <w:tr w:rsidR="003143C1" w:rsidRPr="003143C1" w:rsidTr="00690C49">
        <w:trPr>
          <w:trHeight w:val="1140"/>
        </w:trPr>
        <w:tc>
          <w:tcPr>
            <w:tcW w:w="2904" w:type="dxa"/>
            <w:tcBorders>
              <w:top w:val="nil"/>
              <w:left w:val="single" w:sz="4" w:space="0" w:color="auto"/>
              <w:bottom w:val="nil"/>
              <w:right w:val="single" w:sz="4" w:space="0" w:color="auto"/>
            </w:tcBorders>
            <w:noWrap/>
            <w:vAlign w:val="bottom"/>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宋体" w:cs="宋体" w:hint="eastAsia"/>
                <w:kern w:val="0"/>
                <w:sz w:val="21"/>
                <w:szCs w:val="21"/>
                <w:lang w:eastAsia="zh-CN"/>
              </w:rPr>
              <w:t xml:space="preserve">　</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EndosafePTS</w:t>
            </w:r>
            <w:r w:rsidRPr="003143C1">
              <w:rPr>
                <w:rFonts w:ascii="Book Antiqua" w:eastAsia="宋体" w:hAnsi="宋体" w:cs="宋体" w:hint="eastAsia"/>
                <w:kern w:val="0"/>
                <w:sz w:val="21"/>
                <w:szCs w:val="21"/>
                <w:lang w:eastAsia="zh-CN"/>
              </w:rPr>
              <w:t xml:space="preserve">　</w:t>
            </w:r>
            <w:r w:rsidRPr="003143C1">
              <w:rPr>
                <w:rFonts w:ascii="Book Antiqua" w:eastAsia="宋体" w:hAnsi="Book Antiqua" w:cs="宋体"/>
                <w:kern w:val="0"/>
                <w:sz w:val="21"/>
                <w:szCs w:val="21"/>
                <w:lang w:eastAsia="zh-CN"/>
              </w:rPr>
              <w:t xml:space="preserve"> (Charles River Lab)</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Good marker of BT</w:t>
            </w:r>
            <w:r w:rsidRPr="003143C1">
              <w:rPr>
                <w:rFonts w:ascii="Book Antiqua" w:eastAsia="宋体" w:hAnsi="宋体" w:cs="宋体" w:hint="eastAsia"/>
                <w:kern w:val="0"/>
                <w:sz w:val="21"/>
                <w:szCs w:val="21"/>
                <w:lang w:eastAsia="zh-CN"/>
              </w:rPr>
              <w:t xml:space="preserve">　　</w:t>
            </w:r>
            <w:r w:rsidRPr="003143C1">
              <w:rPr>
                <w:rFonts w:ascii="Book Antiqua" w:eastAsia="宋体" w:hAnsi="Book Antiqua" w:cs="宋体"/>
                <w:kern w:val="0"/>
                <w:sz w:val="21"/>
                <w:szCs w:val="21"/>
                <w:lang w:eastAsia="zh-CN"/>
              </w:rPr>
              <w:t xml:space="preserve"> handy and quick</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Not specific, react βd-Glucan (Concomitasnt use of Endosafe PTS glucan assay may be necessary for specificity)</w:t>
            </w:r>
          </w:p>
        </w:tc>
      </w:tr>
      <w:tr w:rsidR="003143C1" w:rsidRPr="003143C1" w:rsidTr="00690C49">
        <w:trPr>
          <w:trHeight w:val="1710"/>
        </w:trPr>
        <w:tc>
          <w:tcPr>
            <w:tcW w:w="2904" w:type="dxa"/>
            <w:tcBorders>
              <w:top w:val="nil"/>
              <w:left w:val="single" w:sz="4" w:space="0" w:color="auto"/>
              <w:bottom w:val="nil"/>
              <w:right w:val="single" w:sz="4" w:space="0" w:color="auto"/>
            </w:tcBorders>
            <w:noWrap/>
            <w:vAlign w:val="bottom"/>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宋体" w:cs="宋体" w:hint="eastAsia"/>
                <w:kern w:val="0"/>
                <w:sz w:val="21"/>
                <w:szCs w:val="21"/>
                <w:lang w:eastAsia="zh-CN"/>
              </w:rPr>
              <w:t xml:space="preserve">　</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LAL chromogenic endpoint assay </w:t>
            </w:r>
          </w:p>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Hycult Biotech Mini-LAL assay          (Hycult Biotechnology) </w:t>
            </w:r>
          </w:p>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ToxinSensorTM Chromogenic LAL Endotoxin Assay (GenScript) end-point method</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Good marker of BT  available for both end-point assay and kinetic assay</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Not specific, react βd-Glucan</w:t>
            </w:r>
          </w:p>
        </w:tc>
      </w:tr>
      <w:tr w:rsidR="003143C1" w:rsidRPr="003143C1" w:rsidTr="00690C49">
        <w:trPr>
          <w:trHeight w:val="1710"/>
        </w:trPr>
        <w:tc>
          <w:tcPr>
            <w:tcW w:w="2904" w:type="dxa"/>
            <w:tcBorders>
              <w:top w:val="nil"/>
              <w:left w:val="single" w:sz="4" w:space="0" w:color="auto"/>
              <w:bottom w:val="nil"/>
              <w:right w:val="single" w:sz="4" w:space="0" w:color="auto"/>
            </w:tcBorders>
            <w:noWrap/>
            <w:vAlign w:val="bottom"/>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宋体" w:cs="宋体" w:hint="eastAsia"/>
                <w:kern w:val="0"/>
                <w:sz w:val="21"/>
                <w:szCs w:val="21"/>
                <w:lang w:eastAsia="zh-CN"/>
              </w:rPr>
              <w:t xml:space="preserve">　</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Pyrochrome</w:t>
            </w:r>
            <w:r w:rsidRPr="003143C1">
              <w:rPr>
                <w:rFonts w:ascii="Book Antiqua" w:eastAsia="宋体" w:hAnsi="宋体" w:cs="宋体" w:hint="eastAsia"/>
                <w:kern w:val="0"/>
                <w:sz w:val="21"/>
                <w:szCs w:val="21"/>
                <w:lang w:eastAsia="zh-CN"/>
              </w:rPr>
              <w:t xml:space="preserve">　</w:t>
            </w:r>
            <w:r w:rsidRPr="003143C1">
              <w:rPr>
                <w:rFonts w:ascii="Book Antiqua" w:eastAsia="宋体" w:hAnsi="Book Antiqua" w:cs="宋体"/>
                <w:kern w:val="0"/>
                <w:sz w:val="21"/>
                <w:szCs w:val="21"/>
                <w:lang w:eastAsia="zh-CN"/>
              </w:rPr>
              <w:t xml:space="preserve"> (Associates of Cape Cod Inc)</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Easy plasma pretreatment (dilution and heatig) available for both end-point assay and kinetic assay</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Not specific, react βd-Glucan</w:t>
            </w:r>
          </w:p>
        </w:tc>
      </w:tr>
      <w:tr w:rsidR="003143C1" w:rsidRPr="003143C1" w:rsidTr="00690C49">
        <w:trPr>
          <w:trHeight w:val="1995"/>
        </w:trPr>
        <w:tc>
          <w:tcPr>
            <w:tcW w:w="2904" w:type="dxa"/>
            <w:tcBorders>
              <w:top w:val="nil"/>
              <w:left w:val="single" w:sz="4" w:space="0" w:color="auto"/>
              <w:bottom w:val="nil"/>
              <w:right w:val="single" w:sz="4" w:space="0" w:color="auto"/>
            </w:tcBorders>
            <w:noWrap/>
            <w:vAlign w:val="bottom"/>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宋体" w:cs="宋体" w:hint="eastAsia"/>
                <w:kern w:val="0"/>
                <w:sz w:val="21"/>
                <w:szCs w:val="21"/>
                <w:lang w:eastAsia="zh-CN"/>
              </w:rPr>
              <w:t xml:space="preserve">　</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Endospecy (Seikagaku Corporation)</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Endotoxin-specific available for both end-point assay and kinetic assay</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PCA method: poor endotoxin recovery       plasama pretreatment reagent currently unavailable      </w:t>
            </w:r>
          </w:p>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New PCA method: plasma pretreatment reagent currently unavailable</w:t>
            </w:r>
          </w:p>
        </w:tc>
      </w:tr>
      <w:tr w:rsidR="003143C1" w:rsidRPr="003143C1" w:rsidTr="00690C49">
        <w:trPr>
          <w:trHeight w:val="855"/>
        </w:trPr>
        <w:tc>
          <w:tcPr>
            <w:tcW w:w="2904" w:type="dxa"/>
            <w:tcBorders>
              <w:top w:val="single" w:sz="4" w:space="0" w:color="auto"/>
              <w:left w:val="single" w:sz="4" w:space="0" w:color="auto"/>
              <w:bottom w:val="single" w:sz="4" w:space="0" w:color="auto"/>
              <w:right w:val="single" w:sz="4" w:space="0" w:color="auto"/>
            </w:tcBorders>
            <w:noWrap/>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Turbidometric assay</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Limulus ES II test (Wako)   PYROSTAR™ ES-F LAL Reagent  (Charles River Lab)</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Endotoxin-specific</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Unnable to detect spillover endotoxemia in cirrhosaas</w:t>
            </w:r>
          </w:p>
        </w:tc>
      </w:tr>
      <w:tr w:rsidR="003143C1" w:rsidRPr="003143C1" w:rsidTr="00690C49">
        <w:trPr>
          <w:trHeight w:val="1425"/>
        </w:trPr>
        <w:tc>
          <w:tcPr>
            <w:tcW w:w="2904" w:type="dxa"/>
            <w:tcBorders>
              <w:top w:val="nil"/>
              <w:left w:val="single" w:sz="4" w:space="0" w:color="auto"/>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Recombinant factor C (rFC) system assay</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Recombinant factor C (rFC) system </w:t>
            </w:r>
            <w:r w:rsidRPr="003143C1">
              <w:rPr>
                <w:rFonts w:ascii="Book Antiqua" w:eastAsia="宋体" w:hAnsi="宋体" w:cs="宋体" w:hint="eastAsia"/>
                <w:kern w:val="0"/>
                <w:sz w:val="21"/>
                <w:szCs w:val="21"/>
                <w:lang w:eastAsia="zh-CN"/>
              </w:rPr>
              <w:t xml:space="preserve">　　　　　　　　　　　</w:t>
            </w:r>
            <w:r w:rsidRPr="003143C1">
              <w:rPr>
                <w:rFonts w:ascii="Book Antiqua" w:eastAsia="宋体" w:hAnsi="Book Antiqua" w:cs="宋体"/>
                <w:kern w:val="0"/>
                <w:sz w:val="21"/>
                <w:szCs w:val="21"/>
                <w:lang w:eastAsia="zh-CN"/>
              </w:rPr>
              <w:t>PyroGene (Lonza) fluorescent           EndoLISA</w:t>
            </w:r>
            <w:r w:rsidRPr="003143C1">
              <w:rPr>
                <w:rFonts w:ascii="Book Antiqua" w:eastAsia="宋体" w:hAnsi="宋体" w:cs="宋体" w:hint="eastAsia"/>
                <w:kern w:val="0"/>
                <w:sz w:val="21"/>
                <w:szCs w:val="21"/>
                <w:lang w:eastAsia="zh-CN"/>
              </w:rPr>
              <w:t>（</w:t>
            </w:r>
            <w:r w:rsidRPr="003143C1">
              <w:rPr>
                <w:rFonts w:ascii="Book Antiqua" w:eastAsia="宋体" w:hAnsi="Book Antiqua" w:cs="宋体"/>
                <w:kern w:val="0"/>
                <w:sz w:val="21"/>
                <w:szCs w:val="21"/>
                <w:lang w:eastAsia="zh-CN"/>
              </w:rPr>
              <w:t>Hyglos</w:t>
            </w:r>
            <w:r w:rsidRPr="003143C1">
              <w:rPr>
                <w:rFonts w:ascii="Book Antiqua" w:eastAsia="宋体" w:hAnsi="宋体" w:cs="宋体" w:hint="eastAsia"/>
                <w:kern w:val="0"/>
                <w:sz w:val="21"/>
                <w:szCs w:val="21"/>
                <w:lang w:eastAsia="zh-CN"/>
              </w:rPr>
              <w:t>）</w:t>
            </w:r>
            <w:r w:rsidRPr="003143C1">
              <w:rPr>
                <w:rFonts w:ascii="Book Antiqua" w:eastAsia="宋体" w:hAnsi="Book Antiqua" w:cs="宋体"/>
                <w:kern w:val="0"/>
                <w:sz w:val="21"/>
                <w:szCs w:val="21"/>
                <w:lang w:eastAsia="zh-CN"/>
              </w:rPr>
              <w:t xml:space="preserve"> ELISA   EndoZyme® recombinant  Factor C (rFC) Assaye</w:t>
            </w:r>
            <w:r w:rsidRPr="003143C1">
              <w:rPr>
                <w:rFonts w:ascii="Book Antiqua" w:eastAsia="宋体" w:hAnsi="宋体" w:cs="宋体" w:hint="eastAsia"/>
                <w:kern w:val="0"/>
                <w:sz w:val="21"/>
                <w:szCs w:val="21"/>
                <w:lang w:eastAsia="zh-CN"/>
              </w:rPr>
              <w:t>（</w:t>
            </w:r>
            <w:r w:rsidRPr="003143C1">
              <w:rPr>
                <w:rFonts w:ascii="Book Antiqua" w:eastAsia="宋体" w:hAnsi="Book Antiqua" w:cs="宋体"/>
                <w:kern w:val="0"/>
                <w:sz w:val="21"/>
                <w:szCs w:val="21"/>
                <w:lang w:eastAsia="zh-CN"/>
              </w:rPr>
              <w:t>HyGlos</w:t>
            </w:r>
            <w:r w:rsidRPr="003143C1">
              <w:rPr>
                <w:rFonts w:ascii="Book Antiqua" w:eastAsia="宋体" w:hAnsi="宋体" w:cs="宋体" w:hint="eastAsia"/>
                <w:kern w:val="0"/>
                <w:sz w:val="21"/>
                <w:szCs w:val="21"/>
                <w:lang w:eastAsia="zh-CN"/>
              </w:rPr>
              <w:t>）</w:t>
            </w:r>
            <w:r w:rsidRPr="003143C1">
              <w:rPr>
                <w:rFonts w:ascii="Book Antiqua" w:eastAsia="宋体" w:hAnsi="Book Antiqua" w:cs="宋体"/>
                <w:kern w:val="0"/>
                <w:sz w:val="21"/>
                <w:szCs w:val="21"/>
                <w:lang w:eastAsia="zh-CN"/>
              </w:rPr>
              <w:t xml:space="preserve"> fluorescent</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Endotoxin-specific</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 xml:space="preserve">Very few reports,                  usefullness for liver disease unclear            </w:t>
            </w:r>
          </w:p>
        </w:tc>
      </w:tr>
      <w:tr w:rsidR="003143C1" w:rsidRPr="003143C1" w:rsidTr="00690C49">
        <w:trPr>
          <w:trHeight w:val="1425"/>
        </w:trPr>
        <w:tc>
          <w:tcPr>
            <w:tcW w:w="2904" w:type="dxa"/>
            <w:tcBorders>
              <w:top w:val="nil"/>
              <w:left w:val="single" w:sz="4" w:space="0" w:color="auto"/>
              <w:bottom w:val="single" w:sz="4" w:space="0" w:color="auto"/>
              <w:right w:val="single" w:sz="4" w:space="0" w:color="auto"/>
            </w:tcBorders>
          </w:tcPr>
          <w:p w:rsidR="00721D26" w:rsidRPr="003143C1" w:rsidRDefault="00721D26">
            <w:pPr>
              <w:rPr>
                <w:rFonts w:ascii="宋体" w:eastAsia="宋体" w:cs="宋体"/>
              </w:rPr>
            </w:pPr>
            <w:r w:rsidRPr="003143C1">
              <w:t>Endotoxin activity assay</w:t>
            </w:r>
          </w:p>
        </w:tc>
        <w:tc>
          <w:tcPr>
            <w:tcW w:w="4240" w:type="dxa"/>
            <w:tcBorders>
              <w:top w:val="nil"/>
              <w:left w:val="nil"/>
              <w:bottom w:val="single" w:sz="4" w:space="0" w:color="auto"/>
              <w:right w:val="single" w:sz="4" w:space="0" w:color="auto"/>
            </w:tcBorders>
          </w:tcPr>
          <w:p w:rsidR="00721D26" w:rsidRPr="003143C1" w:rsidRDefault="00721D26">
            <w:pPr>
              <w:rPr>
                <w:rFonts w:ascii="宋体" w:eastAsia="宋体" w:cs="宋体"/>
              </w:rPr>
            </w:pPr>
            <w:r w:rsidRPr="003143C1">
              <w:t>EAA</w:t>
            </w:r>
            <w:r w:rsidRPr="003143C1">
              <w:rPr>
                <w:rFonts w:hint="eastAsia"/>
              </w:rPr>
              <w:t>™</w:t>
            </w:r>
            <w:r w:rsidRPr="003143C1">
              <w:t xml:space="preserve"> (Spectral Dianostics Inc)</w:t>
            </w:r>
          </w:p>
        </w:tc>
        <w:tc>
          <w:tcPr>
            <w:tcW w:w="2640" w:type="dxa"/>
            <w:tcBorders>
              <w:top w:val="nil"/>
              <w:left w:val="nil"/>
              <w:bottom w:val="single" w:sz="4" w:space="0" w:color="auto"/>
              <w:right w:val="single" w:sz="4" w:space="0" w:color="auto"/>
            </w:tcBorders>
          </w:tcPr>
          <w:p w:rsidR="00721D26" w:rsidRPr="003143C1" w:rsidRDefault="00721D26">
            <w:pPr>
              <w:rPr>
                <w:rFonts w:ascii="宋体" w:eastAsia="宋体" w:cs="宋体"/>
              </w:rPr>
            </w:pPr>
            <w:r w:rsidRPr="003143C1">
              <w:t>Received FDA clearance     apid diagnostic for endotoxin activity in human whole blood.       higher EAA</w:t>
            </w:r>
            <w:r w:rsidRPr="003143C1">
              <w:rPr>
                <w:rFonts w:hint="eastAsia"/>
              </w:rPr>
              <w:t>™</w:t>
            </w:r>
            <w:r w:rsidRPr="003143C1">
              <w:t xml:space="preserve"> levels are correlated with a higher risk of mortality, as well as an increasing risk for developing sepsis.</w:t>
            </w:r>
          </w:p>
        </w:tc>
        <w:tc>
          <w:tcPr>
            <w:tcW w:w="3600" w:type="dxa"/>
            <w:tcBorders>
              <w:top w:val="nil"/>
              <w:left w:val="nil"/>
              <w:bottom w:val="single" w:sz="4" w:space="0" w:color="auto"/>
              <w:right w:val="single" w:sz="4" w:space="0" w:color="auto"/>
            </w:tcBorders>
          </w:tcPr>
          <w:p w:rsidR="00721D26" w:rsidRPr="003143C1" w:rsidRDefault="00721D26">
            <w:pPr>
              <w:rPr>
                <w:rFonts w:ascii="宋体" w:eastAsia="宋体" w:cs="宋体"/>
              </w:rPr>
            </w:pPr>
            <w:r w:rsidRPr="003143C1">
              <w:t>Addition of methylprednisolone decreased the EAA levels.                            indiredt endotoxin assay to reflect the primed state of polymorphonuclear leukocytes</w:t>
            </w:r>
          </w:p>
        </w:tc>
      </w:tr>
      <w:tr w:rsidR="003143C1" w:rsidRPr="003143C1" w:rsidTr="00690C49">
        <w:trPr>
          <w:trHeight w:val="3420"/>
        </w:trPr>
        <w:tc>
          <w:tcPr>
            <w:tcW w:w="2904" w:type="dxa"/>
            <w:tcBorders>
              <w:top w:val="nil"/>
              <w:left w:val="single" w:sz="4" w:space="0" w:color="auto"/>
              <w:bottom w:val="single" w:sz="4" w:space="0" w:color="auto"/>
              <w:right w:val="single" w:sz="4" w:space="0" w:color="auto"/>
            </w:tcBorders>
            <w:noWrap/>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Endotoxin activity assay</w:t>
            </w:r>
          </w:p>
        </w:tc>
        <w:tc>
          <w:tcPr>
            <w:tcW w:w="42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EAA™ (Spectral Dianostics Inc)</w:t>
            </w:r>
          </w:p>
        </w:tc>
        <w:tc>
          <w:tcPr>
            <w:tcW w:w="264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Received FDA clearance     apid diagnostic for endotoxin activity in human whole blood.       higher EAA™ levels are correlated with a higher risk of mortality, as well as an increasing risk for developing sepsis.</w:t>
            </w:r>
          </w:p>
        </w:tc>
        <w:tc>
          <w:tcPr>
            <w:tcW w:w="3600" w:type="dxa"/>
            <w:tcBorders>
              <w:top w:val="nil"/>
              <w:left w:val="nil"/>
              <w:bottom w:val="single" w:sz="4" w:space="0" w:color="auto"/>
              <w:right w:val="single" w:sz="4" w:space="0" w:color="auto"/>
            </w:tcBorders>
          </w:tcPr>
          <w:p w:rsidR="00721D26" w:rsidRPr="003143C1" w:rsidRDefault="00721D26" w:rsidP="00690C49">
            <w:pPr>
              <w:widowControl/>
              <w:jc w:val="left"/>
              <w:rPr>
                <w:rFonts w:ascii="Book Antiqua" w:eastAsia="宋体" w:hAnsi="Book Antiqua" w:cs="宋体"/>
                <w:kern w:val="0"/>
                <w:sz w:val="21"/>
                <w:szCs w:val="21"/>
                <w:lang w:eastAsia="zh-CN"/>
              </w:rPr>
            </w:pPr>
            <w:r w:rsidRPr="003143C1">
              <w:rPr>
                <w:rFonts w:ascii="Book Antiqua" w:eastAsia="宋体" w:hAnsi="Book Antiqua" w:cs="宋体"/>
                <w:kern w:val="0"/>
                <w:sz w:val="21"/>
                <w:szCs w:val="21"/>
                <w:lang w:eastAsia="zh-CN"/>
              </w:rPr>
              <w:t>Addition of methylprednisolone decreased the EAA levels.                            indiredt endotoxin assay to reflect the primed state of polymorphonuclear leukocytes</w:t>
            </w:r>
          </w:p>
        </w:tc>
      </w:tr>
    </w:tbl>
    <w:p w:rsidR="00721D26" w:rsidRPr="003143C1" w:rsidRDefault="00721D26" w:rsidP="000E289A">
      <w:pPr>
        <w:spacing w:line="360" w:lineRule="auto"/>
        <w:rPr>
          <w:rFonts w:ascii="Book Antiqua" w:eastAsia="宋体" w:hAnsi="Book Antiqua"/>
          <w:b/>
          <w:lang w:eastAsia="zh-CN"/>
        </w:rPr>
      </w:pPr>
      <w:r w:rsidRPr="003143C1">
        <w:rPr>
          <w:rFonts w:ascii="Book Antiqua" w:eastAsia="宋体" w:hAnsi="Book Antiqua"/>
          <w:lang w:eastAsia="zh-CN"/>
        </w:rPr>
        <w:t>LAL:</w:t>
      </w:r>
      <w:r w:rsidRPr="003143C1">
        <w:rPr>
          <w:rFonts w:ascii="Book Antiqua" w:eastAsia="宋体" w:hAnsi="Book Antiqua"/>
          <w:b/>
          <w:lang w:eastAsia="zh-CN"/>
        </w:rPr>
        <w:t xml:space="preserve"> </w:t>
      </w:r>
      <w:r w:rsidRPr="003143C1">
        <w:rPr>
          <w:rFonts w:ascii="Book Antiqua" w:eastAsia="｣ﾍ｣ﾓ ･ｴ･ｷ･ﾃ･ｯ" w:hAnsi="Book Antiqua"/>
        </w:rPr>
        <w:t>Limulus amebocyte lysate</w:t>
      </w:r>
      <w:r w:rsidRPr="003143C1">
        <w:rPr>
          <w:rFonts w:ascii="Book Antiqua" w:eastAsia="宋体" w:hAnsi="Book Antiqua"/>
          <w:lang w:eastAsia="zh-CN"/>
        </w:rPr>
        <w:t>; FDA: Food and Drug Administration.</w:t>
      </w:r>
    </w:p>
    <w:sectPr w:rsidR="00721D26" w:rsidRPr="003143C1" w:rsidSect="00690C49">
      <w:pgSz w:w="16840" w:h="11900" w:orient="landscape" w:code="9"/>
      <w:pgMar w:top="1418" w:right="1701" w:bottom="1418" w:left="1701" w:header="851" w:footer="992" w:gutter="0"/>
      <w:cols w:space="425"/>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77F3" w:rsidRDefault="004077F3">
      <w:r>
        <w:separator/>
      </w:r>
    </w:p>
  </w:endnote>
  <w:endnote w:type="continuationSeparator" w:id="0">
    <w:p w:rsidR="004077F3" w:rsidRDefault="00407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ﾍ｣ﾓ ﾃｯ">
    <w:altName w:val="ＭＳ ゴシック"/>
    <w:panose1 w:val="00000000000000000000"/>
    <w:charset w:val="80"/>
    <w:family w:val="auto"/>
    <w:notTrueType/>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ﾍ｣ﾓ ･ｴ･ｷ･ﾃ･ｯ">
    <w:altName w:val="ＭＳ ゴシック"/>
    <w:panose1 w:val="00000000000000000000"/>
    <w:charset w:val="80"/>
    <w:family w:val="auto"/>
    <w:notTrueType/>
    <w:pitch w:val="variable"/>
    <w:sig w:usb0="00000001" w:usb1="08070000" w:usb2="00000010" w:usb3="00000000" w:csb0="00020000" w:csb1="00000000"/>
  </w:font>
  <w:font w:name="Lucida Console">
    <w:panose1 w:val="020B0609040504020204"/>
    <w:charset w:val="00"/>
    <w:family w:val="auto"/>
    <w:pitch w:val="variable"/>
    <w:sig w:usb0="8000028F" w:usb1="00001800" w:usb2="00000000" w:usb3="00000000" w:csb0="0000001F" w:csb1="00000000"/>
  </w:font>
  <w:font w:name="Times-Roman">
    <w:altName w:val="Times"/>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arion Italic">
    <w:panose1 w:val="02020502060400020003"/>
    <w:charset w:val="00"/>
    <w:family w:val="auto"/>
    <w:pitch w:val="variable"/>
    <w:sig w:usb0="A00000EF" w:usb1="5000205B" w:usb2="00000000" w:usb3="00000000" w:csb0="00000183" w:csb1="00000000"/>
  </w:font>
  <w:font w:name="Ä¿Úøª÷Ë">
    <w:altName w:val="?? ??"/>
    <w:panose1 w:val="00000000000000000000"/>
    <w:charset w:val="4D"/>
    <w:family w:val="auto"/>
    <w:notTrueType/>
    <w:pitch w:val="default"/>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1D26" w:rsidRDefault="00721D26" w:rsidP="00A62D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21D26" w:rsidRDefault="00721D2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1D26" w:rsidRDefault="00721D26" w:rsidP="00A62DA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A68D7">
      <w:rPr>
        <w:rStyle w:val="PageNumber"/>
        <w:noProof/>
      </w:rPr>
      <w:t>1</w:t>
    </w:r>
    <w:r>
      <w:rPr>
        <w:rStyle w:val="PageNumber"/>
      </w:rPr>
      <w:fldChar w:fldCharType="end"/>
    </w:r>
  </w:p>
  <w:p w:rsidR="00721D26" w:rsidRDefault="00721D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77F3" w:rsidRDefault="004077F3">
      <w:r>
        <w:separator/>
      </w:r>
    </w:p>
  </w:footnote>
  <w:footnote w:type="continuationSeparator" w:id="0">
    <w:p w:rsidR="004077F3" w:rsidRDefault="004077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C31D43"/>
    <w:multiLevelType w:val="hybridMultilevel"/>
    <w:tmpl w:val="0F581444"/>
    <w:lvl w:ilvl="0" w:tplc="8B000BB8">
      <w:start w:val="20"/>
      <w:numFmt w:val="decimal"/>
      <w:lvlText w:val="%1"/>
      <w:lvlJc w:val="left"/>
      <w:pPr>
        <w:tabs>
          <w:tab w:val="num" w:pos="420"/>
        </w:tabs>
        <w:ind w:left="420" w:hanging="420"/>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defaultTabStop w:val="960"/>
  <w:drawingGridHorizontalSpacing w:val="120"/>
  <w:drawingGridVerticalSpacing w:val="200"/>
  <w:displayHorizontalDrawingGridEvery w:val="0"/>
  <w:displayVerticalDrawingGridEvery w:val="2"/>
  <w:characterSpacingControl w:val="compressPunctuation"/>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astroenterolog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wx5awr0vxrwje5vadpweszzvf0zz9d922z&quot;&gt;LCendotoxin&lt;record-ids&gt;&lt;item&gt;297&lt;/item&gt;&lt;item&gt;298&lt;/item&gt;&lt;item&gt;299&lt;/item&gt;&lt;item&gt;300&lt;/item&gt;&lt;item&gt;303&lt;/item&gt;&lt;item&gt;304&lt;/item&gt;&lt;item&gt;310&lt;/item&gt;&lt;item&gt;316&lt;/item&gt;&lt;item&gt;318&lt;/item&gt;&lt;item&gt;320&lt;/item&gt;&lt;item&gt;330&lt;/item&gt;&lt;item&gt;333&lt;/item&gt;&lt;item&gt;341&lt;/item&gt;&lt;item&gt;342&lt;/item&gt;&lt;item&gt;347&lt;/item&gt;&lt;item&gt;349&lt;/item&gt;&lt;item&gt;360&lt;/item&gt;&lt;item&gt;363&lt;/item&gt;&lt;item&gt;365&lt;/item&gt;&lt;item&gt;369&lt;/item&gt;&lt;item&gt;371&lt;/item&gt;&lt;item&gt;377&lt;/item&gt;&lt;item&gt;384&lt;/item&gt;&lt;item&gt;387&lt;/item&gt;&lt;item&gt;388&lt;/item&gt;&lt;item&gt;389&lt;/item&gt;&lt;item&gt;391&lt;/item&gt;&lt;item&gt;395&lt;/item&gt;&lt;item&gt;399&lt;/item&gt;&lt;item&gt;406&lt;/item&gt;&lt;item&gt;413&lt;/item&gt;&lt;item&gt;431&lt;/item&gt;&lt;item&gt;435&lt;/item&gt;&lt;item&gt;445&lt;/item&gt;&lt;item&gt;455&lt;/item&gt;&lt;item&gt;456&lt;/item&gt;&lt;item&gt;457&lt;/item&gt;&lt;item&gt;459&lt;/item&gt;&lt;item&gt;465&lt;/item&gt;&lt;item&gt;469&lt;/item&gt;&lt;item&gt;470&lt;/item&gt;&lt;item&gt;479&lt;/item&gt;&lt;item&gt;490&lt;/item&gt;&lt;item&gt;492&lt;/item&gt;&lt;item&gt;496&lt;/item&gt;&lt;item&gt;497&lt;/item&gt;&lt;item&gt;503&lt;/item&gt;&lt;item&gt;513&lt;/item&gt;&lt;item&gt;519&lt;/item&gt;&lt;item&gt;520&lt;/item&gt;&lt;item&gt;522&lt;/item&gt;&lt;item&gt;524&lt;/item&gt;&lt;item&gt;528&lt;/item&gt;&lt;item&gt;532&lt;/item&gt;&lt;item&gt;534&lt;/item&gt;&lt;item&gt;535&lt;/item&gt;&lt;item&gt;538&lt;/item&gt;&lt;item&gt;539&lt;/item&gt;&lt;item&gt;540&lt;/item&gt;&lt;item&gt;542&lt;/item&gt;&lt;item&gt;543&lt;/item&gt;&lt;item&gt;549&lt;/item&gt;&lt;item&gt;550&lt;/item&gt;&lt;item&gt;552&lt;/item&gt;&lt;item&gt;553&lt;/item&gt;&lt;item&gt;556&lt;/item&gt;&lt;item&gt;562&lt;/item&gt;&lt;item&gt;566&lt;/item&gt;&lt;item&gt;574&lt;/item&gt;&lt;item&gt;575&lt;/item&gt;&lt;item&gt;581&lt;/item&gt;&lt;item&gt;582&lt;/item&gt;&lt;item&gt;583&lt;/item&gt;&lt;item&gt;584&lt;/item&gt;&lt;item&gt;586&lt;/item&gt;&lt;item&gt;588&lt;/item&gt;&lt;item&gt;589&lt;/item&gt;&lt;item&gt;592&lt;/item&gt;&lt;item&gt;593&lt;/item&gt;&lt;item&gt;594&lt;/item&gt;&lt;item&gt;596&lt;/item&gt;&lt;item&gt;597&lt;/item&gt;&lt;item&gt;598&lt;/item&gt;&lt;item&gt;599&lt;/item&gt;&lt;item&gt;600&lt;/item&gt;&lt;item&gt;601&lt;/item&gt;&lt;item&gt;602&lt;/item&gt;&lt;item&gt;603&lt;/item&gt;&lt;item&gt;609&lt;/item&gt;&lt;item&gt;612&lt;/item&gt;&lt;item&gt;613&lt;/item&gt;&lt;item&gt;615&lt;/item&gt;&lt;item&gt;618&lt;/item&gt;&lt;item&gt;619&lt;/item&gt;&lt;item&gt;620&lt;/item&gt;&lt;item&gt;621&lt;/item&gt;&lt;item&gt;622&lt;/item&gt;&lt;item&gt;623&lt;/item&gt;&lt;item&gt;624&lt;/item&gt;&lt;item&gt;625&lt;/item&gt;&lt;item&gt;626&lt;/item&gt;&lt;item&gt;627&lt;/item&gt;&lt;item&gt;628&lt;/item&gt;&lt;item&gt;629&lt;/item&gt;&lt;item&gt;631&lt;/item&gt;&lt;item&gt;632&lt;/item&gt;&lt;item&gt;633&lt;/item&gt;&lt;item&gt;634&lt;/item&gt;&lt;item&gt;635&lt;/item&gt;&lt;item&gt;636&lt;/item&gt;&lt;item&gt;637&lt;/item&gt;&lt;item&gt;638&lt;/item&gt;&lt;item&gt;639&lt;/item&gt;&lt;item&gt;640&lt;/item&gt;&lt;item&gt;642&lt;/item&gt;&lt;item&gt;643&lt;/item&gt;&lt;item&gt;644&lt;/item&gt;&lt;item&gt;645&lt;/item&gt;&lt;item&gt;646&lt;/item&gt;&lt;item&gt;647&lt;/item&gt;&lt;item&gt;648&lt;/item&gt;&lt;item&gt;649&lt;/item&gt;&lt;item&gt;650&lt;/item&gt;&lt;item&gt;651&lt;/item&gt;&lt;item&gt;652&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6&lt;/item&gt;&lt;item&gt;698&lt;/item&gt;&lt;item&gt;699&lt;/item&gt;&lt;item&gt;700&lt;/item&gt;&lt;item&gt;701&lt;/item&gt;&lt;/record-ids&gt;&lt;/item&gt;&lt;/Libraries&gt;"/>
  </w:docVars>
  <w:rsids>
    <w:rsidRoot w:val="00734652"/>
    <w:rsid w:val="00000AF1"/>
    <w:rsid w:val="00007C14"/>
    <w:rsid w:val="000106E5"/>
    <w:rsid w:val="00023161"/>
    <w:rsid w:val="00031942"/>
    <w:rsid w:val="000350F1"/>
    <w:rsid w:val="00037ABD"/>
    <w:rsid w:val="00041621"/>
    <w:rsid w:val="000416B4"/>
    <w:rsid w:val="000528B9"/>
    <w:rsid w:val="00056A5F"/>
    <w:rsid w:val="000924C1"/>
    <w:rsid w:val="00097FB4"/>
    <w:rsid w:val="000A45B6"/>
    <w:rsid w:val="000B3B1F"/>
    <w:rsid w:val="000B54AB"/>
    <w:rsid w:val="000B6F96"/>
    <w:rsid w:val="000E00F4"/>
    <w:rsid w:val="000E289A"/>
    <w:rsid w:val="00101E3D"/>
    <w:rsid w:val="00110462"/>
    <w:rsid w:val="00111519"/>
    <w:rsid w:val="00115C04"/>
    <w:rsid w:val="00120BFC"/>
    <w:rsid w:val="00130430"/>
    <w:rsid w:val="00135840"/>
    <w:rsid w:val="00136920"/>
    <w:rsid w:val="00144C15"/>
    <w:rsid w:val="0014703C"/>
    <w:rsid w:val="00154AD3"/>
    <w:rsid w:val="00154DA3"/>
    <w:rsid w:val="00155DBC"/>
    <w:rsid w:val="0015654F"/>
    <w:rsid w:val="001655B4"/>
    <w:rsid w:val="00165BB7"/>
    <w:rsid w:val="00167407"/>
    <w:rsid w:val="00173072"/>
    <w:rsid w:val="00174E9C"/>
    <w:rsid w:val="001A3496"/>
    <w:rsid w:val="001A7A03"/>
    <w:rsid w:val="001B072A"/>
    <w:rsid w:val="001B39A1"/>
    <w:rsid w:val="001B4E49"/>
    <w:rsid w:val="001B750C"/>
    <w:rsid w:val="002029DF"/>
    <w:rsid w:val="002050E5"/>
    <w:rsid w:val="002052B0"/>
    <w:rsid w:val="0021071D"/>
    <w:rsid w:val="0022576A"/>
    <w:rsid w:val="0024322C"/>
    <w:rsid w:val="00245B10"/>
    <w:rsid w:val="00247579"/>
    <w:rsid w:val="00251688"/>
    <w:rsid w:val="00252D37"/>
    <w:rsid w:val="00281C64"/>
    <w:rsid w:val="002B5808"/>
    <w:rsid w:val="002B6064"/>
    <w:rsid w:val="002C23A8"/>
    <w:rsid w:val="002D02FE"/>
    <w:rsid w:val="002D2EFD"/>
    <w:rsid w:val="002D3DA1"/>
    <w:rsid w:val="002D4FEC"/>
    <w:rsid w:val="002E152B"/>
    <w:rsid w:val="002E3BC9"/>
    <w:rsid w:val="002F2C4B"/>
    <w:rsid w:val="002F4447"/>
    <w:rsid w:val="0030503B"/>
    <w:rsid w:val="003052FA"/>
    <w:rsid w:val="003143C1"/>
    <w:rsid w:val="00315591"/>
    <w:rsid w:val="00323926"/>
    <w:rsid w:val="00332D2B"/>
    <w:rsid w:val="00336D70"/>
    <w:rsid w:val="00337761"/>
    <w:rsid w:val="003411F8"/>
    <w:rsid w:val="00344B00"/>
    <w:rsid w:val="00344CFE"/>
    <w:rsid w:val="003522B7"/>
    <w:rsid w:val="00353090"/>
    <w:rsid w:val="003A088D"/>
    <w:rsid w:val="003A0F3F"/>
    <w:rsid w:val="003A1F87"/>
    <w:rsid w:val="003B1D28"/>
    <w:rsid w:val="003B24FB"/>
    <w:rsid w:val="003B42D2"/>
    <w:rsid w:val="003B44E2"/>
    <w:rsid w:val="003B5CA2"/>
    <w:rsid w:val="003C5FF7"/>
    <w:rsid w:val="003D4D5E"/>
    <w:rsid w:val="003D543D"/>
    <w:rsid w:val="003D6C3A"/>
    <w:rsid w:val="003E6F97"/>
    <w:rsid w:val="003F2BAC"/>
    <w:rsid w:val="003F7D2C"/>
    <w:rsid w:val="0040436C"/>
    <w:rsid w:val="0040616E"/>
    <w:rsid w:val="00406BC9"/>
    <w:rsid w:val="004077F3"/>
    <w:rsid w:val="004332BC"/>
    <w:rsid w:val="00433A72"/>
    <w:rsid w:val="00433F28"/>
    <w:rsid w:val="0043402C"/>
    <w:rsid w:val="00434047"/>
    <w:rsid w:val="004345FD"/>
    <w:rsid w:val="00442D38"/>
    <w:rsid w:val="0045503B"/>
    <w:rsid w:val="00456B9D"/>
    <w:rsid w:val="00462199"/>
    <w:rsid w:val="0047101A"/>
    <w:rsid w:val="00491005"/>
    <w:rsid w:val="004A1792"/>
    <w:rsid w:val="004A43FE"/>
    <w:rsid w:val="004C212F"/>
    <w:rsid w:val="004C2E4B"/>
    <w:rsid w:val="004F4D5B"/>
    <w:rsid w:val="0050092B"/>
    <w:rsid w:val="00503AC4"/>
    <w:rsid w:val="00512543"/>
    <w:rsid w:val="00522DEC"/>
    <w:rsid w:val="005305A3"/>
    <w:rsid w:val="005341A6"/>
    <w:rsid w:val="00544A6E"/>
    <w:rsid w:val="005541B9"/>
    <w:rsid w:val="00570714"/>
    <w:rsid w:val="00572C60"/>
    <w:rsid w:val="00572E91"/>
    <w:rsid w:val="00576DC7"/>
    <w:rsid w:val="005A6B93"/>
    <w:rsid w:val="005C1C91"/>
    <w:rsid w:val="005D4BBD"/>
    <w:rsid w:val="005D5251"/>
    <w:rsid w:val="005D61EA"/>
    <w:rsid w:val="006117E1"/>
    <w:rsid w:val="00627430"/>
    <w:rsid w:val="006335F8"/>
    <w:rsid w:val="00635565"/>
    <w:rsid w:val="006412B8"/>
    <w:rsid w:val="00643526"/>
    <w:rsid w:val="0066464A"/>
    <w:rsid w:val="00665373"/>
    <w:rsid w:val="0066573C"/>
    <w:rsid w:val="00673EAA"/>
    <w:rsid w:val="0067568F"/>
    <w:rsid w:val="0068177E"/>
    <w:rsid w:val="00683D08"/>
    <w:rsid w:val="0068567D"/>
    <w:rsid w:val="00690C49"/>
    <w:rsid w:val="0069144B"/>
    <w:rsid w:val="00696EF4"/>
    <w:rsid w:val="00697379"/>
    <w:rsid w:val="006A78C7"/>
    <w:rsid w:val="006C3FD8"/>
    <w:rsid w:val="006D64D7"/>
    <w:rsid w:val="00720201"/>
    <w:rsid w:val="00721D26"/>
    <w:rsid w:val="00731BA4"/>
    <w:rsid w:val="00734652"/>
    <w:rsid w:val="007421E7"/>
    <w:rsid w:val="00747540"/>
    <w:rsid w:val="00754214"/>
    <w:rsid w:val="00762863"/>
    <w:rsid w:val="007641D6"/>
    <w:rsid w:val="00766ED4"/>
    <w:rsid w:val="00767802"/>
    <w:rsid w:val="00775989"/>
    <w:rsid w:val="0077673F"/>
    <w:rsid w:val="00781826"/>
    <w:rsid w:val="007A0886"/>
    <w:rsid w:val="007A2213"/>
    <w:rsid w:val="007A68D7"/>
    <w:rsid w:val="007C02D0"/>
    <w:rsid w:val="007C128F"/>
    <w:rsid w:val="007C4D57"/>
    <w:rsid w:val="007D34B5"/>
    <w:rsid w:val="007D3D6E"/>
    <w:rsid w:val="007D544F"/>
    <w:rsid w:val="007D6BB1"/>
    <w:rsid w:val="007E0FFE"/>
    <w:rsid w:val="007E41AE"/>
    <w:rsid w:val="007E7114"/>
    <w:rsid w:val="007F4F93"/>
    <w:rsid w:val="0081618D"/>
    <w:rsid w:val="008261CB"/>
    <w:rsid w:val="00827B41"/>
    <w:rsid w:val="008302CC"/>
    <w:rsid w:val="00833485"/>
    <w:rsid w:val="008444EC"/>
    <w:rsid w:val="0087080B"/>
    <w:rsid w:val="008709E1"/>
    <w:rsid w:val="0088116B"/>
    <w:rsid w:val="00883406"/>
    <w:rsid w:val="008855AA"/>
    <w:rsid w:val="0088757F"/>
    <w:rsid w:val="008A3D7C"/>
    <w:rsid w:val="008B76B5"/>
    <w:rsid w:val="008B7FA7"/>
    <w:rsid w:val="008C0731"/>
    <w:rsid w:val="008C4E61"/>
    <w:rsid w:val="008D21C0"/>
    <w:rsid w:val="008D4D25"/>
    <w:rsid w:val="008D688C"/>
    <w:rsid w:val="008D6D3F"/>
    <w:rsid w:val="008D78D5"/>
    <w:rsid w:val="008E79D9"/>
    <w:rsid w:val="008F1902"/>
    <w:rsid w:val="00907378"/>
    <w:rsid w:val="009173C6"/>
    <w:rsid w:val="009210C7"/>
    <w:rsid w:val="00923565"/>
    <w:rsid w:val="00924FAA"/>
    <w:rsid w:val="00946A54"/>
    <w:rsid w:val="00951488"/>
    <w:rsid w:val="00952122"/>
    <w:rsid w:val="00953BF8"/>
    <w:rsid w:val="009659DA"/>
    <w:rsid w:val="00966A51"/>
    <w:rsid w:val="00976890"/>
    <w:rsid w:val="009849BA"/>
    <w:rsid w:val="00992DB1"/>
    <w:rsid w:val="009A71A2"/>
    <w:rsid w:val="009A7CB5"/>
    <w:rsid w:val="009B4047"/>
    <w:rsid w:val="009B646C"/>
    <w:rsid w:val="009B665B"/>
    <w:rsid w:val="009B6CCB"/>
    <w:rsid w:val="009C487B"/>
    <w:rsid w:val="009D0D6A"/>
    <w:rsid w:val="009D6C41"/>
    <w:rsid w:val="009D6D56"/>
    <w:rsid w:val="009E77EB"/>
    <w:rsid w:val="009F04FC"/>
    <w:rsid w:val="00A121E8"/>
    <w:rsid w:val="00A310E1"/>
    <w:rsid w:val="00A3284F"/>
    <w:rsid w:val="00A353FD"/>
    <w:rsid w:val="00A46790"/>
    <w:rsid w:val="00A507B6"/>
    <w:rsid w:val="00A53981"/>
    <w:rsid w:val="00A62DA8"/>
    <w:rsid w:val="00A659E2"/>
    <w:rsid w:val="00A65ADA"/>
    <w:rsid w:val="00A663E1"/>
    <w:rsid w:val="00A67FB2"/>
    <w:rsid w:val="00A824F4"/>
    <w:rsid w:val="00A865DD"/>
    <w:rsid w:val="00A9531E"/>
    <w:rsid w:val="00A96663"/>
    <w:rsid w:val="00AB40DC"/>
    <w:rsid w:val="00AD260B"/>
    <w:rsid w:val="00AD5DC1"/>
    <w:rsid w:val="00AE00C8"/>
    <w:rsid w:val="00AE59D2"/>
    <w:rsid w:val="00AE79B4"/>
    <w:rsid w:val="00AF6130"/>
    <w:rsid w:val="00AF657A"/>
    <w:rsid w:val="00B12B98"/>
    <w:rsid w:val="00B16C5E"/>
    <w:rsid w:val="00B422B1"/>
    <w:rsid w:val="00B445CB"/>
    <w:rsid w:val="00B53F82"/>
    <w:rsid w:val="00B552C6"/>
    <w:rsid w:val="00B57D89"/>
    <w:rsid w:val="00B72E85"/>
    <w:rsid w:val="00B87164"/>
    <w:rsid w:val="00B95B37"/>
    <w:rsid w:val="00BC2439"/>
    <w:rsid w:val="00BD2FF0"/>
    <w:rsid w:val="00BE1346"/>
    <w:rsid w:val="00BE52D4"/>
    <w:rsid w:val="00BE5304"/>
    <w:rsid w:val="00BE54C6"/>
    <w:rsid w:val="00BE6984"/>
    <w:rsid w:val="00BE77DB"/>
    <w:rsid w:val="00BF719D"/>
    <w:rsid w:val="00C11410"/>
    <w:rsid w:val="00C206AA"/>
    <w:rsid w:val="00C341A0"/>
    <w:rsid w:val="00C465EE"/>
    <w:rsid w:val="00C51FBD"/>
    <w:rsid w:val="00C5213C"/>
    <w:rsid w:val="00C55388"/>
    <w:rsid w:val="00C60CB8"/>
    <w:rsid w:val="00C6271C"/>
    <w:rsid w:val="00C7156F"/>
    <w:rsid w:val="00C72A28"/>
    <w:rsid w:val="00C737A2"/>
    <w:rsid w:val="00C7491A"/>
    <w:rsid w:val="00C907C6"/>
    <w:rsid w:val="00C95D2D"/>
    <w:rsid w:val="00C96630"/>
    <w:rsid w:val="00CA5D87"/>
    <w:rsid w:val="00CB1E02"/>
    <w:rsid w:val="00CC0F66"/>
    <w:rsid w:val="00CD22C4"/>
    <w:rsid w:val="00CE364D"/>
    <w:rsid w:val="00CE491F"/>
    <w:rsid w:val="00CE494D"/>
    <w:rsid w:val="00CE75DC"/>
    <w:rsid w:val="00CF08D7"/>
    <w:rsid w:val="00CF2A8F"/>
    <w:rsid w:val="00D01B3F"/>
    <w:rsid w:val="00D15C3A"/>
    <w:rsid w:val="00D165EB"/>
    <w:rsid w:val="00D17571"/>
    <w:rsid w:val="00D44F18"/>
    <w:rsid w:val="00D60E60"/>
    <w:rsid w:val="00D74B4E"/>
    <w:rsid w:val="00D9168F"/>
    <w:rsid w:val="00D91F9A"/>
    <w:rsid w:val="00DA3598"/>
    <w:rsid w:val="00DA47D7"/>
    <w:rsid w:val="00DA5E22"/>
    <w:rsid w:val="00DA5F65"/>
    <w:rsid w:val="00DB031B"/>
    <w:rsid w:val="00DB1102"/>
    <w:rsid w:val="00DB186C"/>
    <w:rsid w:val="00DB3648"/>
    <w:rsid w:val="00DC5F5F"/>
    <w:rsid w:val="00DE34ED"/>
    <w:rsid w:val="00DE35E3"/>
    <w:rsid w:val="00DE6527"/>
    <w:rsid w:val="00E37380"/>
    <w:rsid w:val="00E40E62"/>
    <w:rsid w:val="00E427AD"/>
    <w:rsid w:val="00E431FB"/>
    <w:rsid w:val="00E55DBA"/>
    <w:rsid w:val="00E56FD0"/>
    <w:rsid w:val="00E65941"/>
    <w:rsid w:val="00E7217D"/>
    <w:rsid w:val="00E75C5D"/>
    <w:rsid w:val="00E76099"/>
    <w:rsid w:val="00E8487E"/>
    <w:rsid w:val="00E8611C"/>
    <w:rsid w:val="00E86A84"/>
    <w:rsid w:val="00E91C73"/>
    <w:rsid w:val="00EA1AE1"/>
    <w:rsid w:val="00EA48FA"/>
    <w:rsid w:val="00EA503A"/>
    <w:rsid w:val="00EA7446"/>
    <w:rsid w:val="00EB3605"/>
    <w:rsid w:val="00EC5DEB"/>
    <w:rsid w:val="00ED4807"/>
    <w:rsid w:val="00EE393A"/>
    <w:rsid w:val="00EE75BD"/>
    <w:rsid w:val="00F071D9"/>
    <w:rsid w:val="00F115DB"/>
    <w:rsid w:val="00F13EB0"/>
    <w:rsid w:val="00F23E8D"/>
    <w:rsid w:val="00F4054B"/>
    <w:rsid w:val="00F44A61"/>
    <w:rsid w:val="00F44BA8"/>
    <w:rsid w:val="00F47F80"/>
    <w:rsid w:val="00F52E2E"/>
    <w:rsid w:val="00F62457"/>
    <w:rsid w:val="00F650EE"/>
    <w:rsid w:val="00F6611E"/>
    <w:rsid w:val="00F75F18"/>
    <w:rsid w:val="00F85CEF"/>
    <w:rsid w:val="00F86033"/>
    <w:rsid w:val="00F86B90"/>
    <w:rsid w:val="00FA635B"/>
    <w:rsid w:val="00FA6C72"/>
    <w:rsid w:val="00FA742D"/>
    <w:rsid w:val="00FB03B2"/>
    <w:rsid w:val="00FB364B"/>
    <w:rsid w:val="00FC06AD"/>
    <w:rsid w:val="00FC5F36"/>
    <w:rsid w:val="00FD1572"/>
    <w:rsid w:val="00FE6831"/>
    <w:rsid w:val="00FF3746"/>
    <w:rsid w:val="00FF54B1"/>
    <w:rsid w:val="00FF72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ﾍ｣ﾓ ﾃｯ" w:hAnsi="Century"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C72"/>
    <w:pPr>
      <w:widowControl w:val="0"/>
      <w:jc w:val="both"/>
    </w:pPr>
    <w:rPr>
      <w:kern w:val="2"/>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30503B"/>
    <w:rPr>
      <w:rFonts w:ascii="｣ﾍ｣ﾓ ﾃｯ" w:hAnsi="Courier"/>
    </w:rPr>
  </w:style>
  <w:style w:type="character" w:customStyle="1" w:styleId="PlainTextChar">
    <w:name w:val="Plain Text Char"/>
    <w:link w:val="PlainText"/>
    <w:uiPriority w:val="99"/>
    <w:locked/>
    <w:rsid w:val="0030503B"/>
    <w:rPr>
      <w:rFonts w:ascii="｣ﾍ｣ﾓ ﾃｯ" w:eastAsia="｣ﾍ｣ﾓ ﾃｯ" w:hAnsi="Courier" w:cs="Times New Roman"/>
    </w:rPr>
  </w:style>
  <w:style w:type="character" w:styleId="Hyperlink">
    <w:name w:val="Hyperlink"/>
    <w:uiPriority w:val="99"/>
    <w:rsid w:val="00434047"/>
    <w:rPr>
      <w:rFonts w:cs="Times New Roman"/>
      <w:color w:val="0000FF"/>
      <w:u w:val="single"/>
    </w:rPr>
  </w:style>
  <w:style w:type="paragraph" w:styleId="NormalWeb">
    <w:name w:val="Normal (Web)"/>
    <w:basedOn w:val="Normal"/>
    <w:uiPriority w:val="99"/>
    <w:rsid w:val="00BE1346"/>
    <w:pPr>
      <w:widowControl/>
      <w:spacing w:before="100" w:beforeAutospacing="1" w:after="100" w:afterAutospacing="1"/>
      <w:jc w:val="left"/>
    </w:pPr>
    <w:rPr>
      <w:rFonts w:ascii="Times" w:hAnsi="Times"/>
      <w:kern w:val="0"/>
      <w:sz w:val="20"/>
      <w:szCs w:val="20"/>
    </w:rPr>
  </w:style>
  <w:style w:type="paragraph" w:customStyle="1" w:styleId="CharChar2">
    <w:name w:val="Char Char2"/>
    <w:basedOn w:val="Normal"/>
    <w:autoRedefine/>
    <w:uiPriority w:val="99"/>
    <w:rsid w:val="008709E1"/>
    <w:pPr>
      <w:tabs>
        <w:tab w:val="num" w:pos="360"/>
      </w:tabs>
      <w:ind w:left="360" w:hangingChars="200" w:hanging="360"/>
    </w:pPr>
    <w:rPr>
      <w:rFonts w:ascii="Times New Roman" w:eastAsia="宋体" w:hAnsi="Times New Roman"/>
      <w:lang w:eastAsia="zh-CN"/>
    </w:rPr>
  </w:style>
  <w:style w:type="paragraph" w:styleId="CommentText">
    <w:name w:val="annotation text"/>
    <w:basedOn w:val="Normal"/>
    <w:link w:val="CommentTextChar1"/>
    <w:uiPriority w:val="99"/>
    <w:semiHidden/>
    <w:rsid w:val="008709E1"/>
    <w:pPr>
      <w:widowControl/>
      <w:suppressAutoHyphens/>
      <w:spacing w:before="120" w:after="120"/>
      <w:jc w:val="left"/>
    </w:pPr>
    <w:rPr>
      <w:rFonts w:ascii="Calibri" w:hAnsi="Calibri"/>
      <w:kern w:val="0"/>
      <w:sz w:val="22"/>
      <w:szCs w:val="20"/>
      <w:lang w:eastAsia="ar-SA"/>
    </w:rPr>
  </w:style>
  <w:style w:type="character" w:customStyle="1" w:styleId="CommentTextChar">
    <w:name w:val="Comment Text Char"/>
    <w:uiPriority w:val="99"/>
    <w:semiHidden/>
    <w:locked/>
    <w:rsid w:val="00007C14"/>
    <w:rPr>
      <w:rFonts w:cs="Times New Roman"/>
      <w:sz w:val="24"/>
      <w:szCs w:val="24"/>
      <w:lang w:eastAsia="ja-JP"/>
    </w:rPr>
  </w:style>
  <w:style w:type="character" w:customStyle="1" w:styleId="CommentTextChar1">
    <w:name w:val="Comment Text Char1"/>
    <w:link w:val="CommentText"/>
    <w:uiPriority w:val="99"/>
    <w:semiHidden/>
    <w:locked/>
    <w:rsid w:val="008709E1"/>
    <w:rPr>
      <w:rFonts w:ascii="Calibri" w:hAnsi="Calibri"/>
      <w:sz w:val="22"/>
      <w:lang w:val="en-US" w:eastAsia="ar-SA" w:bidi="ar-SA"/>
    </w:rPr>
  </w:style>
  <w:style w:type="character" w:styleId="CommentReference">
    <w:name w:val="annotation reference"/>
    <w:uiPriority w:val="99"/>
    <w:semiHidden/>
    <w:rsid w:val="008709E1"/>
    <w:rPr>
      <w:rFonts w:cs="Times New Roman"/>
      <w:sz w:val="21"/>
      <w:szCs w:val="21"/>
    </w:rPr>
  </w:style>
  <w:style w:type="paragraph" w:styleId="CommentSubject">
    <w:name w:val="annotation subject"/>
    <w:basedOn w:val="CommentText"/>
    <w:next w:val="CommentText"/>
    <w:link w:val="CommentSubjectChar"/>
    <w:uiPriority w:val="99"/>
    <w:semiHidden/>
    <w:rsid w:val="008709E1"/>
    <w:pPr>
      <w:widowControl w:val="0"/>
      <w:suppressAutoHyphens w:val="0"/>
      <w:spacing w:before="0" w:after="0"/>
    </w:pPr>
    <w:rPr>
      <w:rFonts w:ascii="Century" w:hAnsi="Century"/>
      <w:b/>
      <w:bCs/>
      <w:kern w:val="2"/>
      <w:sz w:val="24"/>
      <w:szCs w:val="24"/>
      <w:lang w:eastAsia="ja-JP"/>
    </w:rPr>
  </w:style>
  <w:style w:type="character" w:customStyle="1" w:styleId="CommentSubjectChar">
    <w:name w:val="Comment Subject Char"/>
    <w:link w:val="CommentSubject"/>
    <w:uiPriority w:val="99"/>
    <w:semiHidden/>
    <w:locked/>
    <w:rsid w:val="00007C14"/>
    <w:rPr>
      <w:rFonts w:ascii="Calibri" w:hAnsi="Calibri" w:cs="Times New Roman"/>
      <w:b/>
      <w:bCs/>
      <w:sz w:val="24"/>
      <w:szCs w:val="24"/>
      <w:lang w:val="en-US" w:eastAsia="ja-JP" w:bidi="ar-SA"/>
    </w:rPr>
  </w:style>
  <w:style w:type="paragraph" w:styleId="BalloonText">
    <w:name w:val="Balloon Text"/>
    <w:basedOn w:val="Normal"/>
    <w:link w:val="BalloonTextChar"/>
    <w:uiPriority w:val="99"/>
    <w:semiHidden/>
    <w:rsid w:val="008709E1"/>
    <w:rPr>
      <w:sz w:val="18"/>
      <w:szCs w:val="18"/>
    </w:rPr>
  </w:style>
  <w:style w:type="character" w:customStyle="1" w:styleId="BalloonTextChar">
    <w:name w:val="Balloon Text Char"/>
    <w:link w:val="BalloonText"/>
    <w:uiPriority w:val="99"/>
    <w:semiHidden/>
    <w:locked/>
    <w:rsid w:val="00007C14"/>
    <w:rPr>
      <w:rFonts w:cs="Times New Roman"/>
      <w:sz w:val="2"/>
      <w:lang w:eastAsia="ja-JP"/>
    </w:rPr>
  </w:style>
  <w:style w:type="character" w:customStyle="1" w:styleId="apple-converted-space">
    <w:name w:val="apple-converted-space"/>
    <w:uiPriority w:val="99"/>
    <w:rsid w:val="00031942"/>
    <w:rPr>
      <w:rFonts w:cs="Times New Roman"/>
    </w:rPr>
  </w:style>
  <w:style w:type="character" w:customStyle="1" w:styleId="highlight">
    <w:name w:val="highlight"/>
    <w:uiPriority w:val="99"/>
    <w:rsid w:val="00031942"/>
    <w:rPr>
      <w:rFonts w:cs="Times New Roman"/>
    </w:rPr>
  </w:style>
  <w:style w:type="character" w:styleId="FollowedHyperlink">
    <w:name w:val="FollowedHyperlink"/>
    <w:uiPriority w:val="99"/>
    <w:rsid w:val="00E91C73"/>
    <w:rPr>
      <w:rFonts w:cs="Times New Roman"/>
      <w:color w:val="800080"/>
      <w:u w:val="single"/>
    </w:rPr>
  </w:style>
  <w:style w:type="paragraph" w:styleId="Footer">
    <w:name w:val="footer"/>
    <w:basedOn w:val="Normal"/>
    <w:link w:val="FooterChar"/>
    <w:uiPriority w:val="99"/>
    <w:rsid w:val="00A62DA8"/>
    <w:pPr>
      <w:tabs>
        <w:tab w:val="center" w:pos="4153"/>
        <w:tab w:val="right" w:pos="8306"/>
      </w:tabs>
      <w:snapToGrid w:val="0"/>
      <w:jc w:val="left"/>
    </w:pPr>
    <w:rPr>
      <w:sz w:val="18"/>
      <w:szCs w:val="18"/>
    </w:rPr>
  </w:style>
  <w:style w:type="character" w:customStyle="1" w:styleId="FooterChar">
    <w:name w:val="Footer Char"/>
    <w:link w:val="Footer"/>
    <w:uiPriority w:val="99"/>
    <w:semiHidden/>
    <w:locked/>
    <w:rsid w:val="003A088D"/>
    <w:rPr>
      <w:rFonts w:cs="Times New Roman"/>
      <w:sz w:val="18"/>
      <w:szCs w:val="18"/>
      <w:lang w:eastAsia="ja-JP"/>
    </w:rPr>
  </w:style>
  <w:style w:type="character" w:styleId="PageNumber">
    <w:name w:val="page number"/>
    <w:uiPriority w:val="99"/>
    <w:rsid w:val="00A62DA8"/>
    <w:rPr>
      <w:rFonts w:cs="Times New Roman"/>
    </w:rPr>
  </w:style>
  <w:style w:type="character" w:customStyle="1" w:styleId="CharChar1">
    <w:name w:val="Char Char1"/>
    <w:uiPriority w:val="99"/>
    <w:semiHidden/>
    <w:rsid w:val="009B6CCB"/>
    <w:rPr>
      <w:rFonts w:ascii="Calibri" w:hAnsi="Calibri"/>
      <w:sz w:val="22"/>
      <w:lang w:val="en-US" w:eastAsia="ar-SA" w:bidi="ar-SA"/>
    </w:rPr>
  </w:style>
  <w:style w:type="paragraph" w:customStyle="1" w:styleId="CharChar21">
    <w:name w:val="Char Char21"/>
    <w:basedOn w:val="Normal"/>
    <w:autoRedefine/>
    <w:uiPriority w:val="99"/>
    <w:rsid w:val="009B6CCB"/>
    <w:pPr>
      <w:tabs>
        <w:tab w:val="num" w:pos="360"/>
      </w:tabs>
      <w:ind w:left="360" w:hangingChars="200" w:hanging="360"/>
    </w:pPr>
    <w:rPr>
      <w:rFonts w:ascii="Times New Roman" w:eastAsia="宋体" w:hAnsi="Times New Roman"/>
      <w:lang w:eastAsia="zh-CN"/>
    </w:rPr>
  </w:style>
  <w:style w:type="paragraph" w:styleId="Header">
    <w:name w:val="header"/>
    <w:basedOn w:val="Normal"/>
    <w:link w:val="HeaderChar"/>
    <w:uiPriority w:val="99"/>
    <w:unhideWhenUsed/>
    <w:rsid w:val="003143C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3143C1"/>
    <w:rPr>
      <w:sz w:val="18"/>
      <w:szCs w:val="18"/>
      <w:lang w:eastAsia="ja-JP"/>
    </w:rPr>
  </w:style>
  <w:style w:type="character" w:styleId="Emphasis">
    <w:name w:val="Emphasis"/>
    <w:qFormat/>
    <w:locked/>
    <w:rsid w:val="007A68D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ﾍ｣ﾓ ﾃｯ" w:hAnsi="Century"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C72"/>
    <w:pPr>
      <w:widowControl w:val="0"/>
      <w:jc w:val="both"/>
    </w:pPr>
    <w:rPr>
      <w:kern w:val="2"/>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30503B"/>
    <w:rPr>
      <w:rFonts w:ascii="｣ﾍ｣ﾓ ﾃｯ" w:hAnsi="Courier"/>
    </w:rPr>
  </w:style>
  <w:style w:type="character" w:customStyle="1" w:styleId="PlainTextChar">
    <w:name w:val="Plain Text Char"/>
    <w:link w:val="PlainText"/>
    <w:uiPriority w:val="99"/>
    <w:locked/>
    <w:rsid w:val="0030503B"/>
    <w:rPr>
      <w:rFonts w:ascii="｣ﾍ｣ﾓ ﾃｯ" w:eastAsia="｣ﾍ｣ﾓ ﾃｯ" w:hAnsi="Courier" w:cs="Times New Roman"/>
    </w:rPr>
  </w:style>
  <w:style w:type="character" w:styleId="Hyperlink">
    <w:name w:val="Hyperlink"/>
    <w:uiPriority w:val="99"/>
    <w:rsid w:val="00434047"/>
    <w:rPr>
      <w:rFonts w:cs="Times New Roman"/>
      <w:color w:val="0000FF"/>
      <w:u w:val="single"/>
    </w:rPr>
  </w:style>
  <w:style w:type="paragraph" w:styleId="NormalWeb">
    <w:name w:val="Normal (Web)"/>
    <w:basedOn w:val="Normal"/>
    <w:uiPriority w:val="99"/>
    <w:rsid w:val="00BE1346"/>
    <w:pPr>
      <w:widowControl/>
      <w:spacing w:before="100" w:beforeAutospacing="1" w:after="100" w:afterAutospacing="1"/>
      <w:jc w:val="left"/>
    </w:pPr>
    <w:rPr>
      <w:rFonts w:ascii="Times" w:hAnsi="Times"/>
      <w:kern w:val="0"/>
      <w:sz w:val="20"/>
      <w:szCs w:val="20"/>
    </w:rPr>
  </w:style>
  <w:style w:type="paragraph" w:customStyle="1" w:styleId="CharChar2">
    <w:name w:val="Char Char2"/>
    <w:basedOn w:val="Normal"/>
    <w:autoRedefine/>
    <w:uiPriority w:val="99"/>
    <w:rsid w:val="008709E1"/>
    <w:pPr>
      <w:tabs>
        <w:tab w:val="num" w:pos="360"/>
      </w:tabs>
      <w:ind w:left="360" w:hangingChars="200" w:hanging="360"/>
    </w:pPr>
    <w:rPr>
      <w:rFonts w:ascii="Times New Roman" w:eastAsia="宋体" w:hAnsi="Times New Roman"/>
      <w:lang w:eastAsia="zh-CN"/>
    </w:rPr>
  </w:style>
  <w:style w:type="paragraph" w:styleId="CommentText">
    <w:name w:val="annotation text"/>
    <w:basedOn w:val="Normal"/>
    <w:link w:val="CommentTextChar1"/>
    <w:uiPriority w:val="99"/>
    <w:semiHidden/>
    <w:rsid w:val="008709E1"/>
    <w:pPr>
      <w:widowControl/>
      <w:suppressAutoHyphens/>
      <w:spacing w:before="120" w:after="120"/>
      <w:jc w:val="left"/>
    </w:pPr>
    <w:rPr>
      <w:rFonts w:ascii="Calibri" w:hAnsi="Calibri"/>
      <w:kern w:val="0"/>
      <w:sz w:val="22"/>
      <w:szCs w:val="20"/>
      <w:lang w:eastAsia="ar-SA"/>
    </w:rPr>
  </w:style>
  <w:style w:type="character" w:customStyle="1" w:styleId="CommentTextChar">
    <w:name w:val="Comment Text Char"/>
    <w:uiPriority w:val="99"/>
    <w:semiHidden/>
    <w:locked/>
    <w:rsid w:val="00007C14"/>
    <w:rPr>
      <w:rFonts w:cs="Times New Roman"/>
      <w:sz w:val="24"/>
      <w:szCs w:val="24"/>
      <w:lang w:eastAsia="ja-JP"/>
    </w:rPr>
  </w:style>
  <w:style w:type="character" w:customStyle="1" w:styleId="CommentTextChar1">
    <w:name w:val="Comment Text Char1"/>
    <w:link w:val="CommentText"/>
    <w:uiPriority w:val="99"/>
    <w:semiHidden/>
    <w:locked/>
    <w:rsid w:val="008709E1"/>
    <w:rPr>
      <w:rFonts w:ascii="Calibri" w:hAnsi="Calibri"/>
      <w:sz w:val="22"/>
      <w:lang w:val="en-US" w:eastAsia="ar-SA" w:bidi="ar-SA"/>
    </w:rPr>
  </w:style>
  <w:style w:type="character" w:styleId="CommentReference">
    <w:name w:val="annotation reference"/>
    <w:uiPriority w:val="99"/>
    <w:semiHidden/>
    <w:rsid w:val="008709E1"/>
    <w:rPr>
      <w:rFonts w:cs="Times New Roman"/>
      <w:sz w:val="21"/>
      <w:szCs w:val="21"/>
    </w:rPr>
  </w:style>
  <w:style w:type="paragraph" w:styleId="CommentSubject">
    <w:name w:val="annotation subject"/>
    <w:basedOn w:val="CommentText"/>
    <w:next w:val="CommentText"/>
    <w:link w:val="CommentSubjectChar"/>
    <w:uiPriority w:val="99"/>
    <w:semiHidden/>
    <w:rsid w:val="008709E1"/>
    <w:pPr>
      <w:widowControl w:val="0"/>
      <w:suppressAutoHyphens w:val="0"/>
      <w:spacing w:before="0" w:after="0"/>
    </w:pPr>
    <w:rPr>
      <w:rFonts w:ascii="Century" w:hAnsi="Century"/>
      <w:b/>
      <w:bCs/>
      <w:kern w:val="2"/>
      <w:sz w:val="24"/>
      <w:szCs w:val="24"/>
      <w:lang w:eastAsia="ja-JP"/>
    </w:rPr>
  </w:style>
  <w:style w:type="character" w:customStyle="1" w:styleId="CommentSubjectChar">
    <w:name w:val="Comment Subject Char"/>
    <w:link w:val="CommentSubject"/>
    <w:uiPriority w:val="99"/>
    <w:semiHidden/>
    <w:locked/>
    <w:rsid w:val="00007C14"/>
    <w:rPr>
      <w:rFonts w:ascii="Calibri" w:hAnsi="Calibri" w:cs="Times New Roman"/>
      <w:b/>
      <w:bCs/>
      <w:sz w:val="24"/>
      <w:szCs w:val="24"/>
      <w:lang w:val="en-US" w:eastAsia="ja-JP" w:bidi="ar-SA"/>
    </w:rPr>
  </w:style>
  <w:style w:type="paragraph" w:styleId="BalloonText">
    <w:name w:val="Balloon Text"/>
    <w:basedOn w:val="Normal"/>
    <w:link w:val="BalloonTextChar"/>
    <w:uiPriority w:val="99"/>
    <w:semiHidden/>
    <w:rsid w:val="008709E1"/>
    <w:rPr>
      <w:sz w:val="18"/>
      <w:szCs w:val="18"/>
    </w:rPr>
  </w:style>
  <w:style w:type="character" w:customStyle="1" w:styleId="BalloonTextChar">
    <w:name w:val="Balloon Text Char"/>
    <w:link w:val="BalloonText"/>
    <w:uiPriority w:val="99"/>
    <w:semiHidden/>
    <w:locked/>
    <w:rsid w:val="00007C14"/>
    <w:rPr>
      <w:rFonts w:cs="Times New Roman"/>
      <w:sz w:val="2"/>
      <w:lang w:eastAsia="ja-JP"/>
    </w:rPr>
  </w:style>
  <w:style w:type="character" w:customStyle="1" w:styleId="apple-converted-space">
    <w:name w:val="apple-converted-space"/>
    <w:uiPriority w:val="99"/>
    <w:rsid w:val="00031942"/>
    <w:rPr>
      <w:rFonts w:cs="Times New Roman"/>
    </w:rPr>
  </w:style>
  <w:style w:type="character" w:customStyle="1" w:styleId="highlight">
    <w:name w:val="highlight"/>
    <w:uiPriority w:val="99"/>
    <w:rsid w:val="00031942"/>
    <w:rPr>
      <w:rFonts w:cs="Times New Roman"/>
    </w:rPr>
  </w:style>
  <w:style w:type="character" w:styleId="FollowedHyperlink">
    <w:name w:val="FollowedHyperlink"/>
    <w:uiPriority w:val="99"/>
    <w:rsid w:val="00E91C73"/>
    <w:rPr>
      <w:rFonts w:cs="Times New Roman"/>
      <w:color w:val="800080"/>
      <w:u w:val="single"/>
    </w:rPr>
  </w:style>
  <w:style w:type="paragraph" w:styleId="Footer">
    <w:name w:val="footer"/>
    <w:basedOn w:val="Normal"/>
    <w:link w:val="FooterChar"/>
    <w:uiPriority w:val="99"/>
    <w:rsid w:val="00A62DA8"/>
    <w:pPr>
      <w:tabs>
        <w:tab w:val="center" w:pos="4153"/>
        <w:tab w:val="right" w:pos="8306"/>
      </w:tabs>
      <w:snapToGrid w:val="0"/>
      <w:jc w:val="left"/>
    </w:pPr>
    <w:rPr>
      <w:sz w:val="18"/>
      <w:szCs w:val="18"/>
    </w:rPr>
  </w:style>
  <w:style w:type="character" w:customStyle="1" w:styleId="FooterChar">
    <w:name w:val="Footer Char"/>
    <w:link w:val="Footer"/>
    <w:uiPriority w:val="99"/>
    <w:semiHidden/>
    <w:locked/>
    <w:rsid w:val="003A088D"/>
    <w:rPr>
      <w:rFonts w:cs="Times New Roman"/>
      <w:sz w:val="18"/>
      <w:szCs w:val="18"/>
      <w:lang w:eastAsia="ja-JP"/>
    </w:rPr>
  </w:style>
  <w:style w:type="character" w:styleId="PageNumber">
    <w:name w:val="page number"/>
    <w:uiPriority w:val="99"/>
    <w:rsid w:val="00A62DA8"/>
    <w:rPr>
      <w:rFonts w:cs="Times New Roman"/>
    </w:rPr>
  </w:style>
  <w:style w:type="character" w:customStyle="1" w:styleId="CharChar1">
    <w:name w:val="Char Char1"/>
    <w:uiPriority w:val="99"/>
    <w:semiHidden/>
    <w:rsid w:val="009B6CCB"/>
    <w:rPr>
      <w:rFonts w:ascii="Calibri" w:hAnsi="Calibri"/>
      <w:sz w:val="22"/>
      <w:lang w:val="en-US" w:eastAsia="ar-SA" w:bidi="ar-SA"/>
    </w:rPr>
  </w:style>
  <w:style w:type="paragraph" w:customStyle="1" w:styleId="CharChar21">
    <w:name w:val="Char Char21"/>
    <w:basedOn w:val="Normal"/>
    <w:autoRedefine/>
    <w:uiPriority w:val="99"/>
    <w:rsid w:val="009B6CCB"/>
    <w:pPr>
      <w:tabs>
        <w:tab w:val="num" w:pos="360"/>
      </w:tabs>
      <w:ind w:left="360" w:hangingChars="200" w:hanging="360"/>
    </w:pPr>
    <w:rPr>
      <w:rFonts w:ascii="Times New Roman" w:eastAsia="宋体" w:hAnsi="Times New Roman"/>
      <w:lang w:eastAsia="zh-CN"/>
    </w:rPr>
  </w:style>
  <w:style w:type="paragraph" w:styleId="Header">
    <w:name w:val="header"/>
    <w:basedOn w:val="Normal"/>
    <w:link w:val="HeaderChar"/>
    <w:uiPriority w:val="99"/>
    <w:unhideWhenUsed/>
    <w:rsid w:val="003143C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3143C1"/>
    <w:rPr>
      <w:sz w:val="18"/>
      <w:szCs w:val="18"/>
      <w:lang w:eastAsia="ja-JP"/>
    </w:rPr>
  </w:style>
  <w:style w:type="character" w:styleId="Emphasis">
    <w:name w:val="Emphasis"/>
    <w:qFormat/>
    <w:locked/>
    <w:rsid w:val="007A68D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160024">
      <w:marLeft w:val="0"/>
      <w:marRight w:val="0"/>
      <w:marTop w:val="0"/>
      <w:marBottom w:val="0"/>
      <w:divBdr>
        <w:top w:val="none" w:sz="0" w:space="0" w:color="auto"/>
        <w:left w:val="none" w:sz="0" w:space="0" w:color="auto"/>
        <w:bottom w:val="none" w:sz="0" w:space="0" w:color="auto"/>
        <w:right w:val="none" w:sz="0" w:space="0" w:color="auto"/>
      </w:divBdr>
    </w:div>
    <w:div w:id="1700160025">
      <w:marLeft w:val="0"/>
      <w:marRight w:val="0"/>
      <w:marTop w:val="0"/>
      <w:marBottom w:val="0"/>
      <w:divBdr>
        <w:top w:val="none" w:sz="0" w:space="0" w:color="auto"/>
        <w:left w:val="none" w:sz="0" w:space="0" w:color="auto"/>
        <w:bottom w:val="none" w:sz="0" w:space="0" w:color="auto"/>
        <w:right w:val="none" w:sz="0" w:space="0" w:color="auto"/>
      </w:divBdr>
      <w:divsChild>
        <w:div w:id="1700160026">
          <w:marLeft w:val="0"/>
          <w:marRight w:val="0"/>
          <w:marTop w:val="0"/>
          <w:marBottom w:val="0"/>
          <w:divBdr>
            <w:top w:val="none" w:sz="0" w:space="0" w:color="auto"/>
            <w:left w:val="none" w:sz="0" w:space="0" w:color="auto"/>
            <w:bottom w:val="none" w:sz="0" w:space="0" w:color="auto"/>
            <w:right w:val="none" w:sz="0" w:space="0" w:color="auto"/>
          </w:divBdr>
          <w:divsChild>
            <w:div w:id="1700160023">
              <w:marLeft w:val="0"/>
              <w:marRight w:val="0"/>
              <w:marTop w:val="0"/>
              <w:marBottom w:val="0"/>
              <w:divBdr>
                <w:top w:val="none" w:sz="0" w:space="0" w:color="auto"/>
                <w:left w:val="none" w:sz="0" w:space="0" w:color="auto"/>
                <w:bottom w:val="none" w:sz="0" w:space="0" w:color="auto"/>
                <w:right w:val="none" w:sz="0" w:space="0" w:color="auto"/>
              </w:divBdr>
              <w:divsChild>
                <w:div w:id="170016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160027">
      <w:marLeft w:val="0"/>
      <w:marRight w:val="0"/>
      <w:marTop w:val="0"/>
      <w:marBottom w:val="0"/>
      <w:divBdr>
        <w:top w:val="none" w:sz="0" w:space="0" w:color="auto"/>
        <w:left w:val="none" w:sz="0" w:space="0" w:color="auto"/>
        <w:bottom w:val="none" w:sz="0" w:space="0" w:color="auto"/>
        <w:right w:val="none" w:sz="0" w:space="0" w:color="auto"/>
      </w:divBdr>
    </w:div>
    <w:div w:id="1700160028">
      <w:marLeft w:val="0"/>
      <w:marRight w:val="0"/>
      <w:marTop w:val="0"/>
      <w:marBottom w:val="0"/>
      <w:divBdr>
        <w:top w:val="none" w:sz="0" w:space="0" w:color="auto"/>
        <w:left w:val="none" w:sz="0" w:space="0" w:color="auto"/>
        <w:bottom w:val="none" w:sz="0" w:space="0" w:color="auto"/>
        <w:right w:val="none" w:sz="0" w:space="0" w:color="auto"/>
      </w:divBdr>
    </w:div>
    <w:div w:id="1700160029">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Mookerjee%20R%5BAuthor%5D&amp;cauthor=true&amp;cauthor_uid=24620819" TargetMode="External"/><Relationship Id="rId12" Type="http://schemas.openxmlformats.org/officeDocument/2006/relationships/hyperlink" Target="http://www.ncbi.nlm.nih.gov/pubmed/?term=Jalan%20R%5BAuthor%5D&amp;cauthor=true&amp;cauthor_uid=24620819"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Garcia-Martinez%20R%5BAuthor%5D&amp;cauthor=true&amp;cauthor_uid=24620819" TargetMode="External"/><Relationship Id="rId9" Type="http://schemas.openxmlformats.org/officeDocument/2006/relationships/hyperlink" Target="http://www.ncbi.nlm.nih.gov/pubmed/?term=Noiret%20L%5BAuthor%5D&amp;cauthor=true&amp;cauthor_uid=24620819" TargetMode="External"/><Relationship Id="rId10" Type="http://schemas.openxmlformats.org/officeDocument/2006/relationships/hyperlink" Target="http://www.ncbi.nlm.nih.gov/pubmed/?term=Sen%20S%5BAuthor%5D&amp;cauthor=true&amp;cauthor_uid=246208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3</Pages>
  <Words>43863</Words>
  <Characters>250022</Characters>
  <Application>Microsoft Macintosh Word</Application>
  <DocSecurity>0</DocSecurity>
  <Lines>2083</Lines>
  <Paragraphs>586</Paragraphs>
  <ScaleCrop>false</ScaleCrop>
  <Company/>
  <LinksUpToDate>false</LinksUpToDate>
  <CharactersWithSpaces>293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kui Hiroshi</dc:creator>
  <cp:keywords/>
  <dc:description/>
  <cp:lastModifiedBy>NA MA</cp:lastModifiedBy>
  <cp:revision>2</cp:revision>
  <dcterms:created xsi:type="dcterms:W3CDTF">2014-12-30T05:55:00Z</dcterms:created>
  <dcterms:modified xsi:type="dcterms:W3CDTF">2014-12-30T05:55:00Z</dcterms:modified>
</cp:coreProperties>
</file>